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E094A9" w14:textId="20B7A873" w:rsidR="00EF2407" w:rsidRPr="00122BD6" w:rsidRDefault="005F3F67" w:rsidP="005F3F67">
      <w:pPr>
        <w:pStyle w:val="Heading1"/>
        <w:spacing w:line="360" w:lineRule="auto"/>
      </w:pPr>
      <w:r>
        <w:t xml:space="preserve">What Techniques Might </w:t>
      </w:r>
      <w:proofErr w:type="gramStart"/>
      <w:r>
        <w:t>be</w:t>
      </w:r>
      <w:proofErr w:type="gramEnd"/>
      <w:r>
        <w:t xml:space="preserve"> Used to </w:t>
      </w:r>
      <w:r w:rsidR="00EF2407">
        <w:t>Harness Placebo E</w:t>
      </w:r>
      <w:r w:rsidR="00EF2407" w:rsidRPr="00122BD6">
        <w:t>ffect</w:t>
      </w:r>
      <w:r w:rsidR="00EF2407">
        <w:t>s in Non-Malignant Pain</w:t>
      </w:r>
      <w:r>
        <w:t xml:space="preserve">? A Literature Review and Survey to Develop </w:t>
      </w:r>
      <w:proofErr w:type="gramStart"/>
      <w:r>
        <w:t>a Taxonomy</w:t>
      </w:r>
      <w:proofErr w:type="gramEnd"/>
      <w:r>
        <w:t>.</w:t>
      </w:r>
    </w:p>
    <w:p w14:paraId="1AB3E792" w14:textId="77777777" w:rsidR="00EF2407" w:rsidRDefault="00EF2407" w:rsidP="00F42861">
      <w:pPr>
        <w:spacing w:line="360" w:lineRule="auto"/>
      </w:pPr>
    </w:p>
    <w:p w14:paraId="2986D7D7" w14:textId="29EB6B72" w:rsidR="00EF1F66" w:rsidRPr="00122BD6" w:rsidRDefault="00EF1F66" w:rsidP="00F42861">
      <w:pPr>
        <w:spacing w:line="360" w:lineRule="auto"/>
      </w:pPr>
      <w:r>
        <w:t>Running head:  Taxonomy of techniques to harness placebo effects</w:t>
      </w:r>
    </w:p>
    <w:p w14:paraId="02C78D28" w14:textId="01BF9142" w:rsidR="00EF2407" w:rsidRPr="00122BD6" w:rsidRDefault="00EF1F66" w:rsidP="00E95F24">
      <w:pPr>
        <w:spacing w:line="360" w:lineRule="auto"/>
      </w:pPr>
      <w:r>
        <w:t xml:space="preserve">Authors:  </w:t>
      </w:r>
      <w:r w:rsidR="00EF2407" w:rsidRPr="00122BD6">
        <w:t>Felicity L Bishop</w:t>
      </w:r>
      <w:r w:rsidR="00E95F24">
        <w:t xml:space="preserve"> PhD </w:t>
      </w:r>
      <w:proofErr w:type="spellStart"/>
      <w:r w:rsidR="0072783B">
        <w:rPr>
          <w:vertAlign w:val="superscript"/>
        </w:rPr>
        <w:t>a,b</w:t>
      </w:r>
      <w:proofErr w:type="spellEnd"/>
      <w:r w:rsidR="00EF2407" w:rsidRPr="00122BD6">
        <w:t>, Beverly Coghlan</w:t>
      </w:r>
      <w:r w:rsidR="008F5515">
        <w:t xml:space="preserve"> MSc</w:t>
      </w:r>
      <w:r w:rsidR="00E95F24">
        <w:t xml:space="preserve"> </w:t>
      </w:r>
      <w:r w:rsidR="0072783B">
        <w:rPr>
          <w:vertAlign w:val="superscript"/>
        </w:rPr>
        <w:t>b</w:t>
      </w:r>
      <w:r w:rsidR="00E95F24">
        <w:t>,</w:t>
      </w:r>
      <w:r w:rsidR="00EF2407" w:rsidRPr="00122BD6">
        <w:t xml:space="preserve"> Adam WA Geraghty</w:t>
      </w:r>
      <w:r w:rsidR="008F5515">
        <w:t xml:space="preserve"> PhD</w:t>
      </w:r>
      <w:r w:rsidR="00E95F24">
        <w:t xml:space="preserve"> </w:t>
      </w:r>
      <w:r w:rsidR="0072783B">
        <w:rPr>
          <w:vertAlign w:val="superscript"/>
        </w:rPr>
        <w:t>b</w:t>
      </w:r>
      <w:r w:rsidR="00EF2407" w:rsidRPr="00122BD6">
        <w:t>, Hazel Everitt</w:t>
      </w:r>
      <w:r w:rsidR="00447240">
        <w:t xml:space="preserve"> PhD</w:t>
      </w:r>
      <w:r w:rsidR="00E95F24">
        <w:t xml:space="preserve"> </w:t>
      </w:r>
      <w:r w:rsidR="0072783B">
        <w:rPr>
          <w:vertAlign w:val="superscript"/>
        </w:rPr>
        <w:t>b</w:t>
      </w:r>
      <w:r w:rsidR="00EF2407" w:rsidRPr="00122BD6">
        <w:t>, Paul Little</w:t>
      </w:r>
      <w:r w:rsidR="00447240">
        <w:t xml:space="preserve"> </w:t>
      </w:r>
      <w:proofErr w:type="spellStart"/>
      <w:r w:rsidR="00447240">
        <w:t>FMedSci</w:t>
      </w:r>
      <w:proofErr w:type="spellEnd"/>
      <w:r w:rsidR="00E95F24">
        <w:t xml:space="preserve"> </w:t>
      </w:r>
      <w:r w:rsidR="0072783B">
        <w:rPr>
          <w:vertAlign w:val="superscript"/>
        </w:rPr>
        <w:t>b</w:t>
      </w:r>
      <w:r w:rsidR="00EF2407" w:rsidRPr="00122BD6">
        <w:t xml:space="preserve">, </w:t>
      </w:r>
      <w:r w:rsidR="00644840">
        <w:t xml:space="preserve">Michelle </w:t>
      </w:r>
      <w:r w:rsidR="00A73406">
        <w:t xml:space="preserve">M </w:t>
      </w:r>
      <w:r w:rsidR="00644840">
        <w:t>Holmes</w:t>
      </w:r>
      <w:r w:rsidR="008F5515">
        <w:t xml:space="preserve"> </w:t>
      </w:r>
      <w:proofErr w:type="spellStart"/>
      <w:r w:rsidR="008F5515">
        <w:t>MRes</w:t>
      </w:r>
      <w:proofErr w:type="spellEnd"/>
      <w:r w:rsidR="00E95F24">
        <w:t xml:space="preserve"> </w:t>
      </w:r>
      <w:r w:rsidR="0072783B">
        <w:rPr>
          <w:vertAlign w:val="superscript"/>
        </w:rPr>
        <w:t>a</w:t>
      </w:r>
      <w:r w:rsidR="00644840">
        <w:t xml:space="preserve">, </w:t>
      </w:r>
      <w:proofErr w:type="spellStart"/>
      <w:r w:rsidR="00644840">
        <w:t>Dion</w:t>
      </w:r>
      <w:r w:rsidR="00076226">
        <w:t>ysis</w:t>
      </w:r>
      <w:proofErr w:type="spellEnd"/>
      <w:r w:rsidR="00644840">
        <w:t xml:space="preserve"> Seretis</w:t>
      </w:r>
      <w:r w:rsidR="00E95F24">
        <w:t xml:space="preserve"> </w:t>
      </w:r>
      <w:proofErr w:type="spellStart"/>
      <w:r w:rsidR="008F5515">
        <w:t>MRes</w:t>
      </w:r>
      <w:proofErr w:type="spellEnd"/>
      <w:r w:rsidR="008F5515">
        <w:t xml:space="preserve"> </w:t>
      </w:r>
      <w:r w:rsidR="0072783B">
        <w:rPr>
          <w:vertAlign w:val="superscript"/>
        </w:rPr>
        <w:t>a</w:t>
      </w:r>
      <w:r w:rsidR="00644840">
        <w:t xml:space="preserve">, </w:t>
      </w:r>
      <w:r w:rsidR="00EF2407" w:rsidRPr="00122BD6">
        <w:t>George Lewith</w:t>
      </w:r>
      <w:r w:rsidR="00E95F24">
        <w:t xml:space="preserve"> </w:t>
      </w:r>
      <w:r w:rsidR="00E95F24" w:rsidRPr="00522C85">
        <w:rPr>
          <w:rStyle w:val="st"/>
        </w:rPr>
        <w:t>MRCGP</w:t>
      </w:r>
      <w:r w:rsidR="00E95F24">
        <w:t xml:space="preserve"> </w:t>
      </w:r>
      <w:r w:rsidR="0072783B">
        <w:rPr>
          <w:vertAlign w:val="superscript"/>
        </w:rPr>
        <w:t>b</w:t>
      </w:r>
    </w:p>
    <w:p w14:paraId="4A3F0EB7" w14:textId="473BDE72" w:rsidR="00E95F24" w:rsidRDefault="0072783B" w:rsidP="00F42861">
      <w:pPr>
        <w:spacing w:line="360" w:lineRule="auto"/>
      </w:pPr>
      <w:proofErr w:type="gramStart"/>
      <w:r>
        <w:t>a</w:t>
      </w:r>
      <w:r w:rsidR="00E95F24">
        <w:t xml:space="preserve">.  </w:t>
      </w:r>
      <w:r w:rsidR="00FB3CE9">
        <w:t>Department</w:t>
      </w:r>
      <w:proofErr w:type="gramEnd"/>
      <w:r w:rsidR="00FB3CE9">
        <w:t xml:space="preserve"> of </w:t>
      </w:r>
      <w:r w:rsidR="00E95F24" w:rsidRPr="001240FF">
        <w:t xml:space="preserve">Psychology, Faculty of Social Human </w:t>
      </w:r>
      <w:r w:rsidR="00FB3CE9">
        <w:t xml:space="preserve">and Mathematical </w:t>
      </w:r>
      <w:r w:rsidR="00E95F24" w:rsidRPr="001240FF">
        <w:t xml:space="preserve">Sciences, Building 44 Highfield Campus, University of Southampton, Southampton SO17 1BJ United Kingdom.  </w:t>
      </w:r>
    </w:p>
    <w:p w14:paraId="702465FC" w14:textId="2B90D6AE" w:rsidR="00E95F24" w:rsidRDefault="0072783B" w:rsidP="00F42861">
      <w:pPr>
        <w:spacing w:line="360" w:lineRule="auto"/>
      </w:pPr>
      <w:proofErr w:type="gramStart"/>
      <w:r>
        <w:t>b</w:t>
      </w:r>
      <w:r w:rsidR="00E95F24">
        <w:t>.  Primary</w:t>
      </w:r>
      <w:proofErr w:type="gramEnd"/>
      <w:r w:rsidR="00E95F24">
        <w:t xml:space="preserve"> Care and Population Sciences, </w:t>
      </w:r>
      <w:proofErr w:type="spellStart"/>
      <w:r w:rsidR="00E95F24">
        <w:t>Aldermoor</w:t>
      </w:r>
      <w:proofErr w:type="spellEnd"/>
      <w:r w:rsidR="00E95F24">
        <w:t xml:space="preserve"> Health Centre, University of Southampton, Southampton, SO16 5ST, United Kingdom.</w:t>
      </w:r>
    </w:p>
    <w:p w14:paraId="09630BDB" w14:textId="71871728" w:rsidR="00205CAC" w:rsidRDefault="00205CAC" w:rsidP="00F42861">
      <w:pPr>
        <w:spacing w:line="360" w:lineRule="auto"/>
      </w:pPr>
      <w:r>
        <w:t xml:space="preserve">Emails:  Felicity Bishop:  </w:t>
      </w:r>
      <w:hyperlink r:id="rId9" w:history="1">
        <w:r w:rsidRPr="00AA3A8C">
          <w:rPr>
            <w:rStyle w:val="Hyperlink"/>
            <w:lang w:val="fr-FR"/>
          </w:rPr>
          <w:t>F.L.Bishop@southampton.ac.uk</w:t>
        </w:r>
      </w:hyperlink>
      <w:r>
        <w:rPr>
          <w:lang w:val="fr-FR"/>
        </w:rPr>
        <w:t xml:space="preserve">; Beverly Coghlan:  </w:t>
      </w:r>
      <w:hyperlink r:id="rId10" w:history="1">
        <w:r w:rsidRPr="00AA3A8C">
          <w:rPr>
            <w:rStyle w:val="Hyperlink"/>
            <w:lang w:val="fr-FR"/>
          </w:rPr>
          <w:t>beverly101@btinternet.com</w:t>
        </w:r>
      </w:hyperlink>
      <w:r>
        <w:rPr>
          <w:lang w:val="fr-FR"/>
        </w:rPr>
        <w:t xml:space="preserve">; Adam Geraghty:  </w:t>
      </w:r>
      <w:hyperlink r:id="rId11" w:history="1">
        <w:r w:rsidRPr="00AA3A8C">
          <w:rPr>
            <w:rStyle w:val="Hyperlink"/>
            <w:lang w:val="fr-FR"/>
          </w:rPr>
          <w:t>A.W.Geraghty@soton.ac.uk</w:t>
        </w:r>
      </w:hyperlink>
      <w:r>
        <w:rPr>
          <w:lang w:val="fr-FR"/>
        </w:rPr>
        <w:t xml:space="preserve">; </w:t>
      </w:r>
      <w:proofErr w:type="spellStart"/>
      <w:r>
        <w:rPr>
          <w:lang w:val="fr-FR"/>
        </w:rPr>
        <w:t>Hazel</w:t>
      </w:r>
      <w:proofErr w:type="spellEnd"/>
      <w:r>
        <w:rPr>
          <w:lang w:val="fr-FR"/>
        </w:rPr>
        <w:t xml:space="preserve"> Everitt: </w:t>
      </w:r>
      <w:hyperlink r:id="rId12" w:history="1">
        <w:r w:rsidRPr="00AA3A8C">
          <w:rPr>
            <w:rStyle w:val="Hyperlink"/>
            <w:lang w:val="fr-FR"/>
          </w:rPr>
          <w:t>H.A.Everitt@soton.ac.uk</w:t>
        </w:r>
      </w:hyperlink>
      <w:r>
        <w:rPr>
          <w:lang w:val="fr-FR"/>
        </w:rPr>
        <w:t xml:space="preserve">; Paul Little: </w:t>
      </w:r>
      <w:hyperlink r:id="rId13" w:history="1">
        <w:r w:rsidRPr="00AA3A8C">
          <w:rPr>
            <w:rStyle w:val="Hyperlink"/>
            <w:lang w:val="fr-FR"/>
          </w:rPr>
          <w:t>P.Little@soton.ac.uk</w:t>
        </w:r>
      </w:hyperlink>
      <w:r>
        <w:rPr>
          <w:lang w:val="fr-FR"/>
        </w:rPr>
        <w:t xml:space="preserve">; Michelle Holmes: </w:t>
      </w:r>
      <w:hyperlink r:id="rId14" w:history="1">
        <w:r w:rsidRPr="00AA3A8C">
          <w:rPr>
            <w:rStyle w:val="Hyperlink"/>
            <w:lang w:val="fr-FR"/>
          </w:rPr>
          <w:t>M.M.Holmes@soton.ac.uk</w:t>
        </w:r>
      </w:hyperlink>
      <w:r>
        <w:rPr>
          <w:lang w:val="fr-FR"/>
        </w:rPr>
        <w:t xml:space="preserve">; </w:t>
      </w:r>
      <w:proofErr w:type="spellStart"/>
      <w:r>
        <w:rPr>
          <w:lang w:val="fr-FR"/>
        </w:rPr>
        <w:t>Dionysis</w:t>
      </w:r>
      <w:proofErr w:type="spellEnd"/>
      <w:r>
        <w:rPr>
          <w:lang w:val="fr-FR"/>
        </w:rPr>
        <w:t xml:space="preserve"> Seretis: </w:t>
      </w:r>
      <w:hyperlink r:id="rId15" w:history="1">
        <w:r w:rsidRPr="00AA3A8C">
          <w:rPr>
            <w:rStyle w:val="Hyperlink"/>
            <w:lang w:val="fr-FR"/>
          </w:rPr>
          <w:t>ds2g14@soton.ac.uk</w:t>
        </w:r>
      </w:hyperlink>
      <w:r>
        <w:rPr>
          <w:lang w:val="fr-FR"/>
        </w:rPr>
        <w:t>; George Lewith:</w:t>
      </w:r>
      <w:r w:rsidRPr="00205CAC">
        <w:t xml:space="preserve"> </w:t>
      </w:r>
      <w:r w:rsidRPr="00205CAC">
        <w:rPr>
          <w:lang w:val="fr-FR"/>
        </w:rPr>
        <w:t>gl3@soton.ac.uk</w:t>
      </w:r>
      <w:r>
        <w:rPr>
          <w:lang w:val="fr-FR"/>
        </w:rPr>
        <w:t>.</w:t>
      </w:r>
    </w:p>
    <w:p w14:paraId="306F3537" w14:textId="08C3454E" w:rsidR="007B3206" w:rsidRDefault="007B3206" w:rsidP="00F42861">
      <w:pPr>
        <w:spacing w:line="360" w:lineRule="auto"/>
      </w:pPr>
      <w:r>
        <w:t xml:space="preserve">Corresponding author:  </w:t>
      </w:r>
      <w:r w:rsidRPr="007B3206">
        <w:t xml:space="preserve">Felicity L Bishop.  </w:t>
      </w:r>
      <w:r w:rsidRPr="001741BB">
        <w:rPr>
          <w:lang w:val="fr-FR"/>
        </w:rPr>
        <w:t>Email</w:t>
      </w:r>
      <w:proofErr w:type="gramStart"/>
      <w:r w:rsidRPr="001741BB">
        <w:rPr>
          <w:lang w:val="fr-FR"/>
        </w:rPr>
        <w:t>:  F.L.Bishop@so</w:t>
      </w:r>
      <w:r w:rsidR="00DD6FC8" w:rsidRPr="001741BB">
        <w:rPr>
          <w:lang w:val="fr-FR"/>
        </w:rPr>
        <w:t>uthamp</w:t>
      </w:r>
      <w:r w:rsidRPr="001741BB">
        <w:rPr>
          <w:lang w:val="fr-FR"/>
        </w:rPr>
        <w:t>ton.ac.uk</w:t>
      </w:r>
      <w:proofErr w:type="gramEnd"/>
      <w:r w:rsidRPr="001741BB">
        <w:rPr>
          <w:lang w:val="fr-FR"/>
        </w:rPr>
        <w:t xml:space="preserve">.  </w:t>
      </w:r>
      <w:r w:rsidRPr="007B3206">
        <w:t>Phone: +44 (0)23 8059 9020.  Fax: +44 (0)23 8059 45</w:t>
      </w:r>
      <w:bookmarkStart w:id="0" w:name="_GoBack"/>
      <w:bookmarkEnd w:id="0"/>
      <w:r w:rsidRPr="007B3206">
        <w:t xml:space="preserve">97.  </w:t>
      </w:r>
      <w:proofErr w:type="gramStart"/>
      <w:r w:rsidRPr="007B3206">
        <w:t>Psychology, Faculty of Social and Human Sciences, Building 44 Highfield Campus, University of Southampton, Southampton SO17 1BJ United Kingdom.</w:t>
      </w:r>
      <w:proofErr w:type="gramEnd"/>
      <w:r w:rsidRPr="007B3206">
        <w:t xml:space="preserve">  </w:t>
      </w:r>
    </w:p>
    <w:p w14:paraId="355956DF" w14:textId="77777777" w:rsidR="007B3206" w:rsidRDefault="007B3206" w:rsidP="00F42861">
      <w:pPr>
        <w:spacing w:line="360" w:lineRule="auto"/>
      </w:pPr>
    </w:p>
    <w:p w14:paraId="61BEF515" w14:textId="1D20567B" w:rsidR="00626290" w:rsidRDefault="00626290">
      <w:r>
        <w:br w:type="page"/>
      </w:r>
    </w:p>
    <w:p w14:paraId="1A0C7DD3" w14:textId="6C43DA85" w:rsidR="00626290" w:rsidRDefault="00626290" w:rsidP="007816F8">
      <w:pPr>
        <w:pStyle w:val="Heading2"/>
        <w:spacing w:after="240" w:line="480" w:lineRule="auto"/>
        <w:jc w:val="center"/>
      </w:pPr>
      <w:r>
        <w:lastRenderedPageBreak/>
        <w:t>Abstract</w:t>
      </w:r>
    </w:p>
    <w:p w14:paraId="15E46824" w14:textId="042F75AA" w:rsidR="00730166" w:rsidRDefault="00730166" w:rsidP="006A26C4">
      <w:pPr>
        <w:spacing w:line="480" w:lineRule="auto"/>
      </w:pPr>
      <w:proofErr w:type="gramStart"/>
      <w:r>
        <w:t>Objectives.</w:t>
      </w:r>
      <w:proofErr w:type="gramEnd"/>
      <w:r>
        <w:t xml:space="preserve">  </w:t>
      </w:r>
      <w:r w:rsidR="00626290">
        <w:t xml:space="preserve">Placebo effects </w:t>
      </w:r>
      <w:r w:rsidR="002300D6">
        <w:t xml:space="preserve">can </w:t>
      </w:r>
      <w:r w:rsidR="002B6E65">
        <w:t xml:space="preserve">be </w:t>
      </w:r>
      <w:r w:rsidR="00626290">
        <w:t xml:space="preserve">clinically meaningful but </w:t>
      </w:r>
      <w:r w:rsidR="002B6E65">
        <w:t xml:space="preserve">are </w:t>
      </w:r>
      <w:r w:rsidR="00626290">
        <w:t xml:space="preserve">seldom </w:t>
      </w:r>
      <w:r w:rsidR="00F155B4">
        <w:t xml:space="preserve">fully </w:t>
      </w:r>
      <w:r w:rsidR="00626290">
        <w:t xml:space="preserve">exploited in clinical practice.  </w:t>
      </w:r>
      <w:r w:rsidR="00F155B4">
        <w:t xml:space="preserve">This review aimed to facilitate translational research by producing </w:t>
      </w:r>
      <w:proofErr w:type="gramStart"/>
      <w:r w:rsidR="00F155B4">
        <w:t>a taxonomy</w:t>
      </w:r>
      <w:proofErr w:type="gramEnd"/>
      <w:r w:rsidR="00F155B4">
        <w:t xml:space="preserve"> of techniques that could augment placebo analgesia in clinical practice.  </w:t>
      </w:r>
    </w:p>
    <w:p w14:paraId="5932EA41" w14:textId="32739414" w:rsidR="00730166" w:rsidRDefault="00730166" w:rsidP="00487EA6">
      <w:pPr>
        <w:spacing w:line="480" w:lineRule="auto"/>
      </w:pPr>
      <w:proofErr w:type="gramStart"/>
      <w:r>
        <w:t>Design.</w:t>
      </w:r>
      <w:proofErr w:type="gramEnd"/>
      <w:r>
        <w:t xml:space="preserve">  </w:t>
      </w:r>
      <w:proofErr w:type="gramStart"/>
      <w:r w:rsidR="00AD1B23">
        <w:t>Literature r</w:t>
      </w:r>
      <w:r>
        <w:t>eview and survey.</w:t>
      </w:r>
      <w:proofErr w:type="gramEnd"/>
    </w:p>
    <w:p w14:paraId="3A13EEAF" w14:textId="16A5231E" w:rsidR="00730166" w:rsidRDefault="00730166" w:rsidP="00314975">
      <w:pPr>
        <w:spacing w:line="480" w:lineRule="auto"/>
      </w:pPr>
      <w:proofErr w:type="gramStart"/>
      <w:r>
        <w:t>Methods.</w:t>
      </w:r>
      <w:proofErr w:type="gramEnd"/>
      <w:r>
        <w:t xml:space="preserve">  </w:t>
      </w:r>
      <w:r w:rsidR="00F155B4">
        <w:t xml:space="preserve">We systematically analysed </w:t>
      </w:r>
      <w:r w:rsidR="00006570">
        <w:t xml:space="preserve">methods </w:t>
      </w:r>
      <w:r w:rsidR="006A26C4">
        <w:t xml:space="preserve">which could plausibly be </w:t>
      </w:r>
      <w:r w:rsidR="00006570">
        <w:t xml:space="preserve">used </w:t>
      </w:r>
      <w:r w:rsidR="00F155B4">
        <w:t xml:space="preserve">to elicit placebo effects </w:t>
      </w:r>
      <w:r w:rsidR="00006570">
        <w:t xml:space="preserve">in 169 </w:t>
      </w:r>
      <w:r w:rsidR="00626290">
        <w:t>clinical and laboratory</w:t>
      </w:r>
      <w:r w:rsidR="00006570">
        <w:t>-based studies</w:t>
      </w:r>
      <w:r w:rsidR="001741BB" w:rsidRPr="001741BB">
        <w:t xml:space="preserve"> </w:t>
      </w:r>
      <w:r w:rsidR="001741BB">
        <w:t>involving non-malignant pain</w:t>
      </w:r>
      <w:r w:rsidR="00F155B4">
        <w:t xml:space="preserve">, drawn from </w:t>
      </w:r>
      <w:r w:rsidR="00D462A3">
        <w:t>7</w:t>
      </w:r>
      <w:r w:rsidR="00F155B4">
        <w:t xml:space="preserve"> systematic reviews.  </w:t>
      </w:r>
      <w:r w:rsidR="006E57AA">
        <w:t>In a validation exercise we surveyed</w:t>
      </w:r>
      <w:r w:rsidR="00F155B4">
        <w:t xml:space="preserve"> 33 leading placebo researchers</w:t>
      </w:r>
      <w:r w:rsidR="00006570">
        <w:t xml:space="preserve"> (M=12 years’ </w:t>
      </w:r>
      <w:r w:rsidR="00F155B4">
        <w:t xml:space="preserve">research </w:t>
      </w:r>
      <w:r w:rsidR="00006570">
        <w:t>experience, SD=9.8)</w:t>
      </w:r>
      <w:r w:rsidR="00314975">
        <w:t>, who were asked to comment on and add to the draft taxonomy derived from the literature</w:t>
      </w:r>
      <w:r w:rsidR="00006570">
        <w:t xml:space="preserve">. </w:t>
      </w:r>
      <w:r w:rsidR="00F155B4">
        <w:t xml:space="preserve"> </w:t>
      </w:r>
    </w:p>
    <w:p w14:paraId="461FDBDC" w14:textId="10BF33F9" w:rsidR="00730166" w:rsidRDefault="00730166" w:rsidP="00487EA6">
      <w:pPr>
        <w:spacing w:line="480" w:lineRule="auto"/>
      </w:pPr>
      <w:proofErr w:type="gramStart"/>
      <w:r>
        <w:t>Results.</w:t>
      </w:r>
      <w:proofErr w:type="gramEnd"/>
      <w:r>
        <w:t xml:space="preserve">  </w:t>
      </w:r>
      <w:r w:rsidR="00006570" w:rsidRPr="00A821DC">
        <w:t xml:space="preserve">The </w:t>
      </w:r>
      <w:r w:rsidR="00D012A1">
        <w:t xml:space="preserve">final </w:t>
      </w:r>
      <w:r w:rsidR="00006570" w:rsidRPr="00A821DC">
        <w:t xml:space="preserve">taxonomy </w:t>
      </w:r>
      <w:r w:rsidR="00006570">
        <w:t xml:space="preserve">defines 30 procedures that may contribute to placebo effects in clinical and experimental research, </w:t>
      </w:r>
      <w:r w:rsidR="00EF1F66">
        <w:t xml:space="preserve">proposes 60 possible clinical applications, and </w:t>
      </w:r>
      <w:r w:rsidR="00006570">
        <w:t xml:space="preserve">classifies </w:t>
      </w:r>
      <w:r w:rsidR="00EF1F66">
        <w:t xml:space="preserve">procedures </w:t>
      </w:r>
      <w:r w:rsidR="00006570">
        <w:t>into 5 domains</w:t>
      </w:r>
      <w:r w:rsidR="00EF1F66">
        <w:t>:</w:t>
      </w:r>
      <w:r w:rsidR="00D012A1">
        <w:t xml:space="preserve">  </w:t>
      </w:r>
      <w:r w:rsidR="00EF1F66">
        <w:t>t</w:t>
      </w:r>
      <w:r w:rsidR="00D012A1">
        <w:t xml:space="preserve">he </w:t>
      </w:r>
      <w:r w:rsidR="00D012A1" w:rsidRPr="00F325C7">
        <w:rPr>
          <w:i/>
          <w:iCs/>
        </w:rPr>
        <w:t>Patient’s Characteristics and Belief</w:t>
      </w:r>
      <w:r w:rsidR="00EF1F66">
        <w:rPr>
          <w:i/>
          <w:iCs/>
        </w:rPr>
        <w:t xml:space="preserve"> (</w:t>
      </w:r>
      <w:r w:rsidR="00487EA6">
        <w:t>5</w:t>
      </w:r>
      <w:r w:rsidR="00D012A1">
        <w:t xml:space="preserve"> procedures and 11 clinical applications</w:t>
      </w:r>
      <w:r w:rsidR="00EF1F66">
        <w:t xml:space="preserve">); </w:t>
      </w:r>
      <w:r w:rsidR="00D012A1">
        <w:t xml:space="preserve"> </w:t>
      </w:r>
      <w:r w:rsidR="00EF1F66">
        <w:t xml:space="preserve">the </w:t>
      </w:r>
      <w:r w:rsidR="00EF1F66" w:rsidRPr="00F325C7">
        <w:rPr>
          <w:i/>
          <w:iCs/>
        </w:rPr>
        <w:t>Practitioner’s Characteristics and Beliefs</w:t>
      </w:r>
      <w:r w:rsidR="00EF1F66">
        <w:t xml:space="preserve"> (</w:t>
      </w:r>
      <w:r w:rsidR="00487EA6">
        <w:t>2</w:t>
      </w:r>
      <w:r w:rsidR="00D012A1">
        <w:t xml:space="preserve"> procedures and </w:t>
      </w:r>
      <w:r w:rsidR="00487EA6">
        <w:t>4</w:t>
      </w:r>
      <w:r w:rsidR="00D012A1">
        <w:t xml:space="preserve"> clinical applications</w:t>
      </w:r>
      <w:r w:rsidR="00EF1F66">
        <w:t>); t</w:t>
      </w:r>
      <w:r w:rsidR="00D012A1">
        <w:t xml:space="preserve">he </w:t>
      </w:r>
      <w:r w:rsidR="00D012A1" w:rsidRPr="003C0070">
        <w:rPr>
          <w:i/>
          <w:iCs/>
        </w:rPr>
        <w:t>Healthcare Setting</w:t>
      </w:r>
      <w:r w:rsidR="00D012A1">
        <w:t xml:space="preserve"> </w:t>
      </w:r>
      <w:r w:rsidR="00EF1F66">
        <w:t>(</w:t>
      </w:r>
      <w:r w:rsidR="00487EA6">
        <w:t>8</w:t>
      </w:r>
      <w:r w:rsidR="00D012A1">
        <w:t xml:space="preserve"> procedures and 13 clinical applications</w:t>
      </w:r>
      <w:r w:rsidR="00EF1F66">
        <w:t>);</w:t>
      </w:r>
      <w:r w:rsidR="00D012A1">
        <w:t xml:space="preserve"> </w:t>
      </w:r>
      <w:r w:rsidR="00EF1F66" w:rsidRPr="003C0070">
        <w:rPr>
          <w:i/>
          <w:iCs/>
        </w:rPr>
        <w:t>Treatment Characteristics</w:t>
      </w:r>
      <w:r w:rsidR="00EF1F66">
        <w:t xml:space="preserve"> (</w:t>
      </w:r>
      <w:r w:rsidR="00487EA6">
        <w:t>8</w:t>
      </w:r>
      <w:r w:rsidR="00D012A1">
        <w:t xml:space="preserve"> procedures and 14 clinical applications</w:t>
      </w:r>
      <w:r w:rsidR="00EF1F66">
        <w:t xml:space="preserve">); and </w:t>
      </w:r>
      <w:r w:rsidR="003B3859">
        <w:t>t</w:t>
      </w:r>
      <w:r w:rsidR="00D012A1">
        <w:t xml:space="preserve">he </w:t>
      </w:r>
      <w:r w:rsidR="00D012A1" w:rsidRPr="003C0070">
        <w:rPr>
          <w:i/>
          <w:iCs/>
        </w:rPr>
        <w:t>Patient-Practitioner Interaction</w:t>
      </w:r>
      <w:r w:rsidR="00D012A1">
        <w:t xml:space="preserve"> </w:t>
      </w:r>
      <w:r w:rsidR="00EF1F66">
        <w:t>(</w:t>
      </w:r>
      <w:r w:rsidR="00487EA6">
        <w:t>7</w:t>
      </w:r>
      <w:r w:rsidR="00D012A1">
        <w:t xml:space="preserve"> procedures and 18 clinical applications</w:t>
      </w:r>
      <w:r w:rsidR="00EF1F66">
        <w:t>).</w:t>
      </w:r>
      <w:r w:rsidR="00F155B4">
        <w:t xml:space="preserve"> </w:t>
      </w:r>
    </w:p>
    <w:p w14:paraId="4E686A77" w14:textId="01D8BD14" w:rsidR="0018341B" w:rsidRDefault="00730166" w:rsidP="00487EA6">
      <w:pPr>
        <w:spacing w:line="480" w:lineRule="auto"/>
      </w:pPr>
      <w:proofErr w:type="gramStart"/>
      <w:r>
        <w:t>Conclusions.</w:t>
      </w:r>
      <w:proofErr w:type="gramEnd"/>
      <w:r>
        <w:t xml:space="preserve">  </w:t>
      </w:r>
      <w:r w:rsidR="00D012A1">
        <w:t xml:space="preserve">The taxonomy provides a </w:t>
      </w:r>
      <w:r>
        <w:t xml:space="preserve">preliminary and </w:t>
      </w:r>
      <w:r w:rsidR="00D012A1">
        <w:t xml:space="preserve">novel tool </w:t>
      </w:r>
      <w:r>
        <w:t xml:space="preserve">with potential to </w:t>
      </w:r>
      <w:r w:rsidR="00D012A1">
        <w:t xml:space="preserve">guide </w:t>
      </w:r>
      <w:r w:rsidR="00646999">
        <w:t xml:space="preserve">translational </w:t>
      </w:r>
      <w:r w:rsidR="00D012A1">
        <w:t xml:space="preserve">research </w:t>
      </w:r>
      <w:r w:rsidR="00646999">
        <w:t xml:space="preserve">aiming to harness </w:t>
      </w:r>
      <w:r w:rsidR="00D012A1">
        <w:t xml:space="preserve">placebo effects </w:t>
      </w:r>
      <w:r w:rsidR="00646999">
        <w:t xml:space="preserve">for patient benefit </w:t>
      </w:r>
      <w:r w:rsidR="00D012A1">
        <w:t>in practice.</w:t>
      </w:r>
    </w:p>
    <w:p w14:paraId="36FDBDC2" w14:textId="1736FDAE" w:rsidR="00116306" w:rsidRDefault="00116306" w:rsidP="00D462A3">
      <w:pPr>
        <w:spacing w:line="480" w:lineRule="auto"/>
      </w:pPr>
      <w:r>
        <w:t>Keywords:  placebos; placebo effect; nocebo effect; translational research; review; classification</w:t>
      </w:r>
    </w:p>
    <w:p w14:paraId="78990B03" w14:textId="77777777" w:rsidR="008A6EF5" w:rsidRDefault="008A6EF5">
      <w:pPr>
        <w:rPr>
          <w:rFonts w:asciiTheme="majorHAnsi" w:eastAsiaTheme="majorEastAsia" w:hAnsiTheme="majorHAnsi" w:cstheme="majorBidi"/>
          <w:b/>
          <w:bCs/>
          <w:sz w:val="26"/>
          <w:szCs w:val="26"/>
        </w:rPr>
      </w:pPr>
      <w:r>
        <w:br w:type="page"/>
      </w:r>
    </w:p>
    <w:p w14:paraId="3873F52C" w14:textId="19D41792" w:rsidR="0052342B" w:rsidRDefault="0052342B" w:rsidP="0052342B">
      <w:pPr>
        <w:pStyle w:val="Heading2"/>
        <w:jc w:val="center"/>
      </w:pPr>
      <w:r>
        <w:lastRenderedPageBreak/>
        <w:t>Article Summary</w:t>
      </w:r>
    </w:p>
    <w:p w14:paraId="53917C30" w14:textId="779C2FDF" w:rsidR="0052342B" w:rsidRDefault="0052342B" w:rsidP="0052342B">
      <w:pPr>
        <w:pStyle w:val="Heading2"/>
        <w:jc w:val="center"/>
      </w:pPr>
      <w:r>
        <w:t>Strengths and Limitations of this Study</w:t>
      </w:r>
    </w:p>
    <w:p w14:paraId="03B1C186" w14:textId="2BC1BC9F" w:rsidR="0052342B" w:rsidRDefault="0052342B" w:rsidP="00401260">
      <w:pPr>
        <w:pStyle w:val="ListParagraph"/>
        <w:numPr>
          <w:ilvl w:val="0"/>
          <w:numId w:val="15"/>
        </w:numPr>
        <w:spacing w:line="480" w:lineRule="auto"/>
      </w:pPr>
      <w:r>
        <w:t xml:space="preserve">This is a novel attempt to use existing studies to </w:t>
      </w:r>
      <w:r w:rsidR="00C9279B">
        <w:t xml:space="preserve">identify </w:t>
      </w:r>
      <w:r>
        <w:t>the factors that might contribute to placebo effects</w:t>
      </w:r>
      <w:r w:rsidR="00401260" w:rsidRPr="00401260">
        <w:t xml:space="preserve"> </w:t>
      </w:r>
      <w:r w:rsidR="00401260">
        <w:t xml:space="preserve">and the associated procedures that could be simply and ethically adapted for clinical practice, subject to further </w:t>
      </w:r>
      <w:proofErr w:type="gramStart"/>
      <w:r w:rsidR="00401260">
        <w:t xml:space="preserve">testing </w:t>
      </w:r>
      <w:r>
        <w:t>.</w:t>
      </w:r>
      <w:proofErr w:type="gramEnd"/>
    </w:p>
    <w:p w14:paraId="23ABEB94" w14:textId="63E27238" w:rsidR="0052342B" w:rsidRDefault="0052342B" w:rsidP="0052342B">
      <w:pPr>
        <w:pStyle w:val="ListParagraph"/>
        <w:numPr>
          <w:ilvl w:val="0"/>
          <w:numId w:val="15"/>
        </w:numPr>
        <w:spacing w:line="480" w:lineRule="auto"/>
      </w:pPr>
      <w:r>
        <w:t>We drew on both clinical trials and laboratory-based studies of placebo effects, in order to generate a more comprehensive list of factors that might contribute to placebo effects than would be possible by relying on just one literature.</w:t>
      </w:r>
    </w:p>
    <w:p w14:paraId="1551D482" w14:textId="5B33DE88" w:rsidR="0052342B" w:rsidRDefault="0052342B" w:rsidP="00401260">
      <w:pPr>
        <w:pStyle w:val="ListParagraph"/>
        <w:numPr>
          <w:ilvl w:val="0"/>
          <w:numId w:val="15"/>
        </w:numPr>
        <w:spacing w:line="480" w:lineRule="auto"/>
      </w:pPr>
      <w:r>
        <w:t>A systematic approach to data synthesis, based on qualitative research methods, was used to identify and classify procedures that might contribute to placebo effects in clinical trials.</w:t>
      </w:r>
    </w:p>
    <w:p w14:paraId="00E803DE" w14:textId="2124B94D" w:rsidR="0052342B" w:rsidRDefault="0052342B" w:rsidP="00C00811">
      <w:pPr>
        <w:pStyle w:val="ListParagraph"/>
        <w:numPr>
          <w:ilvl w:val="0"/>
          <w:numId w:val="15"/>
        </w:numPr>
        <w:spacing w:line="480" w:lineRule="auto"/>
      </w:pPr>
      <w:r>
        <w:t>The development of the taxonomy did not incorporate very recent placebo trials or studies</w:t>
      </w:r>
      <w:r w:rsidR="00C00811">
        <w:t xml:space="preserve"> and</w:t>
      </w:r>
      <w:r w:rsidR="0040134D">
        <w:t xml:space="preserve"> </w:t>
      </w:r>
      <w:r w:rsidR="00C00811">
        <w:t>t</w:t>
      </w:r>
      <w:r>
        <w:t>he selection of reviews used to determine which original studies to include in the development process was somewhat arbitrary.</w:t>
      </w:r>
    </w:p>
    <w:p w14:paraId="72D48AD6" w14:textId="08489B30" w:rsidR="00C00811" w:rsidRDefault="00C00811" w:rsidP="00C00811">
      <w:pPr>
        <w:pStyle w:val="ListParagraph"/>
        <w:numPr>
          <w:ilvl w:val="0"/>
          <w:numId w:val="15"/>
        </w:numPr>
        <w:spacing w:line="480" w:lineRule="auto"/>
      </w:pPr>
      <w:r>
        <w:t>Our taxonomy is presented not as an exhaustive compilation of current methods used in placebo research but as a detailed and systematic guide for future research, which can in turn further refine the taxonomy.</w:t>
      </w:r>
    </w:p>
    <w:p w14:paraId="18978F91" w14:textId="3F65898D" w:rsidR="00EF2407" w:rsidRDefault="00EF2407" w:rsidP="00D462A3">
      <w:pPr>
        <w:spacing w:line="480" w:lineRule="auto"/>
      </w:pPr>
      <w:r>
        <w:br w:type="page"/>
      </w:r>
    </w:p>
    <w:p w14:paraId="096B783C" w14:textId="77777777" w:rsidR="00EF2407" w:rsidRDefault="00EF2407" w:rsidP="00C27459">
      <w:pPr>
        <w:pStyle w:val="Heading2"/>
        <w:spacing w:before="0" w:line="480" w:lineRule="auto"/>
        <w:jc w:val="center"/>
      </w:pPr>
      <w:r>
        <w:lastRenderedPageBreak/>
        <w:t>Introduction</w:t>
      </w:r>
    </w:p>
    <w:p w14:paraId="2F22E022" w14:textId="426DECA3" w:rsidR="00B13000" w:rsidRDefault="00EF2407" w:rsidP="00462726">
      <w:pPr>
        <w:spacing w:line="480" w:lineRule="auto"/>
        <w:rPr>
          <w:noProof/>
        </w:rPr>
      </w:pPr>
      <w:r>
        <w:t xml:space="preserve">There is </w:t>
      </w:r>
      <w:r w:rsidR="00646999">
        <w:t>compelling</w:t>
      </w:r>
      <w:r w:rsidR="002300D6">
        <w:t xml:space="preserve"> </w:t>
      </w:r>
      <w:r>
        <w:t>evidence that f</w:t>
      </w:r>
      <w:r w:rsidRPr="00122BD6">
        <w:t xml:space="preserve">actors other than the </w:t>
      </w:r>
      <w:r w:rsidR="00462726">
        <w:t xml:space="preserve">so-called </w:t>
      </w:r>
      <w:r w:rsidRPr="00122BD6">
        <w:t xml:space="preserve">active </w:t>
      </w:r>
      <w:r w:rsidR="00401260">
        <w:t>components</w:t>
      </w:r>
      <w:r w:rsidR="00401260" w:rsidRPr="00122BD6">
        <w:t xml:space="preserve"> </w:t>
      </w:r>
      <w:r w:rsidRPr="00122BD6">
        <w:t xml:space="preserve">of treatment can have </w:t>
      </w:r>
      <w:r w:rsidR="00462726">
        <w:t>clinically meaningful</w:t>
      </w:r>
      <w:r w:rsidR="00462726" w:rsidRPr="00122BD6">
        <w:t xml:space="preserve"> </w:t>
      </w:r>
      <w:r w:rsidRPr="00122BD6">
        <w:t>effects on symptoms</w:t>
      </w:r>
      <w:r>
        <w:t>, particular</w:t>
      </w:r>
      <w:r w:rsidR="00F53D41">
        <w:t>ly</w:t>
      </w:r>
      <w:r w:rsidRPr="00122BD6">
        <w:t xml:space="preserve"> </w:t>
      </w:r>
      <w:r>
        <w:t xml:space="preserve">non-malignant </w:t>
      </w:r>
      <w:proofErr w:type="gramStart"/>
      <w:r w:rsidRPr="00122BD6">
        <w:t>pain</w:t>
      </w:r>
      <w:r w:rsidR="00F77D2C">
        <w:t xml:space="preserve"> </w:t>
      </w:r>
      <w:proofErr w:type="gramEnd"/>
      <w:r w:rsidR="00462726">
        <w:fldChar w:fldCharType="begin"/>
      </w:r>
      <w:r w:rsidR="00462726">
        <w:instrText xml:space="preserve"> HYPERLINK \l "_ENREF_1" \o "Zhang, 2008 #4916" </w:instrText>
      </w:r>
      <w:r w:rsidR="00462726">
        <w:fldChar w:fldCharType="separate"/>
      </w:r>
      <w:r w:rsidR="00462726">
        <w:fldChar w:fldCharType="begin">
          <w:fldData xml:space="preserve">PEVuZE5vdGU+PENpdGU+PEF1dGhvcj5aaGFuZzwvQXV0aG9yPjxZZWFyPjIwMDg8L1llYXI+PFJl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</w:fldData>
        </w:fldChar>
      </w:r>
      <w:r w:rsidR="00462726">
        <w:instrText xml:space="preserve"> ADDIN EN.CITE </w:instrText>
      </w:r>
      <w:r w:rsidR="00462726">
        <w:fldChar w:fldCharType="begin">
          <w:fldData xml:space="preserve">PEVuZE5vdGU+PENpdGU+PEF1dGhvcj5aaGFuZzwvQXV0aG9yPjxZZWFyPjIwMDg8L1llYXI+PFJl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</w:fldData>
        </w:fldChar>
      </w:r>
      <w:r w:rsidR="00462726">
        <w:instrText xml:space="preserve"> ADDIN EN.CITE.DATA </w:instrText>
      </w:r>
      <w:r w:rsidR="00462726">
        <w:fldChar w:fldCharType="end"/>
      </w:r>
      <w:r w:rsidR="00462726">
        <w:fldChar w:fldCharType="separate"/>
      </w:r>
      <w:r w:rsidR="00462726" w:rsidRPr="00462726">
        <w:rPr>
          <w:noProof/>
          <w:vertAlign w:val="superscript"/>
        </w:rPr>
        <w:t>1-4</w:t>
      </w:r>
      <w:r w:rsidR="00462726">
        <w:fldChar w:fldCharType="end"/>
      </w:r>
      <w:r w:rsidR="00462726">
        <w:fldChar w:fldCharType="end"/>
      </w:r>
      <w:r w:rsidR="00F77D2C">
        <w:t>.</w:t>
      </w:r>
      <w:r w:rsidR="00F42861">
        <w:t xml:space="preserve"> </w:t>
      </w:r>
      <w:r w:rsidRPr="00122BD6">
        <w:t xml:space="preserve"> </w:t>
      </w:r>
      <w:r>
        <w:t xml:space="preserve">Such </w:t>
      </w:r>
      <w:r w:rsidRPr="00122BD6">
        <w:t>‘placebo</w:t>
      </w:r>
      <w:r>
        <w:t xml:space="preserve"> effects</w:t>
      </w:r>
      <w:r w:rsidRPr="00122BD6">
        <w:t xml:space="preserve">’ </w:t>
      </w:r>
      <w:r>
        <w:t xml:space="preserve">can be defined </w:t>
      </w:r>
      <w:r w:rsidRPr="00122BD6">
        <w:t xml:space="preserve">as </w:t>
      </w:r>
      <w:r>
        <w:t xml:space="preserve">the physiological and/or psychological </w:t>
      </w:r>
      <w:r w:rsidRPr="00122BD6">
        <w:t>change</w:t>
      </w:r>
      <w:r>
        <w:t>s</w:t>
      </w:r>
      <w:r w:rsidRPr="00122BD6">
        <w:t xml:space="preserve"> that result from the meaning</w:t>
      </w:r>
      <w:r w:rsidR="002300D6">
        <w:t xml:space="preserve"> </w:t>
      </w:r>
      <w:r w:rsidR="00314975">
        <w:t xml:space="preserve">derived by </w:t>
      </w:r>
      <w:r>
        <w:t>a</w:t>
      </w:r>
      <w:r w:rsidRPr="00122BD6">
        <w:t xml:space="preserve"> person </w:t>
      </w:r>
      <w:r w:rsidR="00F42861">
        <w:t>in a health care setting</w:t>
      </w:r>
      <w:r w:rsidR="00F77D2C">
        <w:t xml:space="preserve"> </w:t>
      </w:r>
      <w:r w:rsidR="00A22B1D">
        <w:rPr>
          <w:noProof/>
        </w:rPr>
        <w:fldChar w:fldCharType="begin"/>
      </w:r>
      <w:r w:rsidR="00462726">
        <w:rPr>
          <w:noProof/>
        </w:rPr>
        <w:instrText xml:space="preserve"> ADDIN EN.CITE &lt;EndNote&gt;&lt;Cite&gt;&lt;Author&gt;Brody&lt;/Author&gt;&lt;Year&gt;2000&lt;/Year&gt;&lt;RecNum&gt;587&lt;/RecNum&gt;&lt;DisplayText&gt;&lt;style face="superscript"&gt;5 6&lt;/style&gt;&lt;/DisplayText&gt;&lt;record&gt;&lt;rec-number&gt;587&lt;/rec-number&gt;&lt;foreign-keys&gt;&lt;key app="EN" db-id="0pf50avsqaa99ye5twvpvdabtsespt0ddarp" timestamp="1402946817"&gt;587&lt;/key&gt;&lt;/foreign-keys&gt;&lt;ref-type name="Journal Article"&gt;17&lt;/ref-type&gt;&lt;contributors&gt;&lt;authors&gt;&lt;author&gt;Brody, H.&lt;/author&gt;&lt;/authors&gt;&lt;/contributors&gt;&lt;titles&gt;&lt;title&gt;The placebo response&lt;/title&gt;&lt;secondary-title&gt;Journal of Family Practice&lt;/secondary-title&gt;&lt;/titles&gt;&lt;periodical&gt;&lt;full-title&gt;Journal of Family Practice&lt;/full-title&gt;&lt;abbr-1&gt;J. Fam. Pract.&lt;/abbr-1&gt;&lt;abbr-2&gt;J Fam Pract&lt;/abbr-2&gt;&lt;/periodical&gt;&lt;pages&gt;649-654&lt;/pages&gt;&lt;volume&gt;49&lt;/volume&gt;&lt;reprint-edition&gt;IN FILE&lt;/reprint-edition&gt;&lt;keywords&gt;&lt;keyword&gt;placebo&lt;/keyword&gt;&lt;keyword&gt;placebo response&lt;/keyword&gt;&lt;/keywords&gt;&lt;dates&gt;&lt;year&gt;2000&lt;/year&gt;&lt;/dates&gt;&lt;urls&gt;&lt;/urls&gt;&lt;/record&gt;&lt;/Cite&gt;&lt;Cite&gt;&lt;Author&gt;Moerman&lt;/Author&gt;&lt;Year&gt;2002&lt;/Year&gt;&lt;RecNum&gt;3090&lt;/RecNum&gt;&lt;record&gt;&lt;rec-number&gt;3090&lt;/rec-number&gt;&lt;foreign-keys&gt;&lt;key app="EN" db-id="0pf50avsqaa99ye5twvpvdabtsespt0ddarp" timestamp="1402946823"&gt;3090&lt;/key&gt;&lt;/foreign-keys&gt;&lt;ref-type name="Journal Article"&gt;17&lt;/ref-type&gt;&lt;contributors&gt;&lt;authors&gt;&lt;author&gt;Moerman, Daniel E.&lt;/author&gt;&lt;author&gt;Jonas, Wayne B.&lt;/author&gt;&lt;/authors&gt;&lt;/contributors&gt;&lt;titles&gt;&lt;title&gt;Deconstructing the placebo effect and finding the meaning response&lt;/title&gt;&lt;secondary-title&gt;Annals of Internal Medicine&lt;/secondary-title&gt;&lt;/titles&gt;&lt;periodical&gt;&lt;full-title&gt;Annals of Internal Medicine&lt;/full-title&gt;&lt;abbr-1&gt;Ann. Intern. Med.&lt;/abbr-1&gt;&lt;abbr-2&gt;Ann Intern Med&lt;/abbr-2&gt;&lt;/periodical&gt;&lt;pages&gt;471-476&lt;/pages&gt;&lt;volume&gt;136&lt;/volume&gt;&lt;number&gt;6&lt;/number&gt;&lt;reprint-edition&gt;IN FILE&lt;/reprint-edition&gt;&lt;keywords&gt;&lt;keyword&gt;placebo&lt;/keyword&gt;&lt;keyword&gt;review&lt;/keyword&gt;&lt;/keywords&gt;&lt;dates&gt;&lt;year&gt;2002&lt;/year&gt;&lt;/dates&gt;&lt;urls&gt;&lt;related-urls&gt;&lt;url&gt;http://www.annals.org/cgi/content/abstract/136/6/471&lt;/url&gt;&lt;/related-urls&gt;&lt;/urls&gt;&lt;custom2&gt;PMID: 11900500&lt;/custom2&gt;&lt;/record&gt;&lt;/Cite&gt;&lt;/EndNote&gt;</w:instrText>
      </w:r>
      <w:r w:rsidR="00A22B1D">
        <w:rPr>
          <w:noProof/>
        </w:rPr>
        <w:fldChar w:fldCharType="separate"/>
      </w:r>
      <w:hyperlink w:anchor="_ENREF_5" w:tooltip="Brody, 2000 #587" w:history="1">
        <w:r w:rsidR="00462726" w:rsidRPr="00462726">
          <w:rPr>
            <w:noProof/>
            <w:vertAlign w:val="superscript"/>
          </w:rPr>
          <w:t>5</w:t>
        </w:r>
      </w:hyperlink>
      <w:r w:rsidR="00462726" w:rsidRPr="00462726">
        <w:rPr>
          <w:noProof/>
          <w:vertAlign w:val="superscript"/>
        </w:rPr>
        <w:t xml:space="preserve"> </w:t>
      </w:r>
      <w:hyperlink w:anchor="_ENREF_6" w:tooltip="Moerman, 2002 #3090" w:history="1">
        <w:r w:rsidR="00462726" w:rsidRPr="00462726">
          <w:rPr>
            <w:noProof/>
            <w:vertAlign w:val="superscript"/>
          </w:rPr>
          <w:t>6</w:t>
        </w:r>
      </w:hyperlink>
      <w:r w:rsidR="00A22B1D">
        <w:rPr>
          <w:noProof/>
        </w:rPr>
        <w:fldChar w:fldCharType="end"/>
      </w:r>
      <w:r w:rsidR="00F77D2C">
        <w:rPr>
          <w:noProof/>
        </w:rPr>
        <w:t xml:space="preserve">. </w:t>
      </w:r>
      <w:r w:rsidRPr="00122BD6">
        <w:t xml:space="preserve"> </w:t>
      </w:r>
      <w:r w:rsidR="0040134D">
        <w:t>E</w:t>
      </w:r>
      <w:r w:rsidR="00C00811">
        <w:t>xpectations</w:t>
      </w:r>
      <w:r w:rsidR="0040134D">
        <w:t xml:space="preserve"> – which can be generated, for example, by verbal suggestion or previous experience -</w:t>
      </w:r>
      <w:r w:rsidR="00C00811">
        <w:t xml:space="preserve"> play a key role in placebo effects.</w:t>
      </w:r>
      <w:hyperlink w:anchor="_ENREF_7" w:tooltip="Colloca, 2011 #924" w:history="1">
        <w:r w:rsidR="00462726">
          <w:fldChar w:fldCharType="begin"/>
        </w:r>
        <w:r w:rsidR="00462726">
          <w:instrText xml:space="preserve"> ADDIN EN.CITE &lt;EndNote&gt;&lt;Cite&gt;&lt;Author&gt;Colloca&lt;/Author&gt;&lt;Year&gt;2011&lt;/Year&gt;&lt;RecNum&gt;924&lt;/RecNum&gt;&lt;DisplayText&gt;&lt;style face="superscript"&gt;7&lt;/style&gt;&lt;/DisplayText&gt;&lt;record&gt;&lt;rec-number&gt;924&lt;/rec-number&gt;&lt;foreign-keys&gt;&lt;key app="EN" db-id="0pf50avsqaa99ye5twvpvdabtsespt0ddarp" timestamp="1402946818"&gt;924&lt;/key&gt;&lt;/foreign-keys&gt;&lt;ref-type name="Journal Article"&gt;17&lt;/ref-type&gt;&lt;contributors&gt;&lt;authors&gt;&lt;author&gt;Colloca, Luana&lt;/author&gt;&lt;author&gt;Miller, Franklin G.&lt;/author&gt;&lt;/authors&gt;&lt;/contributors&gt;&lt;titles&gt;&lt;title&gt;How placebo responses are formed: a learning perspective&lt;/title&gt;&lt;secondary-title&gt;Philosophical Transactions of the Royal Society B: Biological Sciences&lt;/secondary-title&gt;&lt;/titles&gt;&lt;pages&gt;1859-1869&lt;/pages&gt;&lt;volume&gt;366&lt;/volume&gt;&lt;number&gt;1572&lt;/number&gt;&lt;reprint-edition&gt;NOT IN FILE&lt;/reprint-edition&gt;&lt;keywords&gt;&lt;keyword&gt;Behavioural&lt;/keyword&gt;&lt;keyword&gt;CARE&lt;/keyword&gt;&lt;keyword&gt;Expectation&lt;/keyword&gt;&lt;keyword&gt;expectations&lt;/keyword&gt;&lt;keyword&gt;IMPACT&lt;/keyword&gt;&lt;keyword&gt;Information&lt;/keyword&gt;&lt;keyword&gt;MEDICAL-CARE&lt;/keyword&gt;&lt;keyword&gt;PERSPECTIVE&lt;/keyword&gt;&lt;keyword&gt;placebo&lt;/keyword&gt;&lt;keyword&gt;Placebo effect&lt;/keyword&gt;&lt;keyword&gt;Placebo responses&lt;/keyword&gt;&lt;keyword&gt;Research&lt;/keyword&gt;&lt;keyword&gt;review&lt;/keyword&gt;&lt;keyword&gt;Theoretical&lt;/keyword&gt;&lt;/keywords&gt;&lt;dates&gt;&lt;year&gt;2011&lt;/year&gt;&lt;/dates&gt;&lt;urls&gt;&lt;related-urls&gt;&lt;url&gt;http://rstb.royalsocietypublishing.org/content/366/1572/1859.abstract&lt;/url&gt;&lt;/related-urls&gt;&lt;/urls&gt;&lt;/record&gt;&lt;/Cite&gt;&lt;/EndNote&gt;</w:instrText>
        </w:r>
        <w:r w:rsidR="00462726">
          <w:fldChar w:fldCharType="separate"/>
        </w:r>
        <w:r w:rsidR="00462726" w:rsidRPr="00462726">
          <w:rPr>
            <w:noProof/>
            <w:vertAlign w:val="superscript"/>
          </w:rPr>
          <w:t>7</w:t>
        </w:r>
        <w:r w:rsidR="00462726">
          <w:fldChar w:fldCharType="end"/>
        </w:r>
      </w:hyperlink>
      <w:r w:rsidR="00C00811">
        <w:t xml:space="preserve">  </w:t>
      </w:r>
      <w:r w:rsidRPr="00126E54">
        <w:t>These effects may be as large as treatment effects</w:t>
      </w:r>
      <w:r w:rsidR="00F77D2C">
        <w:t xml:space="preserve"> </w:t>
      </w:r>
      <w:hyperlink w:anchor="_ENREF_8" w:tooltip="Howick, 2013 #2032" w:history="1">
        <w:r w:rsidR="00462726">
          <w:fldChar w:fldCharType="begin"/>
        </w:r>
        <w:r w:rsidR="00462726">
          <w:instrText xml:space="preserve"> ADDIN EN.CITE &lt;EndNote&gt;&lt;Cite&gt;&lt;Author&gt;Howick&lt;/Author&gt;&lt;Year&gt;2013&lt;/Year&gt;&lt;RecNum&gt;2032&lt;/RecNum&gt;&lt;DisplayText&gt;&lt;style face="superscript"&gt;8&lt;/style&gt;&lt;/DisplayText&gt;&lt;record&gt;&lt;rec-number&gt;2032&lt;/rec-number&gt;&lt;foreign-keys&gt;&lt;key app="EN" db-id="0pf50avsqaa99ye5twvpvdabtsespt0ddarp" timestamp="1402946820"&gt;2032&lt;/key&gt;&lt;/foreign-keys&gt;&lt;ref-type name="Journal Article"&gt;17&lt;/ref-type&gt;&lt;contributors&gt;&lt;authors&gt;&lt;author&gt;Howick, Jeremy&lt;/author&gt;&lt;author&gt;Friedemann, Claire&lt;/author&gt;&lt;author&gt;Tsakok, Maria&lt;/author&gt;&lt;author&gt;Watson, Robert&lt;/author&gt;&lt;author&gt;Tsakok, Teresa&lt;/author&gt;&lt;author&gt;Thomas, Jennifer&lt;/author&gt;&lt;author&gt;Perera, Rafael&lt;/author&gt;&lt;author&gt;Fleming, Susannah&lt;/author&gt;&lt;author&gt;Heneghan, Carl&lt;/author&gt;&lt;/authors&gt;&lt;/contributors&gt;&lt;titles&gt;&lt;title&gt;Are Treatments More Effective than Placebos? A Systematic Review and Meta-Analysis&lt;/title&gt;&lt;secondary-title&gt;PLoS One&lt;/secondary-title&gt;&lt;/titles&gt;&lt;periodical&gt;&lt;full-title&gt;PLoS ONE&lt;/full-title&gt;&lt;/periodical&gt;&lt;pages&gt;e62599&lt;/pages&gt;&lt;volume&gt;8&lt;/volume&gt;&lt;number&gt;5&lt;/number&gt;&lt;reprint-edition&gt;NOT IN FILE&lt;/reprint-edition&gt;&lt;keywords&gt;&lt;keyword&gt;Benefit&lt;/keyword&gt;&lt;keyword&gt;bias&lt;/keyword&gt;&lt;keyword&gt;clinical&lt;/keyword&gt;&lt;keyword&gt;Clinical practice&lt;/keyword&gt;&lt;keyword&gt;effect&lt;/keyword&gt;&lt;keyword&gt;Meta Analysis&lt;/keyword&gt;&lt;keyword&gt;meta-analysis&lt;/keyword&gt;&lt;keyword&gt;outcome&lt;/keyword&gt;&lt;keyword&gt;outcomes&lt;/keyword&gt;&lt;keyword&gt;patient&lt;/keyword&gt;&lt;keyword&gt;patients&lt;/keyword&gt;&lt;keyword&gt;placebo&lt;/keyword&gt;&lt;keyword&gt;Placebo effect&lt;/keyword&gt;&lt;keyword&gt;Placebo effects&lt;/keyword&gt;&lt;keyword&gt;Placebos&lt;/keyword&gt;&lt;keyword&gt;Practice&lt;/keyword&gt;&lt;keyword&gt;review&lt;/keyword&gt;&lt;keyword&gt;risk&lt;/keyword&gt;&lt;keyword&gt;subgroups&lt;/keyword&gt;&lt;keyword&gt;Systematic review&lt;/keyword&gt;&lt;keyword&gt;treatment&lt;/keyword&gt;&lt;keyword&gt;TRIAL&lt;/keyword&gt;&lt;/keywords&gt;&lt;dates&gt;&lt;year&gt;2013&lt;/year&gt;&lt;/dates&gt;&lt;urls&gt;&lt;related-urls&gt;&lt;url&gt;http://dx.doi.org/10.1371%2Fjournal.pone.0062599&lt;/url&gt;&lt;/related-urls&gt;&lt;/urls&gt;&lt;/record&gt;&lt;/Cite&gt;&lt;/EndNote&gt;</w:instrText>
        </w:r>
        <w:r w:rsidR="00462726">
          <w:fldChar w:fldCharType="separate"/>
        </w:r>
        <w:r w:rsidR="00462726" w:rsidRPr="00462726">
          <w:rPr>
            <w:noProof/>
            <w:vertAlign w:val="superscript"/>
          </w:rPr>
          <w:t>8</w:t>
        </w:r>
        <w:r w:rsidR="00462726">
          <w:fldChar w:fldCharType="end"/>
        </w:r>
      </w:hyperlink>
      <w:r>
        <w:t xml:space="preserve"> and occur throughout medicine, especially when doctors and pa</w:t>
      </w:r>
      <w:r w:rsidR="00F53D41">
        <w:t xml:space="preserve">tients interact with each other. </w:t>
      </w:r>
      <w:r w:rsidR="00F77D2C">
        <w:t xml:space="preserve"> </w:t>
      </w:r>
      <w:r w:rsidR="00F53D41">
        <w:t>T</w:t>
      </w:r>
      <w:r>
        <w:t xml:space="preserve">hey are not routinely </w:t>
      </w:r>
      <w:r w:rsidR="002300D6">
        <w:t xml:space="preserve">deliberately </w:t>
      </w:r>
      <w:r>
        <w:t xml:space="preserve">harnessed for patient benefit </w:t>
      </w:r>
      <w:r w:rsidR="00F42861">
        <w:t>in clinical practice</w:t>
      </w:r>
      <w:r w:rsidR="00F77D2C">
        <w:t xml:space="preserve"> </w:t>
      </w:r>
      <w:hyperlink w:anchor="_ENREF_9" w:tooltip="Doherty, 2009 #1185" w:history="1">
        <w:r w:rsidR="00462726">
          <w:fldChar w:fldCharType="begin"/>
        </w:r>
        <w:r w:rsidR="00462726">
          <w:instrText xml:space="preserve"> ADDIN EN.CITE &lt;EndNote&gt;&lt;Cite&gt;&lt;Author&gt;Doherty&lt;/Author&gt;&lt;Year&gt;2009&lt;/Year&gt;&lt;RecNum&gt;1185&lt;/RecNum&gt;&lt;DisplayText&gt;&lt;style face="superscript"&gt;9&lt;/style&gt;&lt;/DisplayText&gt;&lt;record&gt;&lt;rec-number&gt;1185&lt;/rec-number&gt;&lt;foreign-keys&gt;&lt;key app="EN" db-id="0pf50avsqaa99ye5twvpvdabtsespt0ddarp" timestamp="1402946818"&gt;1185&lt;/key&gt;&lt;/foreign-keys&gt;&lt;ref-type name="Journal Article"&gt;17&lt;/ref-type&gt;&lt;contributors&gt;&lt;authors&gt;&lt;author&gt;Doherty, M.&lt;/author&gt;&lt;author&gt;Dieppe, P.&lt;/author&gt;&lt;/authors&gt;&lt;/contributors&gt;&lt;titles&gt;&lt;title&gt;The &amp;quot;placebo&amp;quot; response in osteoarthritis and its implications for clinical practice&lt;/title&gt;&lt;secondary-title&gt;Osteoarthritis and Cartilage&lt;/secondary-title&gt;&lt;/titles&gt;&lt;periodical&gt;&lt;full-title&gt;Osteoarthritis and Cartilage&lt;/full-title&gt;&lt;abbr-1&gt;Osteoarthritis Cartilage&lt;/abbr-1&gt;&lt;abbr-2&gt;Osteoarthritis Cartilage&lt;/abbr-2&gt;&lt;abbr-3&gt;Osteoarthritis &amp;amp; Cartilage&lt;/abbr-3&gt;&lt;/periodical&gt;&lt;pages&gt;1255-1262&lt;/pages&gt;&lt;volume&gt;17&lt;/volume&gt;&lt;number&gt;10&lt;/number&gt;&lt;reprint-edition&gt;NOT IN FILE&lt;/reprint-edition&gt;&lt;keywords&gt;&lt;keyword&gt;clinical trials&lt;/keyword&gt;&lt;keyword&gt;Context effects&lt;/keyword&gt;&lt;keyword&gt;Experience&lt;/keyword&gt;&lt;keyword&gt;Implications&lt;/keyword&gt;&lt;keyword&gt;Meaning response&lt;/keyword&gt;&lt;keyword&gt;osteoarthritis&lt;/keyword&gt;&lt;keyword&gt;placebo&lt;/keyword&gt;&lt;keyword&gt;Randomised controlled&lt;/keyword&gt;&lt;keyword&gt;Randomised controlled trial&lt;/keyword&gt;&lt;keyword&gt;Randomised controlled trials&lt;/keyword&gt;&lt;keyword&gt;review&lt;/keyword&gt;&lt;keyword&gt;Systematic review&lt;/keyword&gt;&lt;keyword&gt;treatment&lt;/keyword&gt;&lt;keyword&gt;TRIAL&lt;/keyword&gt;&lt;/keywords&gt;&lt;dates&gt;&lt;year&gt;2009&lt;/year&gt;&lt;/dates&gt;&lt;urls&gt;&lt;related-urls&gt;&lt;url&gt;http://linkinghub.elsevier.com/retrieve/pii/S106345840900106X?showall=true&lt;/url&gt;&lt;/related-urls&gt;&lt;/urls&gt;&lt;/record&gt;&lt;/Cite&gt;&lt;/EndNote&gt;</w:instrText>
        </w:r>
        <w:r w:rsidR="00462726">
          <w:fldChar w:fldCharType="separate"/>
        </w:r>
        <w:r w:rsidR="00462726" w:rsidRPr="00462726">
          <w:rPr>
            <w:noProof/>
            <w:vertAlign w:val="superscript"/>
          </w:rPr>
          <w:t>9</w:t>
        </w:r>
        <w:r w:rsidR="00462726">
          <w:fldChar w:fldCharType="end"/>
        </w:r>
      </w:hyperlink>
      <w:r w:rsidR="00F77D2C">
        <w:t>,</w:t>
      </w:r>
      <w:r w:rsidRPr="00122BD6">
        <w:t xml:space="preserve"> </w:t>
      </w:r>
      <w:r w:rsidR="00C11735">
        <w:t xml:space="preserve">possibly because doctors often assume they must </w:t>
      </w:r>
      <w:r>
        <w:t>deceive patients in order to elicit placebo effects</w:t>
      </w:r>
      <w:r w:rsidR="00F77D2C">
        <w:t xml:space="preserve"> </w:t>
      </w:r>
      <w:r w:rsidR="00A22B1D">
        <w:fldChar w:fldCharType="begin">
          <w:fldData xml:space="preserve">PEVuZE5vdGU+PENpdGU+PEF1dGhvcj5MaWNodGVuYmVyZzwvQXV0aG9yPjxZZWFyPjIwMDQ8L1ll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==
</w:fldData>
        </w:fldChar>
      </w:r>
      <w:r w:rsidR="00462726">
        <w:instrText xml:space="preserve"> ADDIN EN.CITE </w:instrText>
      </w:r>
      <w:r w:rsidR="00462726">
        <w:fldChar w:fldCharType="begin">
          <w:fldData xml:space="preserve">PEVuZE5vdGU+PENpdGU+PEF1dGhvcj5MaWNodGVuYmVyZzwvQXV0aG9yPjxZZWFyPjIwMDQ8L1ll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==
</w:fldData>
        </w:fldChar>
      </w:r>
      <w:r w:rsidR="00462726">
        <w:instrText xml:space="preserve"> ADDIN EN.CITE.DATA </w:instrText>
      </w:r>
      <w:r w:rsidR="00462726">
        <w:fldChar w:fldCharType="end"/>
      </w:r>
      <w:r w:rsidR="00A22B1D">
        <w:fldChar w:fldCharType="separate"/>
      </w:r>
      <w:hyperlink w:anchor="_ENREF_10" w:tooltip="Lichtenberg, 2004 #2627" w:history="1">
        <w:r w:rsidR="00462726" w:rsidRPr="00462726">
          <w:rPr>
            <w:noProof/>
            <w:vertAlign w:val="superscript"/>
          </w:rPr>
          <w:t>10</w:t>
        </w:r>
      </w:hyperlink>
      <w:r w:rsidR="00462726" w:rsidRPr="00462726">
        <w:rPr>
          <w:noProof/>
          <w:vertAlign w:val="superscript"/>
        </w:rPr>
        <w:t xml:space="preserve"> </w:t>
      </w:r>
      <w:hyperlink w:anchor="_ENREF_11" w:tooltip="Colloca, 2011 #925" w:history="1">
        <w:r w:rsidR="00462726" w:rsidRPr="00462726">
          <w:rPr>
            <w:noProof/>
            <w:vertAlign w:val="superscript"/>
          </w:rPr>
          <w:t>11</w:t>
        </w:r>
      </w:hyperlink>
      <w:r w:rsidR="00A22B1D">
        <w:fldChar w:fldCharType="end"/>
      </w:r>
      <w:r w:rsidR="00F77D2C">
        <w:t xml:space="preserve">. </w:t>
      </w:r>
      <w:r>
        <w:t xml:space="preserve"> </w:t>
      </w:r>
      <w:r w:rsidR="00D462A3">
        <w:t xml:space="preserve">However, this </w:t>
      </w:r>
      <w:r w:rsidR="00F77D2C">
        <w:t xml:space="preserve">assumption is mistaken </w:t>
      </w:r>
      <w:r w:rsidR="00D462A3">
        <w:t>because it is not necessary to prescribe placebos in order to elicit placebo effects</w:t>
      </w:r>
      <w:r w:rsidR="00F77D2C">
        <w:t xml:space="preserve">.  For example, </w:t>
      </w:r>
      <w:r w:rsidR="00D462A3">
        <w:t xml:space="preserve">the overall </w:t>
      </w:r>
      <w:r w:rsidR="00F77D2C">
        <w:t xml:space="preserve">analgesic </w:t>
      </w:r>
      <w:r w:rsidR="00D462A3">
        <w:t xml:space="preserve">effect of </w:t>
      </w:r>
      <w:r w:rsidR="00F77D2C">
        <w:t>an opioid derives not only from its specific pharmaceutical actions but also from</w:t>
      </w:r>
      <w:r w:rsidR="00B42443">
        <w:t xml:space="preserve"> its psychological components, i.e.</w:t>
      </w:r>
      <w:r w:rsidR="00F77D2C">
        <w:t xml:space="preserve"> the </w:t>
      </w:r>
      <w:r w:rsidR="000B4F0F" w:rsidRPr="000B4F0F">
        <w:rPr>
          <w:i/>
          <w:iCs/>
        </w:rPr>
        <w:t>expectations</w:t>
      </w:r>
      <w:r w:rsidR="000B4F0F">
        <w:t xml:space="preserve"> and </w:t>
      </w:r>
      <w:r w:rsidR="00F77D2C" w:rsidRPr="006E57AA">
        <w:rPr>
          <w:i/>
        </w:rPr>
        <w:t>meaning</w:t>
      </w:r>
      <w:r w:rsidR="00F77D2C">
        <w:t xml:space="preserve"> that the patient </w:t>
      </w:r>
      <w:r w:rsidR="000B4F0F">
        <w:t xml:space="preserve">derives </w:t>
      </w:r>
      <w:r w:rsidR="00F77D2C">
        <w:t>when consulting the doctor and taking the medicine</w:t>
      </w:r>
      <w:r w:rsidR="00462726">
        <w:fldChar w:fldCharType="begin"/>
      </w:r>
      <w:r w:rsidR="00462726">
        <w:instrText xml:space="preserve"> ADDIN EN.CITE &lt;EndNote&gt;&lt;Cite&gt;&lt;Author&gt;Benedetti&lt;/Author&gt;&lt;Year&gt;2003&lt;/Year&gt;&lt;RecNum&gt;347&lt;/RecNum&gt;&lt;DisplayText&gt;&lt;style face="superscript"&gt;12 13&lt;/style&gt;&lt;/DisplayText&gt;&lt;record&gt;&lt;rec-number&gt;347&lt;/rec-number&gt;&lt;foreign-keys&gt;&lt;key app="EN" db-id="0pf50avsqaa99ye5twvpvdabtsespt0ddarp" timestamp="1402946816"&gt;347&lt;/key&gt;&lt;/foreign-keys&gt;&lt;ref-type name="Journal Article"&gt;17&lt;/ref-type&gt;&lt;contributors&gt;&lt;authors&gt;&lt;author&gt;Benedetti, F.&lt;/author&gt;&lt;author&gt;Pollo, A.&lt;/author&gt;&lt;author&gt;Lopiano, L.&lt;/author&gt;&lt;author&gt;Lanotte, M.&lt;/author&gt;&lt;author&gt;Vighetti, S.&lt;/author&gt;&lt;author&gt;Rainero, I.&lt;/author&gt;&lt;/authors&gt;&lt;/contributors&gt;&lt;titles&gt;&lt;title&gt;Conscious expectation and unconscious conditioning in analgesic, motor, and hormonal placebo/nocebo responses&lt;/title&gt;&lt;secondary-title&gt;The Journal of Neuroscience&lt;/secondary-title&gt;&lt;/titles&gt;&lt;pages&gt;4315-4323&lt;/pages&gt;&lt;volume&gt;23&lt;/volume&gt;&lt;number&gt;10&lt;/number&gt;&lt;reprint-edition&gt;IN FILE&lt;/reprint-edition&gt;&lt;keywords&gt;&lt;keyword&gt;placebo&lt;/keyword&gt;&lt;/keywords&gt;&lt;dates&gt;&lt;year&gt;2003&lt;/year&gt;&lt;/dates&gt;&lt;urls&gt;&lt;/urls&gt;&lt;/record&gt;&lt;/Cite&gt;&lt;Cite&gt;&lt;Author&gt;Bingel&lt;/Author&gt;&lt;Year&gt;2011&lt;/Year&gt;&lt;RecNum&gt;7263&lt;/RecNum&gt;&lt;record&gt;&lt;rec-number&gt;7263&lt;/rec-number&gt;&lt;foreign-keys&gt;&lt;key app="EN" db-id="0pf50avsqaa99ye5twvpvdabtsespt0ddarp" timestamp="1488986396"&gt;7263&lt;/key&gt;&lt;/foreign-keys&gt;&lt;ref-type name="Journal Article"&gt;17&lt;/ref-type&gt;&lt;contributors&gt;&lt;authors&gt;&lt;author&gt;Bingel, Ulrike&lt;/author&gt;&lt;author&gt;Wanigasekera, Vishvarani&lt;/author&gt;&lt;author&gt;Wiech, Katja&lt;/author&gt;&lt;author&gt;Ni Mhuircheartaigh, Roisin&lt;/author&gt;&lt;author&gt;Lee, Michael C.&lt;/author&gt;&lt;author&gt;Ploner, Markus&lt;/author&gt;&lt;author&gt;Tracey, Irene&lt;/author&gt;&lt;/authors&gt;&lt;/contributors&gt;&lt;titles&gt;&lt;title&gt;The Effect of Treatment Expectation on Drug Efficacy: Imaging the Analgesic Benefit of the Opioid Remifentanil&lt;/title&gt;&lt;secondary-title&gt;Science Translational Medicine&lt;/secondary-title&gt;&lt;/titles&gt;&lt;periodical&gt;&lt;full-title&gt;Science Translational Medicine&lt;/full-title&gt;&lt;/periodical&gt;&lt;pages&gt;70ra14-70ra14&lt;/pages&gt;&lt;volume&gt;3&lt;/volume&gt;&lt;number&gt;70&lt;/number&gt;&lt;dates&gt;&lt;year&gt;2011&lt;/year&gt;&lt;/dates&gt;&lt;urls&gt;&lt;/urls&gt;&lt;electronic-resource-num&gt;10.1126/scitranslmed.3001244&lt;/electronic-resource-num&gt;&lt;/record&gt;&lt;/Cite&gt;&lt;/EndNote&gt;</w:instrText>
      </w:r>
      <w:r w:rsidR="00462726">
        <w:fldChar w:fldCharType="separate"/>
      </w:r>
      <w:hyperlink w:anchor="_ENREF_12" w:tooltip="Benedetti, 2003 #347" w:history="1">
        <w:r w:rsidR="00462726" w:rsidRPr="00462726">
          <w:rPr>
            <w:noProof/>
            <w:vertAlign w:val="superscript"/>
          </w:rPr>
          <w:t>12</w:t>
        </w:r>
      </w:hyperlink>
      <w:r w:rsidR="00462726" w:rsidRPr="00462726">
        <w:rPr>
          <w:noProof/>
          <w:vertAlign w:val="superscript"/>
        </w:rPr>
        <w:t xml:space="preserve"> </w:t>
      </w:r>
      <w:hyperlink w:anchor="_ENREF_13" w:tooltip="Bingel, 2011 #7263" w:history="1">
        <w:r w:rsidR="00462726" w:rsidRPr="00462726">
          <w:rPr>
            <w:noProof/>
            <w:vertAlign w:val="superscript"/>
          </w:rPr>
          <w:t>13</w:t>
        </w:r>
      </w:hyperlink>
      <w:r w:rsidR="00462726">
        <w:fldChar w:fldCharType="end"/>
      </w:r>
      <w:r w:rsidR="00F77D2C">
        <w:t xml:space="preserve">.  The same is true for other types of intervention including physical, surgical, and psychotherapies.  </w:t>
      </w:r>
      <w:r w:rsidR="00016630">
        <w:t>One approach that has received initial support is for doctors to use positive suggestion to enhance patients’ expectations of benefit</w:t>
      </w:r>
      <w:r w:rsidR="00B13000">
        <w:t xml:space="preserve"> </w:t>
      </w:r>
      <w:hyperlink w:anchor="_ENREF_4" w:tooltip="Peerdeman, 2016 #6824" w:history="1">
        <w:r w:rsidR="00462726">
          <w:fldChar w:fldCharType="begin"/>
        </w:r>
        <w:r w:rsidR="00462726">
          <w:instrText xml:space="preserve"> ADDIN EN.CITE &lt;EndNote&gt;&lt;Cite&gt;&lt;Author&gt;Peerdeman&lt;/Author&gt;&lt;Year&gt;2016&lt;/Year&gt;&lt;RecNum&gt;6824&lt;/RecNum&gt;&lt;DisplayText&gt;&lt;style face="superscript"&gt;4&lt;/style&gt;&lt;/DisplayText&gt;&lt;record&gt;&lt;rec-number&gt;6824&lt;/rec-number&gt;&lt;foreign-keys&gt;&lt;key app="EN" db-id="0pf50avsqaa99ye5twvpvdabtsespt0ddarp" timestamp="1464341551"&gt;6824&lt;/key&gt;&lt;/foreign-keys&gt;&lt;ref-type name="Journal Article"&gt;17&lt;/ref-type&gt;&lt;contributors&gt;&lt;authors&gt;&lt;author&gt;Peerdeman, Kaya J.&lt;/author&gt;&lt;author&gt;van Laarhoven, Antoinette I.M.&lt;/author&gt;&lt;author&gt;Keij, Sascha M.&lt;/author&gt;&lt;author&gt;Vase, Lene&lt;/author&gt;&lt;author&gt;Rovers, Maroeska M.&lt;/author&gt;&lt;author&gt;Peters, Madelon L.&lt;/author&gt;&lt;author&gt;Evers, Andrea W.M.&lt;/author&gt;&lt;/authors&gt;&lt;/contributors&gt;&lt;titles&gt;&lt;title&gt;Relieving patients&amp;apos; pain with expectation interventions: a meta-analysis&lt;/title&gt;&lt;secondary-title&gt;PAIN&lt;/secondary-title&gt;&lt;/titles&gt;&lt;periodical&gt;&lt;full-title&gt;Pain&lt;/full-title&gt;&lt;abbr-1&gt;Pain&lt;/abbr-1&gt;&lt;abbr-2&gt;Pain&lt;/abbr-2&gt;&lt;/periodical&gt;&lt;pages&gt;1179-1191&lt;/pages&gt;&lt;volume&gt;157&lt;/volume&gt;&lt;number&gt;6&lt;/number&gt;&lt;keywords&gt;&lt;keyword&gt;Meta-Analysis&lt;/keyword&gt;&lt;keyword&gt;Systematic review&lt;/keyword&gt;&lt;keyword&gt;Expectation&lt;/keyword&gt;&lt;keyword&gt;Expectancy&lt;/keyword&gt;&lt;keyword&gt;Placebo effect&lt;/keyword&gt;&lt;keyword&gt;Verbal suggestion&lt;/keyword&gt;&lt;keyword&gt;Conditioning&lt;/keyword&gt;&lt;keyword&gt;Imagery&lt;/keyword&gt;&lt;keyword&gt;Pain&lt;/keyword&gt;&lt;keyword&gt;Analgesia&lt;/keyword&gt;&lt;keyword&gt;Patients&lt;/keyword&gt;&lt;/keywords&gt;&lt;dates&gt;&lt;year&gt;2016&lt;/year&gt;&lt;/dates&gt;&lt;isbn&gt;0304-3959&lt;/isbn&gt;&lt;accession-num&gt;00006396-201606000-00002&lt;/accession-num&gt;&lt;urls&gt;&lt;related-urls&gt;&lt;url&gt;http://journals.lww.com/pain/Fulltext/2016/06000/Relieving_patients__pain_with_expectation.2.aspx&lt;/url&gt;&lt;/related-urls&gt;&lt;/urls&gt;&lt;electronic-resource-num&gt;10.1097/j.pain.0000000000000540&lt;/electronic-resource-num&gt;&lt;/record&gt;&lt;/Cite&gt;&lt;/EndNote&gt;</w:instrText>
        </w:r>
        <w:r w:rsidR="00462726">
          <w:fldChar w:fldCharType="separate"/>
        </w:r>
        <w:r w:rsidR="00462726" w:rsidRPr="00462726">
          <w:rPr>
            <w:noProof/>
            <w:vertAlign w:val="superscript"/>
          </w:rPr>
          <w:t>4</w:t>
        </w:r>
        <w:r w:rsidR="00462726">
          <w:fldChar w:fldCharType="end"/>
        </w:r>
      </w:hyperlink>
      <w:r w:rsidR="00016630">
        <w:t xml:space="preserve">.  </w:t>
      </w:r>
      <w:r w:rsidR="00F77D2C">
        <w:t xml:space="preserve">Furthermore, </w:t>
      </w:r>
      <w:r w:rsidR="00F77D2C" w:rsidRPr="00F77D2C">
        <w:t xml:space="preserve">preliminary evidence suggests that openly prescribing placebos </w:t>
      </w:r>
      <w:r w:rsidR="00F77D2C">
        <w:t xml:space="preserve">might </w:t>
      </w:r>
      <w:r w:rsidR="00F77D2C" w:rsidRPr="00F77D2C">
        <w:t>elicit clinically meaningful placebo effects in IBS</w:t>
      </w:r>
      <w:r w:rsidR="008634FC">
        <w:t xml:space="preserve"> and</w:t>
      </w:r>
      <w:r w:rsidR="00F77D2C" w:rsidRPr="00F77D2C">
        <w:t xml:space="preserve"> depression</w:t>
      </w:r>
      <w:r w:rsidR="00F77D2C">
        <w:t xml:space="preserve"> </w:t>
      </w:r>
      <w:r w:rsidR="00F77D2C" w:rsidRPr="00F77D2C">
        <w:rPr>
          <w:noProof/>
        </w:rPr>
        <w:fldChar w:fldCharType="begin">
          <w:fldData xml:space="preserve">PEVuZE5vdGU+PENpdGU+PEF1dGhvcj5LYXB0Y2h1azwvQXV0aG9yPjxZZWFyPjIwMTA8L1llYXI+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</w:fldData>
        </w:fldChar>
      </w:r>
      <w:r w:rsidR="00462726">
        <w:rPr>
          <w:noProof/>
        </w:rPr>
        <w:instrText xml:space="preserve"> ADDIN EN.CITE </w:instrText>
      </w:r>
      <w:r w:rsidR="00462726">
        <w:rPr>
          <w:noProof/>
        </w:rPr>
        <w:fldChar w:fldCharType="begin">
          <w:fldData xml:space="preserve">PEVuZE5vdGU+PENpdGU+PEF1dGhvcj5LYXB0Y2h1azwvQXV0aG9yPjxZZWFyPjIwMTA8L1llYXI+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</w:fldData>
        </w:fldChar>
      </w:r>
      <w:r w:rsidR="00462726">
        <w:rPr>
          <w:noProof/>
        </w:rPr>
        <w:instrText xml:space="preserve"> ADDIN EN.CITE.DATA </w:instrText>
      </w:r>
      <w:r w:rsidR="00462726">
        <w:rPr>
          <w:noProof/>
        </w:rPr>
      </w:r>
      <w:r w:rsidR="00462726">
        <w:rPr>
          <w:noProof/>
        </w:rPr>
        <w:fldChar w:fldCharType="end"/>
      </w:r>
      <w:r w:rsidR="00F77D2C" w:rsidRPr="00F77D2C">
        <w:rPr>
          <w:noProof/>
        </w:rPr>
      </w:r>
      <w:r w:rsidR="00F77D2C" w:rsidRPr="00F77D2C">
        <w:rPr>
          <w:noProof/>
        </w:rPr>
        <w:fldChar w:fldCharType="separate"/>
      </w:r>
      <w:hyperlink w:anchor="_ENREF_14" w:tooltip="Kaptchuk, 2010 #2263" w:history="1">
        <w:r w:rsidR="00462726" w:rsidRPr="00462726">
          <w:rPr>
            <w:noProof/>
            <w:vertAlign w:val="superscript"/>
          </w:rPr>
          <w:t>14</w:t>
        </w:r>
      </w:hyperlink>
      <w:r w:rsidR="00462726" w:rsidRPr="00462726">
        <w:rPr>
          <w:noProof/>
          <w:vertAlign w:val="superscript"/>
        </w:rPr>
        <w:t xml:space="preserve"> </w:t>
      </w:r>
      <w:hyperlink w:anchor="_ENREF_15" w:tooltip="Kelley, 2012 #2308" w:history="1">
        <w:r w:rsidR="00462726" w:rsidRPr="00462726">
          <w:rPr>
            <w:noProof/>
            <w:vertAlign w:val="superscript"/>
          </w:rPr>
          <w:t>15</w:t>
        </w:r>
      </w:hyperlink>
      <w:r w:rsidR="00F77D2C" w:rsidRPr="00F77D2C">
        <w:rPr>
          <w:noProof/>
        </w:rPr>
        <w:fldChar w:fldCharType="end"/>
      </w:r>
      <w:r w:rsidR="00B81AD4">
        <w:rPr>
          <w:noProof/>
        </w:rPr>
        <w:t xml:space="preserve"> although this approach entails its own set of ethical challenges</w:t>
      </w:r>
      <w:r w:rsidR="00046C03">
        <w:rPr>
          <w:noProof/>
        </w:rPr>
        <w:fldChar w:fldCharType="begin">
          <w:fldData xml:space="preserve">PEVuZE5vdGU+PENpdGU+PEF1dGhvcj5CbGVhc2U8L0F1dGhvcj48WWVhcj4yMDE2PC9ZZWFyPjxS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</w:fldData>
        </w:fldChar>
      </w:r>
      <w:r w:rsidR="00462726">
        <w:rPr>
          <w:noProof/>
        </w:rPr>
        <w:instrText xml:space="preserve"> ADDIN EN.CITE </w:instrText>
      </w:r>
      <w:r w:rsidR="00462726">
        <w:rPr>
          <w:noProof/>
        </w:rPr>
        <w:fldChar w:fldCharType="begin">
          <w:fldData xml:space="preserve">PEVuZE5vdGU+PENpdGU+PEF1dGhvcj5CbGVhc2U8L0F1dGhvcj48WWVhcj4yMDE2PC9ZZWFyPjxS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</w:fldData>
        </w:fldChar>
      </w:r>
      <w:r w:rsidR="00462726">
        <w:rPr>
          <w:noProof/>
        </w:rPr>
        <w:instrText xml:space="preserve"> ADDIN EN.CITE.DATA </w:instrText>
      </w:r>
      <w:r w:rsidR="00462726">
        <w:rPr>
          <w:noProof/>
        </w:rPr>
      </w:r>
      <w:r w:rsidR="00462726">
        <w:rPr>
          <w:noProof/>
        </w:rPr>
        <w:fldChar w:fldCharType="end"/>
      </w:r>
      <w:r w:rsidR="00046C03">
        <w:rPr>
          <w:noProof/>
        </w:rPr>
      </w:r>
      <w:r w:rsidR="00046C03">
        <w:rPr>
          <w:noProof/>
        </w:rPr>
        <w:fldChar w:fldCharType="separate"/>
      </w:r>
      <w:hyperlink w:anchor="_ENREF_16" w:tooltip="Blease, 2016 #7260" w:history="1">
        <w:r w:rsidR="00462726" w:rsidRPr="00462726">
          <w:rPr>
            <w:noProof/>
            <w:vertAlign w:val="superscript"/>
          </w:rPr>
          <w:t>16</w:t>
        </w:r>
      </w:hyperlink>
      <w:r w:rsidR="00462726" w:rsidRPr="00462726">
        <w:rPr>
          <w:noProof/>
          <w:vertAlign w:val="superscript"/>
        </w:rPr>
        <w:t xml:space="preserve"> </w:t>
      </w:r>
      <w:hyperlink w:anchor="_ENREF_17" w:tooltip="Barnhill, 2015 #7261" w:history="1">
        <w:r w:rsidR="00462726" w:rsidRPr="00462726">
          <w:rPr>
            <w:noProof/>
            <w:vertAlign w:val="superscript"/>
          </w:rPr>
          <w:t>17</w:t>
        </w:r>
      </w:hyperlink>
      <w:r w:rsidR="00046C03">
        <w:rPr>
          <w:noProof/>
        </w:rPr>
        <w:fldChar w:fldCharType="end"/>
      </w:r>
      <w:r w:rsidR="00B81AD4">
        <w:rPr>
          <w:noProof/>
        </w:rPr>
        <w:t>.</w:t>
      </w:r>
      <w:r w:rsidR="00AA6569">
        <w:rPr>
          <w:noProof/>
        </w:rPr>
        <w:t xml:space="preserve"> </w:t>
      </w:r>
      <w:r w:rsidR="00F77D2C">
        <w:rPr>
          <w:noProof/>
        </w:rPr>
        <w:t xml:space="preserve"> </w:t>
      </w:r>
    </w:p>
    <w:p w14:paraId="29C37311" w14:textId="77777777" w:rsidR="0018341B" w:rsidRDefault="0018341B" w:rsidP="00C27459">
      <w:pPr>
        <w:spacing w:line="480" w:lineRule="auto"/>
      </w:pPr>
    </w:p>
    <w:p w14:paraId="7AF03F01" w14:textId="7A645157" w:rsidR="00EF2407" w:rsidRDefault="00046C03" w:rsidP="00462726">
      <w:pPr>
        <w:spacing w:line="480" w:lineRule="auto"/>
      </w:pPr>
      <w:r>
        <w:t xml:space="preserve">Placebo researchers have called for more translational research in this </w:t>
      </w:r>
      <w:proofErr w:type="gramStart"/>
      <w:r>
        <w:t xml:space="preserve">field </w:t>
      </w:r>
      <w:r>
        <w:fldChar w:fldCharType="begin">
          <w:fldData xml:space="preserve">PEVuZE5vdGU+PENpdGU+PEF1dGhvcj5Db2xsb2NhPC9BdXRob3I+PFllYXI+MjAxMTwvWWVhcj48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</w:fldData>
        </w:fldChar>
      </w:r>
      <w:proofErr w:type="gramEnd"/>
      <w:r w:rsidR="00462726">
        <w:instrText xml:space="preserve"> ADDIN EN.CITE </w:instrText>
      </w:r>
      <w:r w:rsidR="00462726">
        <w:fldChar w:fldCharType="begin">
          <w:fldData xml:space="preserve">PEVuZE5vdGU+PENpdGU+PEF1dGhvcj5Db2xsb2NhPC9BdXRob3I+PFllYXI+MjAxMTwvWWVhcj48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</w:fldData>
        </w:fldChar>
      </w:r>
      <w:r w:rsidR="00462726">
        <w:instrText xml:space="preserve"> ADDIN EN.CITE.DATA </w:instrText>
      </w:r>
      <w:r w:rsidR="00462726">
        <w:fldChar w:fldCharType="end"/>
      </w:r>
      <w:r>
        <w:fldChar w:fldCharType="separate"/>
      </w:r>
      <w:hyperlink w:anchor="_ENREF_11" w:tooltip="Colloca, 2011 #925" w:history="1">
        <w:r w:rsidR="00462726" w:rsidRPr="00462726">
          <w:rPr>
            <w:noProof/>
            <w:vertAlign w:val="superscript"/>
          </w:rPr>
          <w:t>11</w:t>
        </w:r>
      </w:hyperlink>
      <w:r w:rsidR="00462726" w:rsidRPr="00462726">
        <w:rPr>
          <w:noProof/>
          <w:vertAlign w:val="superscript"/>
        </w:rPr>
        <w:t xml:space="preserve"> </w:t>
      </w:r>
      <w:hyperlink w:anchor="_ENREF_18" w:tooltip="Enck, 2013 #1288" w:history="1">
        <w:r w:rsidR="00462726" w:rsidRPr="00462726">
          <w:rPr>
            <w:noProof/>
            <w:vertAlign w:val="superscript"/>
          </w:rPr>
          <w:t>18-20</w:t>
        </w:r>
      </w:hyperlink>
      <w:r>
        <w:fldChar w:fldCharType="end"/>
      </w:r>
      <w:r>
        <w:t>.  Such work has thus far typically focused on ethical considerations and narrative approaches to drawing out implications for clinical practice from the placebo literature.  We suggest a systematic approach to translational research might be helpful.</w:t>
      </w:r>
      <w:r w:rsidDel="00046C03">
        <w:t xml:space="preserve"> </w:t>
      </w:r>
      <w:r w:rsidR="00AA6569">
        <w:t xml:space="preserve">Many techniques </w:t>
      </w:r>
      <w:r w:rsidR="00C9279B">
        <w:t xml:space="preserve">or </w:t>
      </w:r>
      <w:r w:rsidR="00AA6569">
        <w:t xml:space="preserve">procedures contribute to placebo effects and could </w:t>
      </w:r>
      <w:r w:rsidR="0052342B">
        <w:t xml:space="preserve">potentially </w:t>
      </w:r>
      <w:r w:rsidR="00AA6569">
        <w:t>be simply and ethically adapted for clinical practice</w:t>
      </w:r>
      <w:r w:rsidR="009A7A86">
        <w:t xml:space="preserve">, subject to further </w:t>
      </w:r>
      <w:r w:rsidR="009A7A86">
        <w:lastRenderedPageBreak/>
        <w:t>testing in practice settings</w:t>
      </w:r>
      <w:r w:rsidR="000B2353">
        <w:t xml:space="preserve"> </w:t>
      </w:r>
      <w:hyperlink w:anchor="_ENREF_21" w:tooltip="Kaptchuk, 2015 #6576" w:history="1">
        <w:r w:rsidR="00462726">
          <w:fldChar w:fldCharType="begin"/>
        </w:r>
        <w:r w:rsidR="00462726">
          <w:instrText xml:space="preserve"> ADDIN EN.CITE &lt;EndNote&gt;&lt;Cite&gt;&lt;Author&gt;Kaptchuk&lt;/Author&gt;&lt;Year&gt;2015&lt;/Year&gt;&lt;RecNum&gt;6576&lt;/RecNum&gt;&lt;DisplayText&gt;&lt;style face="superscript"&gt;21&lt;/style&gt;&lt;/DisplayText&gt;&lt;record&gt;&lt;rec-number&gt;6576&lt;/rec-number&gt;&lt;foreign-keys&gt;&lt;key app="EN" db-id="0pf50avsqaa99ye5twvpvdabtsespt0ddarp" timestamp="1448898520"&gt;6576&lt;/key&gt;&lt;/foreign-keys&gt;&lt;ref-type name="Journal Article"&gt;17&lt;/ref-type&gt;&lt;contributors&gt;&lt;authors&gt;&lt;author&gt;Kaptchuk, Ted J.&lt;/author&gt;&lt;author&gt;Miller, Franklin G.&lt;/author&gt;&lt;/authors&gt;&lt;/contributors&gt;&lt;titles&gt;&lt;title&gt;Placebo Effects in Medicine&lt;/title&gt;&lt;secondary-title&gt;New England Journal of Medicine&lt;/secondary-title&gt;&lt;/titles&gt;&lt;periodical&gt;&lt;full-title&gt;New England Journal of Medicine&lt;/full-title&gt;&lt;abbr-1&gt;N. Engl. J. Med.&lt;/abbr-1&gt;&lt;abbr-2&gt;N Engl J Med&lt;/abbr-2&gt;&lt;/periodical&gt;&lt;pages&gt;8-9&lt;/pages&gt;&lt;volume&gt;373&lt;/volume&gt;&lt;number&gt;1&lt;/number&gt;&lt;dates&gt;&lt;year&gt;2015&lt;/year&gt;&lt;/dates&gt;&lt;accession-num&gt;26132938&lt;/accession-num&gt;&lt;urls&gt;&lt;related-urls&gt;&lt;url&gt;http://www.nejm.org/doi/full/10.1056/NEJMp1504023&lt;/url&gt;&lt;/related-urls&gt;&lt;/urls&gt;&lt;electronic-resource-num&gt;doi:10.1056/NEJMp1504023&lt;/electronic-resource-num&gt;&lt;/record&gt;&lt;/Cite&gt;&lt;/EndNote&gt;</w:instrText>
        </w:r>
        <w:r w:rsidR="00462726">
          <w:fldChar w:fldCharType="separate"/>
        </w:r>
        <w:r w:rsidR="00462726" w:rsidRPr="00462726">
          <w:rPr>
            <w:noProof/>
            <w:vertAlign w:val="superscript"/>
          </w:rPr>
          <w:t>21</w:t>
        </w:r>
        <w:r w:rsidR="00462726">
          <w:fldChar w:fldCharType="end"/>
        </w:r>
      </w:hyperlink>
      <w:r w:rsidR="00AA6569">
        <w:t xml:space="preserve">.  </w:t>
      </w:r>
      <w:r w:rsidR="00016630">
        <w:t>In order to identify and describe such techniques</w:t>
      </w:r>
      <w:r w:rsidR="0052342B">
        <w:t xml:space="preserve">, </w:t>
      </w:r>
      <w:r w:rsidR="009A7A86">
        <w:t xml:space="preserve">and thus provide some direction for </w:t>
      </w:r>
      <w:r w:rsidR="0052342B">
        <w:t xml:space="preserve">future research, </w:t>
      </w:r>
      <w:r w:rsidR="00016630">
        <w:t xml:space="preserve">we reviewed experimental and clinical studies of placebo effects in non-malignant pain.  </w:t>
      </w:r>
      <w:r w:rsidR="00B13000">
        <w:t xml:space="preserve">We focused on non-malignant pain because it </w:t>
      </w:r>
      <w:r w:rsidR="00B13000" w:rsidRPr="00122BD6">
        <w:t>can be difficult to manage</w:t>
      </w:r>
      <w:r w:rsidR="00B13000">
        <w:t xml:space="preserve"> </w:t>
      </w:r>
      <w:r w:rsidR="00D858AD">
        <w:t>(</w:t>
      </w:r>
      <w:r w:rsidR="00B13000">
        <w:t>particularly with current concerns about opioids</w:t>
      </w:r>
      <w:r w:rsidR="0059696A">
        <w:t xml:space="preserve"> </w:t>
      </w:r>
      <w:hyperlink w:anchor="_ENREF_22" w:tooltip="Dowell, 2016 #6863" w:history="1">
        <w:r w:rsidR="00462726">
          <w:fldChar w:fldCharType="begin"/>
        </w:r>
        <w:r w:rsidR="00462726">
          <w:instrText xml:space="preserve"> ADDIN EN.CITE &lt;EndNote&gt;&lt;Cite&gt;&lt;Author&gt;Dowell&lt;/Author&gt;&lt;Year&gt;2016&lt;/Year&gt;&lt;RecNum&gt;6863&lt;/RecNum&gt;&lt;DisplayText&gt;&lt;style face="superscript"&gt;22&lt;/style&gt;&lt;/DisplayText&gt;&lt;record&gt;&lt;rec-number&gt;6863&lt;/rec-number&gt;&lt;foreign-keys&gt;&lt;key app="EN" db-id="0pf50avsqaa99ye5twvpvdabtsespt0ddarp" timestamp="1467731465"&gt;6863&lt;/key&gt;&lt;/foreign-keys&gt;&lt;ref-type name="Journal Article"&gt;17&lt;/ref-type&gt;&lt;contributors&gt;&lt;authors&gt;&lt;author&gt;Dowell, D.&lt;/author&gt;&lt;author&gt;Haegerich, T. M.&lt;/author&gt;&lt;author&gt;Chou, R.&lt;/author&gt;&lt;/authors&gt;&lt;/contributors&gt;&lt;titles&gt;&lt;title&gt;CDc guideline for prescribing opioids for chronic pain—united states, 2016&lt;/title&gt;&lt;secondary-title&gt;JAMA&lt;/secondary-title&gt;&lt;/titles&gt;&lt;periodical&gt;&lt;full-title&gt;JAMA&lt;/full-title&gt;&lt;abbr-1&gt;JAMA&lt;/abbr-1&gt;&lt;abbr-2&gt;JAMA&lt;/abbr-2&gt;&lt;/periodical&gt;&lt;pages&gt;1624-1645&lt;/pages&gt;&lt;volume&gt;315&lt;/volume&gt;&lt;number&gt;15&lt;/number&gt;&lt;dates&gt;&lt;year&gt;2016&lt;/year&gt;&lt;/dates&gt;&lt;isbn&gt;0098-7484&lt;/isbn&gt;&lt;urls&gt;&lt;related-urls&gt;&lt;url&gt;http://dx.doi.org/10.1001/jama.2016.1464&lt;/url&gt;&lt;/related-urls&gt;&lt;/urls&gt;&lt;electronic-resource-num&gt;10.1001/jama.2016.1464&lt;/electronic-resource-num&gt;&lt;/record&gt;&lt;/Cite&gt;&lt;/EndNote&gt;</w:instrText>
        </w:r>
        <w:r w:rsidR="00462726">
          <w:fldChar w:fldCharType="separate"/>
        </w:r>
        <w:r w:rsidR="00462726" w:rsidRPr="00462726">
          <w:rPr>
            <w:noProof/>
            <w:vertAlign w:val="superscript"/>
          </w:rPr>
          <w:t>22</w:t>
        </w:r>
        <w:r w:rsidR="00462726">
          <w:fldChar w:fldCharType="end"/>
        </w:r>
      </w:hyperlink>
      <w:r w:rsidR="00D858AD">
        <w:t>)</w:t>
      </w:r>
      <w:r w:rsidR="00B13000">
        <w:t>, the mechanisms underpinning placebo analgesia are reasonably well understood</w:t>
      </w:r>
      <w:r w:rsidR="000B2353">
        <w:t xml:space="preserve"> </w:t>
      </w:r>
      <w:hyperlink w:anchor="_ENREF_23" w:tooltip="Colloca, 2013 #6579" w:history="1">
        <w:r w:rsidR="00462726">
          <w:fldChar w:fldCharType="begin"/>
        </w:r>
        <w:r w:rsidR="00462726">
          <w:instrText xml:space="preserve"> ADDIN EN.CITE &lt;EndNote&gt;&lt;Cite&gt;&lt;Author&gt;Colloca&lt;/Author&gt;&lt;Year&gt;2013&lt;/Year&gt;&lt;RecNum&gt;6579&lt;/RecNum&gt;&lt;DisplayText&gt;&lt;style face="superscript"&gt;23&lt;/style&gt;&lt;/DisplayText&gt;&lt;record&gt;&lt;rec-number&gt;6579&lt;/rec-number&gt;&lt;foreign-keys&gt;&lt;key app="EN" db-id="0pf50avsqaa99ye5twvpvdabtsespt0ddarp" timestamp="1448900159"&gt;6579&lt;/key&gt;&lt;/foreign-keys&gt;&lt;ref-type name="Journal Article"&gt;17&lt;/ref-type&gt;&lt;contributors&gt;&lt;authors&gt;&lt;author&gt;Colloca, L.&lt;/author&gt;&lt;author&gt;Klinger, R.&lt;/author&gt;&lt;author&gt;Flor, H.&lt;/author&gt;&lt;author&gt;Bingel, U.&lt;/author&gt;&lt;/authors&gt;&lt;/contributors&gt;&lt;auth-address&gt;National Center for Complementary and Alternative Medicine (NCCAM), National Institute of Mental Health (NIMH) and Clinical Center, Department of Bioethics, National Institutes of Health (NIH), Bethesda, MD 20892-1156, USA. luana.colloca@nih.gov&lt;/auth-address&gt;&lt;titles&gt;&lt;title&gt;Placebo analgesia: psychological and neurobiological mechanisms&lt;/title&gt;&lt;secondary-title&gt;Pain&lt;/secondary-title&gt;&lt;/titles&gt;&lt;periodical&gt;&lt;full-title&gt;Pain&lt;/full-title&gt;&lt;abbr-1&gt;Pain&lt;/abbr-1&gt;&lt;abbr-2&gt;Pain&lt;/abbr-2&gt;&lt;/periodical&gt;&lt;pages&gt;511-4&lt;/pages&gt;&lt;volume&gt;154&lt;/volume&gt;&lt;number&gt;4&lt;/number&gt;&lt;edition&gt;2013/03/12&lt;/edition&gt;&lt;keywords&gt;&lt;keyword&gt;Analgesia/ methods&lt;/keyword&gt;&lt;keyword&gt;Brain/drug effects/physiopathology&lt;/keyword&gt;&lt;keyword&gt;Humans&lt;/keyword&gt;&lt;keyword&gt;Neurobiology&lt;/keyword&gt;&lt;keyword&gt;Pain/ drug therapy&lt;/keyword&gt;&lt;keyword&gt;Pain Management&lt;/keyword&gt;&lt;keyword&gt;Placebo Effect&lt;/keyword&gt;&lt;/keywords&gt;&lt;dates&gt;&lt;year&gt;2013&lt;/year&gt;&lt;pub-dates&gt;&lt;date&gt;Apr&lt;/date&gt;&lt;/pub-dates&gt;&lt;/dates&gt;&lt;isbn&gt;1872-6623 (Electronic)&amp;#xD;0304-3959 (Linking)&lt;/isbn&gt;&lt;accession-num&gt;23473783&lt;/accession-num&gt;&lt;urls&gt;&lt;/urls&gt;&lt;custom2&gt;3626115&lt;/custom2&gt;&lt;electronic-resource-num&gt;10.1016/j.pain.2013.02.002&lt;/electronic-resource-num&gt;&lt;remote-database-provider&gt;NLM&lt;/remote-database-provider&gt;&lt;language&gt;eng&lt;/language&gt;&lt;/record&gt;&lt;/Cite&gt;&lt;/EndNote&gt;</w:instrText>
        </w:r>
        <w:r w:rsidR="00462726">
          <w:fldChar w:fldCharType="separate"/>
        </w:r>
        <w:r w:rsidR="00462726" w:rsidRPr="00462726">
          <w:rPr>
            <w:noProof/>
            <w:vertAlign w:val="superscript"/>
          </w:rPr>
          <w:t>23</w:t>
        </w:r>
        <w:r w:rsidR="00462726">
          <w:fldChar w:fldCharType="end"/>
        </w:r>
      </w:hyperlink>
      <w:r w:rsidR="00B13000">
        <w:t>, laboratory-based experimental studies often focus on placebo analgesia, and p</w:t>
      </w:r>
      <w:r w:rsidR="00B13000" w:rsidRPr="00122BD6">
        <w:t xml:space="preserve">atients </w:t>
      </w:r>
      <w:r w:rsidR="00B13000">
        <w:t xml:space="preserve">with pain </w:t>
      </w:r>
      <w:r w:rsidR="00B13000" w:rsidRPr="00122BD6">
        <w:t xml:space="preserve">have been shown to display </w:t>
      </w:r>
      <w:r w:rsidR="00B13000">
        <w:t xml:space="preserve">substantial and </w:t>
      </w:r>
      <w:r w:rsidR="00B13000" w:rsidRPr="00122BD6">
        <w:t>clinically significant placebo effects</w:t>
      </w:r>
      <w:r w:rsidR="00B13000">
        <w:t xml:space="preserve"> </w:t>
      </w:r>
      <w:hyperlink w:anchor="_ENREF_1" w:tooltip="Zhang, 2008 #4916" w:history="1">
        <w:r w:rsidR="00462726">
          <w:fldChar w:fldCharType="begin"/>
        </w:r>
        <w:r w:rsidR="00462726">
          <w:instrText xml:space="preserve"> ADDIN EN.CITE &lt;EndNote&gt;&lt;Cite&gt;&lt;Author&gt;Zhang&lt;/Author&gt;&lt;Year&gt;2008&lt;/Year&gt;&lt;RecNum&gt;4916&lt;/RecNum&gt;&lt;DisplayText&gt;&lt;style face="superscript"&gt;1&lt;/style&gt;&lt;/DisplayText&gt;&lt;record&gt;&lt;rec-number&gt;4916&lt;/rec-number&gt;&lt;foreign-keys&gt;&lt;key app="EN" db-id="0pf50avsqaa99ye5twvpvdabtsespt0ddarp" timestamp="1402946828"&gt;4916&lt;/key&gt;&lt;/foreign-keys&gt;&lt;ref-type name="Journal Article"&gt;17&lt;/ref-type&gt;&lt;contributors&gt;&lt;authors&gt;&lt;author&gt;Zhang, W.&lt;/author&gt;&lt;author&gt;Robertson, J.&lt;/author&gt;&lt;author&gt;Jones, A. C.&lt;/author&gt;&lt;author&gt;Dieppe, P. A.&lt;/author&gt;&lt;author&gt;Doherty, M.&lt;/author&gt;&lt;/authors&gt;&lt;/contributors&gt;&lt;titles&gt;&lt;title&gt;The placebo effect and its determinants in osteoarthritis: meta-analysis of randomised controlled trials&lt;/title&gt;&lt;secondary-title&gt;Annals of the Rheumatic Diseases&lt;/secondary-title&gt;&lt;/titles&gt;&lt;periodical&gt;&lt;full-title&gt;Annals of the Rheumatic Diseases&lt;/full-title&gt;&lt;abbr-1&gt;Ann. Rheum. Dis.&lt;/abbr-1&gt;&lt;abbr-2&gt;Ann Rheum Dis&lt;/abbr-2&gt;&lt;/periodical&gt;&lt;pages&gt;1716-1723&lt;/pages&gt;&lt;volume&gt;67&lt;/volume&gt;&lt;number&gt;12&lt;/number&gt;&lt;reprint-edition&gt;NOT IN FILE&lt;/reprint-edition&gt;&lt;keywords&gt;&lt;keyword&gt;control&lt;/keyword&gt;&lt;keyword&gt;DISEASE&lt;/keyword&gt;&lt;keyword&gt;Health&lt;/keyword&gt;&lt;keyword&gt;meta-analysis&lt;/keyword&gt;&lt;keyword&gt;osteoarthritis&lt;/keyword&gt;&lt;keyword&gt;outcome&lt;/keyword&gt;&lt;keyword&gt;pain&lt;/keyword&gt;&lt;keyword&gt;patient&lt;/keyword&gt;&lt;keyword&gt;patients&lt;/keyword&gt;&lt;keyword&gt;placebo&lt;/keyword&gt;&lt;keyword&gt;placebo controlled&lt;/keyword&gt;&lt;keyword&gt;Placebo effect&lt;/keyword&gt;&lt;keyword&gt;QUALITY&lt;/keyword&gt;&lt;keyword&gt;Randomised controlled&lt;/keyword&gt;&lt;keyword&gt;Randomised controlled trial&lt;/keyword&gt;&lt;keyword&gt;Randomised controlled trials&lt;/keyword&gt;&lt;keyword&gt;sample size&lt;/keyword&gt;&lt;keyword&gt;SAMPLE-SIZE&lt;/keyword&gt;&lt;keyword&gt;STANDARD&lt;/keyword&gt;&lt;keyword&gt;therapy&lt;/keyword&gt;&lt;keyword&gt;treatment&lt;/keyword&gt;&lt;keyword&gt;TRIAL&lt;/keyword&gt;&lt;/keywords&gt;&lt;dates&gt;&lt;year&gt;2008&lt;/year&gt;&lt;/dates&gt;&lt;urls&gt;&lt;related-urls&gt;&lt;url&gt;http://ard.bmj.com/content/67/12/1716.abstract&lt;/url&gt;&lt;/related-urls&gt;&lt;/urls&gt;&lt;custom2&gt;PMID: 18541604&lt;/custom2&gt;&lt;/record&gt;&lt;/Cite&gt;&lt;/EndNote&gt;</w:instrText>
        </w:r>
        <w:r w:rsidR="00462726">
          <w:fldChar w:fldCharType="separate"/>
        </w:r>
        <w:r w:rsidR="00462726" w:rsidRPr="0052342B">
          <w:rPr>
            <w:noProof/>
            <w:vertAlign w:val="superscript"/>
          </w:rPr>
          <w:t>1</w:t>
        </w:r>
        <w:r w:rsidR="00462726">
          <w:fldChar w:fldCharType="end"/>
        </w:r>
      </w:hyperlink>
      <w:r w:rsidR="00B13000">
        <w:t xml:space="preserve">.  </w:t>
      </w:r>
      <w:r w:rsidR="00016630">
        <w:t>The aim of t</w:t>
      </w:r>
      <w:r w:rsidR="00D462A3">
        <w:t xml:space="preserve">his </w:t>
      </w:r>
      <w:r w:rsidR="0059696A">
        <w:t xml:space="preserve">project </w:t>
      </w:r>
      <w:r w:rsidR="00016630">
        <w:t xml:space="preserve">was </w:t>
      </w:r>
      <w:r w:rsidR="00D462A3">
        <w:t xml:space="preserve">to facilitate translational research by producing </w:t>
      </w:r>
      <w:proofErr w:type="gramStart"/>
      <w:r w:rsidR="00D462A3">
        <w:t>a taxonomy</w:t>
      </w:r>
      <w:proofErr w:type="gramEnd"/>
      <w:r w:rsidR="00D462A3">
        <w:t xml:space="preserve"> of techniques that </w:t>
      </w:r>
      <w:r w:rsidR="00594F82">
        <w:t xml:space="preserve">may </w:t>
      </w:r>
      <w:r w:rsidR="0059696A">
        <w:t xml:space="preserve">contribute to placebo effects </w:t>
      </w:r>
      <w:r w:rsidR="00C9279B">
        <w:t xml:space="preserve">observed </w:t>
      </w:r>
      <w:r w:rsidR="0059696A">
        <w:t xml:space="preserve">in research settings and </w:t>
      </w:r>
      <w:r w:rsidR="00D462A3">
        <w:t xml:space="preserve">could </w:t>
      </w:r>
      <w:r w:rsidR="009A7A86">
        <w:t xml:space="preserve">be studied as </w:t>
      </w:r>
      <w:r w:rsidR="00C9279B">
        <w:t xml:space="preserve">options for </w:t>
      </w:r>
      <w:r w:rsidR="00D462A3">
        <w:t>augment</w:t>
      </w:r>
      <w:r w:rsidR="009A7A86">
        <w:t>ing</w:t>
      </w:r>
      <w:r w:rsidR="00D462A3">
        <w:t xml:space="preserve"> placebo </w:t>
      </w:r>
      <w:r w:rsidR="004F696F">
        <w:t xml:space="preserve">enhancement of </w:t>
      </w:r>
      <w:r w:rsidR="00D462A3">
        <w:t xml:space="preserve">analgesia in clinical practice.  </w:t>
      </w:r>
    </w:p>
    <w:p w14:paraId="6DAE05D1" w14:textId="77777777" w:rsidR="00EF2407" w:rsidRDefault="00EF2407" w:rsidP="00C27459">
      <w:pPr>
        <w:pStyle w:val="Heading2"/>
        <w:spacing w:before="0" w:line="480" w:lineRule="auto"/>
      </w:pPr>
    </w:p>
    <w:p w14:paraId="482217E4" w14:textId="77777777" w:rsidR="00EF2407" w:rsidRPr="00122BD6" w:rsidRDefault="00EF2407" w:rsidP="00C27459">
      <w:pPr>
        <w:pStyle w:val="Heading2"/>
        <w:spacing w:before="0" w:line="480" w:lineRule="auto"/>
        <w:jc w:val="center"/>
      </w:pPr>
      <w:r>
        <w:t>Methods</w:t>
      </w:r>
    </w:p>
    <w:p w14:paraId="6AADD4A3" w14:textId="77777777" w:rsidR="0018341B" w:rsidRDefault="0018341B" w:rsidP="00C27459">
      <w:pPr>
        <w:pStyle w:val="Heading3"/>
        <w:spacing w:before="0" w:line="480" w:lineRule="auto"/>
      </w:pPr>
    </w:p>
    <w:p w14:paraId="22F5F23D" w14:textId="77777777" w:rsidR="00170C2B" w:rsidRDefault="00170C2B" w:rsidP="00C27459">
      <w:pPr>
        <w:pStyle w:val="Heading3"/>
        <w:spacing w:before="0" w:line="480" w:lineRule="auto"/>
      </w:pPr>
      <w:r>
        <w:t>Literature Search</w:t>
      </w:r>
    </w:p>
    <w:p w14:paraId="5EFB4E22" w14:textId="75916340" w:rsidR="00EF2407" w:rsidRDefault="00EF2407" w:rsidP="00462726">
      <w:pPr>
        <w:spacing w:line="480" w:lineRule="auto"/>
      </w:pPr>
      <w:r>
        <w:t xml:space="preserve">We selected </w:t>
      </w:r>
      <w:r w:rsidR="00F60069">
        <w:t xml:space="preserve">seven </w:t>
      </w:r>
      <w:r>
        <w:t>systematic reviews of different aspects of the placebo literature</w:t>
      </w:r>
      <w:r w:rsidR="00DA5A4C">
        <w:t>, chosen</w:t>
      </w:r>
      <w:r>
        <w:t xml:space="preserve"> </w:t>
      </w:r>
      <w:r w:rsidR="005F3F67">
        <w:t>from recent reviews available at the time (2012)</w:t>
      </w:r>
      <w:r w:rsidR="00EC78BD">
        <w:t xml:space="preserve"> and </w:t>
      </w:r>
      <w:r w:rsidR="005F3F67">
        <w:t xml:space="preserve">based on expert opinion (within the research team) </w:t>
      </w:r>
      <w:r>
        <w:t xml:space="preserve">to enable </w:t>
      </w:r>
      <w:r w:rsidR="00B13000">
        <w:t xml:space="preserve">the </w:t>
      </w:r>
      <w:r>
        <w:t>extraction of information on placebo procedures from a broad range of settings</w:t>
      </w:r>
      <w:r w:rsidR="00C11735">
        <w:t xml:space="preserve"> </w:t>
      </w:r>
      <w:r>
        <w:t xml:space="preserve">- </w:t>
      </w:r>
      <w:r w:rsidR="00F53D41">
        <w:t>comprehensive reviews</w:t>
      </w:r>
      <w:r w:rsidR="00B13000">
        <w:t xml:space="preserve"> </w:t>
      </w:r>
      <w:hyperlink w:anchor="_ENREF_24" w:tooltip="Price, 2008 #3528" w:history="1">
        <w:r w:rsidR="00462726">
          <w:fldChar w:fldCharType="begin">
            <w:fldData xml:space="preserve">PEVuZE5vdGU+PENpdGU+PEF1dGhvcj5QcmljZTwvQXV0aG9yPjxZZWFyPjIwMDg8L1llYXI+PFJl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</w:fldData>
          </w:fldChar>
        </w:r>
        <w:r w:rsidR="00462726">
          <w:instrText xml:space="preserve"> ADDIN EN.CITE </w:instrText>
        </w:r>
        <w:r w:rsidR="00462726">
          <w:fldChar w:fldCharType="begin">
            <w:fldData xml:space="preserve">PEVuZE5vdGU+PENpdGU+PEF1dGhvcj5QcmljZTwvQXV0aG9yPjxZZWFyPjIwMDg8L1llYXI+PFJl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</w:fldData>
          </w:fldChar>
        </w:r>
        <w:r w:rsidR="00462726">
          <w:instrText xml:space="preserve"> ADDIN EN.CITE.DATA </w:instrText>
        </w:r>
        <w:r w:rsidR="00462726">
          <w:fldChar w:fldCharType="end"/>
        </w:r>
        <w:r w:rsidR="00462726">
          <w:fldChar w:fldCharType="separate"/>
        </w:r>
        <w:r w:rsidR="00462726" w:rsidRPr="00462726">
          <w:rPr>
            <w:noProof/>
            <w:vertAlign w:val="superscript"/>
          </w:rPr>
          <w:t>24-26</w:t>
        </w:r>
        <w:r w:rsidR="00462726">
          <w:fldChar w:fldCharType="end"/>
        </w:r>
      </w:hyperlink>
      <w:r w:rsidR="00B13000">
        <w:t>,</w:t>
      </w:r>
      <w:r>
        <w:t xml:space="preserve"> reviews of </w:t>
      </w:r>
      <w:r w:rsidRPr="00122BD6">
        <w:t>placebo effects in clinical populations</w:t>
      </w:r>
      <w:r w:rsidR="00B13000">
        <w:t xml:space="preserve"> </w:t>
      </w:r>
      <w:r w:rsidR="00EB0ADE">
        <w:fldChar w:fldCharType="begin">
          <w:fldData xml:space="preserve">PEVuZE5vdGU+PENpdGU+PEF1dGhvcj5QdWhsPC9BdXRob3I+PFllYXI+MjAxMTwvWWVhcj48UmVj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</w:fldData>
        </w:fldChar>
      </w:r>
      <w:r w:rsidR="00462726">
        <w:instrText xml:space="preserve"> ADDIN EN.CITE </w:instrText>
      </w:r>
      <w:r w:rsidR="00462726">
        <w:fldChar w:fldCharType="begin">
          <w:fldData xml:space="preserve">PEVuZE5vdGU+PENpdGU+PEF1dGhvcj5QdWhsPC9BdXRob3I+PFllYXI+MjAxMTwvWWVhcj48UmVj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</w:fldData>
        </w:fldChar>
      </w:r>
      <w:r w:rsidR="00462726">
        <w:instrText xml:space="preserve"> ADDIN EN.CITE.DATA </w:instrText>
      </w:r>
      <w:r w:rsidR="00462726">
        <w:fldChar w:fldCharType="end"/>
      </w:r>
      <w:r w:rsidR="00EB0ADE">
        <w:fldChar w:fldCharType="separate"/>
      </w:r>
      <w:hyperlink w:anchor="_ENREF_2" w:tooltip="Hrobjartsson, 2010 #2044" w:history="1">
        <w:r w:rsidR="00462726" w:rsidRPr="00462726">
          <w:rPr>
            <w:noProof/>
            <w:vertAlign w:val="superscript"/>
          </w:rPr>
          <w:t>2</w:t>
        </w:r>
      </w:hyperlink>
      <w:r w:rsidR="00462726" w:rsidRPr="00462726">
        <w:rPr>
          <w:noProof/>
          <w:vertAlign w:val="superscript"/>
        </w:rPr>
        <w:t xml:space="preserve"> </w:t>
      </w:r>
      <w:hyperlink w:anchor="_ENREF_27" w:tooltip="Puhl, 2011 #3547" w:history="1">
        <w:r w:rsidR="00462726" w:rsidRPr="00462726">
          <w:rPr>
            <w:noProof/>
            <w:vertAlign w:val="superscript"/>
          </w:rPr>
          <w:t>27</w:t>
        </w:r>
      </w:hyperlink>
      <w:r w:rsidR="00EB0ADE">
        <w:fldChar w:fldCharType="end"/>
      </w:r>
      <w:r w:rsidR="00F42861">
        <w:t xml:space="preserve"> </w:t>
      </w:r>
      <w:r>
        <w:t xml:space="preserve">and reviews of laboratory-based experimental </w:t>
      </w:r>
      <w:r w:rsidR="00C11735">
        <w:t xml:space="preserve">placebo </w:t>
      </w:r>
      <w:r>
        <w:t>studies</w:t>
      </w:r>
      <w:r w:rsidR="00B13000">
        <w:t xml:space="preserve"> </w:t>
      </w:r>
      <w:r w:rsidR="00A22B1D">
        <w:fldChar w:fldCharType="begin">
          <w:fldData xml:space="preserve">PEVuZE5vdGU+PENpdGU+PEF1dGhvcj5GYXJpYTwvQXV0aG9yPjxZZWFyPjIwMDg8L1llYXI+PFJl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</w:fldData>
        </w:fldChar>
      </w:r>
      <w:r w:rsidR="00462726">
        <w:instrText xml:space="preserve"> ADDIN EN.CITE </w:instrText>
      </w:r>
      <w:r w:rsidR="00462726">
        <w:fldChar w:fldCharType="begin">
          <w:fldData xml:space="preserve">PEVuZE5vdGU+PENpdGU+PEF1dGhvcj5GYXJpYTwvQXV0aG9yPjxZZWFyPjIwMDg8L1llYXI+PFJl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</w:fldData>
        </w:fldChar>
      </w:r>
      <w:r w:rsidR="00462726">
        <w:instrText xml:space="preserve"> ADDIN EN.CITE.DATA </w:instrText>
      </w:r>
      <w:r w:rsidR="00462726">
        <w:fldChar w:fldCharType="end"/>
      </w:r>
      <w:r w:rsidR="00A22B1D">
        <w:fldChar w:fldCharType="separate"/>
      </w:r>
      <w:hyperlink w:anchor="_ENREF_28" w:tooltip="Faria, 2008 #1368" w:history="1">
        <w:r w:rsidR="00462726" w:rsidRPr="00462726">
          <w:rPr>
            <w:noProof/>
            <w:vertAlign w:val="superscript"/>
          </w:rPr>
          <w:t>28</w:t>
        </w:r>
      </w:hyperlink>
      <w:r w:rsidR="00462726" w:rsidRPr="00462726">
        <w:rPr>
          <w:noProof/>
          <w:vertAlign w:val="superscript"/>
        </w:rPr>
        <w:t xml:space="preserve"> </w:t>
      </w:r>
      <w:hyperlink w:anchor="_ENREF_29" w:tooltip="Vase, 2009 #4485" w:history="1">
        <w:r w:rsidR="00462726" w:rsidRPr="00462726">
          <w:rPr>
            <w:noProof/>
            <w:vertAlign w:val="superscript"/>
          </w:rPr>
          <w:t>29</w:t>
        </w:r>
      </w:hyperlink>
      <w:r w:rsidR="00A22B1D">
        <w:fldChar w:fldCharType="end"/>
      </w:r>
      <w:r w:rsidR="00B13000">
        <w:t xml:space="preserve">. </w:t>
      </w:r>
      <w:r>
        <w:t xml:space="preserve"> </w:t>
      </w:r>
      <w:r w:rsidR="00EC78BD">
        <w:t xml:space="preserve">The key consideration was that this collection of reviews should cite a diverse set of studies likely to be using diverse methods to directly (e.g. placebo mechanisms studies) or indirectly (e.g. clinical trials with placebo controls) study placebo effects.  </w:t>
      </w:r>
      <w:r w:rsidR="0046061C">
        <w:t>After removing duplicates and ineligible studies</w:t>
      </w:r>
      <w:r w:rsidR="0018341B">
        <w:t xml:space="preserve"> (see Figure 1)</w:t>
      </w:r>
      <w:r w:rsidR="0046061C">
        <w:t xml:space="preserve">, </w:t>
      </w:r>
      <w:r w:rsidR="00F53D41">
        <w:t>169</w:t>
      </w:r>
      <w:r w:rsidR="0046061C">
        <w:t xml:space="preserve"> studies were </w:t>
      </w:r>
      <w:r w:rsidR="00F53D41">
        <w:t xml:space="preserve">used to develop </w:t>
      </w:r>
      <w:r w:rsidR="00B13000">
        <w:t>the</w:t>
      </w:r>
      <w:r w:rsidR="00F53D41">
        <w:t xml:space="preserve"> taxonomy </w:t>
      </w:r>
      <w:r w:rsidR="006E57AA">
        <w:t xml:space="preserve">(for </w:t>
      </w:r>
      <w:r w:rsidR="00C9279B">
        <w:t xml:space="preserve">a </w:t>
      </w:r>
      <w:r w:rsidR="006E57AA">
        <w:t xml:space="preserve">list of included studies see Supplementary Digital Content).  </w:t>
      </w:r>
    </w:p>
    <w:p w14:paraId="6E0C588C" w14:textId="454EE572" w:rsidR="00205CAC" w:rsidRDefault="00205CAC">
      <w:r>
        <w:br w:type="page"/>
      </w:r>
    </w:p>
    <w:p w14:paraId="42F8F063" w14:textId="77777777" w:rsidR="006E31EB" w:rsidRDefault="006E31EB" w:rsidP="00462726">
      <w:pPr>
        <w:spacing w:line="480" w:lineRule="auto"/>
      </w:pPr>
    </w:p>
    <w:p w14:paraId="2F7A81B1" w14:textId="77777777" w:rsidR="006E31EB" w:rsidRDefault="006E31EB" w:rsidP="00462726">
      <w:pPr>
        <w:spacing w:line="480" w:lineRule="auto"/>
      </w:pPr>
    </w:p>
    <w:p w14:paraId="2F6E2458" w14:textId="77777777" w:rsidR="006E31EB" w:rsidRDefault="006E31EB" w:rsidP="00462726">
      <w:pPr>
        <w:spacing w:line="480" w:lineRule="auto"/>
      </w:pPr>
    </w:p>
    <w:p w14:paraId="00C90D8B" w14:textId="4B68B303" w:rsidR="00B13000" w:rsidRDefault="00B13000" w:rsidP="00462726">
      <w:pPr>
        <w:spacing w:line="480" w:lineRule="auto"/>
      </w:pPr>
      <w:r>
        <w:t>Studies were eligible for inclusion if they:  reported original research</w:t>
      </w:r>
      <w:r w:rsidR="003D149A">
        <w:t xml:space="preserve"> in which some participants received a placebo intervention</w:t>
      </w:r>
      <w:r w:rsidR="00C9279B">
        <w:t>;</w:t>
      </w:r>
      <w:r>
        <w:t xml:space="preserve"> reported a non-malignant pain outcome</w:t>
      </w:r>
      <w:r w:rsidR="00C9279B">
        <w:t>;</w:t>
      </w:r>
      <w:r w:rsidR="00C9279B" w:rsidRPr="00C9279B">
        <w:t xml:space="preserve"> </w:t>
      </w:r>
      <w:r w:rsidR="00C9279B">
        <w:t>were published since 1983; and were published in English language</w:t>
      </w:r>
      <w:r>
        <w:t xml:space="preserve">. Studies were excluded if they:  were published before 1983 (because </w:t>
      </w:r>
      <w:r w:rsidR="00EC78BD">
        <w:t xml:space="preserve">(a) </w:t>
      </w:r>
      <w:r w:rsidRPr="00122BD6">
        <w:t>means of generating context</w:t>
      </w:r>
      <w:r w:rsidR="00A27E6C">
        <w:t>-dependent placebo</w:t>
      </w:r>
      <w:r w:rsidRPr="00122BD6">
        <w:t xml:space="preserve"> effects may be sensitive to social and cultural changes over time</w:t>
      </w:r>
      <w:r>
        <w:t xml:space="preserve">, e.g. </w:t>
      </w:r>
      <w:r w:rsidRPr="00122BD6">
        <w:t>patient preferences for p</w:t>
      </w:r>
      <w:r>
        <w:t xml:space="preserve">articular communication styles </w:t>
      </w:r>
      <w:r w:rsidRPr="00122BD6">
        <w:t>and thus their effectiveness in modifying expectations may have changed over time</w:t>
      </w:r>
      <w:r w:rsidR="00EC78BD">
        <w:t xml:space="preserve"> and (b) this yielded a manageable number of papers to analyse which had been published during the 30 years preceding this analysis</w:t>
      </w:r>
      <w:r>
        <w:t>)</w:t>
      </w:r>
      <w:r w:rsidR="00EC78BD">
        <w:t>;</w:t>
      </w:r>
      <w:r>
        <w:t xml:space="preserve"> or examined </w:t>
      </w:r>
      <w:r w:rsidR="006A26C4">
        <w:t xml:space="preserve">any type of </w:t>
      </w:r>
      <w:r>
        <w:t xml:space="preserve">psychotherapeutic interventions (because it is difficult to disentangle the active </w:t>
      </w:r>
      <w:r w:rsidR="00401260">
        <w:t xml:space="preserve">components </w:t>
      </w:r>
      <w:r>
        <w:t xml:space="preserve">of psychotherapy from the effect of the meaning of the intervention </w:t>
      </w:r>
      <w:hyperlink w:anchor="_ENREF_30" w:tooltip="Kirsch, 2005 #2385" w:history="1">
        <w:r w:rsidR="00462726">
          <w:fldChar w:fldCharType="begin"/>
        </w:r>
        <w:r w:rsidR="00462726">
          <w:instrText xml:space="preserve"> ADDIN EN.CITE &lt;EndNote&gt;&lt;Cite&gt;&lt;Author&gt;Kirsch&lt;/Author&gt;&lt;Year&gt;2005&lt;/Year&gt;&lt;RecNum&gt;2385&lt;/RecNum&gt;&lt;DisplayText&gt;&lt;style face="superscript"&gt;30&lt;/style&gt;&lt;/DisplayText&gt;&lt;record&gt;&lt;rec-number&gt;2385&lt;/rec-number&gt;&lt;foreign-keys&gt;&lt;key app="EN" db-id="0pf50avsqaa99ye5twvpvdabtsespt0ddarp" timestamp="1402946821"&gt;2385&lt;/key&gt;&lt;/foreign-keys&gt;&lt;ref-type name="Journal Article"&gt;17&lt;/ref-type&gt;&lt;contributors&gt;&lt;authors&gt;&lt;author&gt;Kirsch, Irving&lt;/author&gt;&lt;/authors&gt;&lt;/contributors&gt;&lt;titles&gt;&lt;title&gt;Placebo psychotherapy: Synonym or oxymoron?&lt;/title&gt;&lt;secondary-title&gt;Journal of Clinical Psychology&lt;/secondary-title&gt;&lt;/titles&gt;&lt;periodical&gt;&lt;full-title&gt;Journal of Clinical Psychology&lt;/full-title&gt;&lt;abbr-1&gt;J. Clin. Psychol.&lt;/abbr-1&gt;&lt;abbr-2&gt;J Clin Psychol&lt;/abbr-2&gt;&lt;/periodical&gt;&lt;pages&gt;791-803&lt;/pages&gt;&lt;volume&gt;61&lt;/volume&gt;&lt;number&gt;7&lt;/number&gt;&lt;reprint-edition&gt;NOT IN FILE&lt;/reprint-edition&gt;&lt;keywords&gt;&lt;keyword&gt;classical conditioning&lt;/keyword&gt;&lt;keyword&gt;Conditioning&lt;/keyword&gt;&lt;keyword&gt;Conditioning theory&lt;/keyword&gt;&lt;keyword&gt;effect&lt;/keyword&gt;&lt;keyword&gt;Efficacy&lt;/keyword&gt;&lt;keyword&gt;Expectancies&lt;/keyword&gt;&lt;keyword&gt;Expectancy&lt;/keyword&gt;&lt;keyword&gt;Factors&lt;/keyword&gt;&lt;keyword&gt;history&lt;/keyword&gt;&lt;keyword&gt;Nonspecific&lt;/keyword&gt;&lt;keyword&gt;outcome&lt;/keyword&gt;&lt;keyword&gt;placebo&lt;/keyword&gt;&lt;keyword&gt;placebo controlled&lt;/keyword&gt;&lt;keyword&gt;Placebo effect&lt;/keyword&gt;&lt;keyword&gt;Placebo effects&lt;/keyword&gt;&lt;keyword&gt;PSYCHOTHERAPY&lt;/keyword&gt;&lt;keyword&gt;Research&lt;/keyword&gt;&lt;keyword&gt;Theories&lt;/keyword&gt;&lt;keyword&gt;Theory&lt;/keyword&gt;&lt;keyword&gt;TRIAL&lt;/keyword&gt;&lt;/keywords&gt;&lt;dates&gt;&lt;year&gt;2005&lt;/year&gt;&lt;/dates&gt;&lt;isbn&gt;1097-4679&lt;/isbn&gt;&lt;urls&gt;&lt;related-urls&gt;&lt;url&gt;http://dx.doi.org/10.1002/jclp.20126&lt;/url&gt;&lt;/related-urls&gt;&lt;/urls&gt;&lt;/record&gt;&lt;/Cite&gt;&lt;/EndNote&gt;</w:instrText>
        </w:r>
        <w:r w:rsidR="00462726">
          <w:fldChar w:fldCharType="separate"/>
        </w:r>
        <w:r w:rsidR="00462726" w:rsidRPr="00462726">
          <w:rPr>
            <w:noProof/>
            <w:vertAlign w:val="superscript"/>
          </w:rPr>
          <w:t>30</w:t>
        </w:r>
        <w:r w:rsidR="00462726">
          <w:fldChar w:fldCharType="end"/>
        </w:r>
      </w:hyperlink>
      <w:r>
        <w:t>).</w:t>
      </w:r>
    </w:p>
    <w:p w14:paraId="23190DD8" w14:textId="77777777" w:rsidR="0018341B" w:rsidRDefault="0018341B" w:rsidP="00C27459">
      <w:pPr>
        <w:pStyle w:val="Heading3"/>
        <w:spacing w:before="0" w:line="480" w:lineRule="auto"/>
      </w:pPr>
    </w:p>
    <w:p w14:paraId="04B82826" w14:textId="34A86AEC" w:rsidR="00B13000" w:rsidRDefault="00B13000" w:rsidP="00C27459">
      <w:pPr>
        <w:pStyle w:val="Heading3"/>
        <w:spacing w:before="0" w:line="480" w:lineRule="auto"/>
      </w:pPr>
      <w:r>
        <w:t>Data Extraction</w:t>
      </w:r>
      <w:r w:rsidR="000F53F0">
        <w:t xml:space="preserve"> and Synthesis</w:t>
      </w:r>
    </w:p>
    <w:p w14:paraId="69F1530E" w14:textId="44F2682B" w:rsidR="00EF2407" w:rsidRDefault="00B13000" w:rsidP="00C27459">
      <w:pPr>
        <w:spacing w:line="480" w:lineRule="auto"/>
      </w:pPr>
      <w:r>
        <w:t>Descriptions of a</w:t>
      </w:r>
      <w:r w:rsidR="00385A52">
        <w:t xml:space="preserve">ll events </w:t>
      </w:r>
      <w:r w:rsidR="000F53F0">
        <w:t>that occurred</w:t>
      </w:r>
      <w:r w:rsidR="00385A52">
        <w:t xml:space="preserve"> in</w:t>
      </w:r>
      <w:r w:rsidR="00EF2407">
        <w:t xml:space="preserve"> the </w:t>
      </w:r>
      <w:r w:rsidR="00EF2407" w:rsidRPr="00122BD6">
        <w:t>placebo group</w:t>
      </w:r>
      <w:r w:rsidR="00EF2407">
        <w:t>s</w:t>
      </w:r>
      <w:r w:rsidR="00EF2407" w:rsidRPr="00122BD6">
        <w:t xml:space="preserve"> during </w:t>
      </w:r>
      <w:r w:rsidR="00EF2407">
        <w:t>each of the 1</w:t>
      </w:r>
      <w:r w:rsidR="009244A3">
        <w:t>69</w:t>
      </w:r>
      <w:r w:rsidR="00EF2407">
        <w:t xml:space="preserve"> </w:t>
      </w:r>
      <w:r w:rsidR="00EF2407" w:rsidRPr="00122BD6">
        <w:t>stud</w:t>
      </w:r>
      <w:r w:rsidR="00EF2407">
        <w:t>ies</w:t>
      </w:r>
      <w:r w:rsidR="00EF2407" w:rsidRPr="00122BD6">
        <w:t xml:space="preserve"> </w:t>
      </w:r>
      <w:hyperlink w:anchor="_ENREF_17" w:tooltip="Alfano, 2001 #4954" w:history="1"/>
      <w:r w:rsidR="00EF2407">
        <w:t xml:space="preserve">(e.g. medical, administrative, and ethical </w:t>
      </w:r>
      <w:r w:rsidR="00EF2407" w:rsidRPr="00122BD6">
        <w:t>procedures</w:t>
      </w:r>
      <w:r w:rsidR="00EF2407">
        <w:t>) w</w:t>
      </w:r>
      <w:r w:rsidR="00385A52">
        <w:t>ere</w:t>
      </w:r>
      <w:r w:rsidR="00EF2407">
        <w:t xml:space="preserve"> extracted</w:t>
      </w:r>
      <w:r>
        <w:t xml:space="preserve"> </w:t>
      </w:r>
      <w:r w:rsidR="00F063FD">
        <w:t xml:space="preserve">into a piloted form by one author and checked by a second.  These events were </w:t>
      </w:r>
      <w:r>
        <w:t>reviewed for duplication and overlap</w:t>
      </w:r>
      <w:r w:rsidR="00EF2407">
        <w:t xml:space="preserve">. </w:t>
      </w:r>
      <w:r>
        <w:t xml:space="preserve">This resulted in an initial list of </w:t>
      </w:r>
      <w:r w:rsidR="00EF2407">
        <w:t xml:space="preserve">43 procedures that might contribute to placebo effects (e.g. informed consent processes, taking placebo pills, conditioning protocols). </w:t>
      </w:r>
      <w:r w:rsidR="00F063FD">
        <w:t xml:space="preserve"> Study authors were not contacted for further information about method used.</w:t>
      </w:r>
    </w:p>
    <w:p w14:paraId="1334DCEE" w14:textId="77777777" w:rsidR="0018341B" w:rsidRDefault="0018341B" w:rsidP="00C27459">
      <w:pPr>
        <w:spacing w:line="480" w:lineRule="auto"/>
      </w:pPr>
    </w:p>
    <w:p w14:paraId="6A0C1EB8" w14:textId="0AA86098" w:rsidR="00EF2407" w:rsidRDefault="00B44587" w:rsidP="00462726">
      <w:pPr>
        <w:spacing w:line="480" w:lineRule="auto"/>
      </w:pPr>
      <w:r>
        <w:t>To synthesise the data and develop our taxonomy we used systematic and rigorous methods derived from qualitative research.  We began with a deductive analysis, which aimed t</w:t>
      </w:r>
      <w:r w:rsidR="00EF2407">
        <w:t xml:space="preserve">o categorise the </w:t>
      </w:r>
      <w:r w:rsidR="00EF2407">
        <w:lastRenderedPageBreak/>
        <w:t xml:space="preserve">procedures in a way that is intuitively appealing, accessible, and </w:t>
      </w:r>
      <w:r w:rsidR="00385A52">
        <w:t xml:space="preserve">clinically </w:t>
      </w:r>
      <w:r w:rsidR="00EF2407">
        <w:t xml:space="preserve">relevant </w:t>
      </w:r>
      <w:r>
        <w:t xml:space="preserve">by sorting them into </w:t>
      </w:r>
      <w:r w:rsidR="00EF2407">
        <w:t xml:space="preserve">five previously-identified contextual domains of healthcare:  patients’ characteristics/beliefs, practitioners’ characteristics/beliefs, </w:t>
      </w:r>
      <w:r w:rsidR="008579DD">
        <w:t>practitioner</w:t>
      </w:r>
      <w:r w:rsidR="00EF2407">
        <w:t xml:space="preserve">-patient relationship, superficial </w:t>
      </w:r>
      <w:r w:rsidR="009244A3">
        <w:t xml:space="preserve">treatment </w:t>
      </w:r>
      <w:r w:rsidR="00EF2407">
        <w:t>characteristics, and the healthcare environment</w:t>
      </w:r>
      <w:r w:rsidR="000F53F0">
        <w:t xml:space="preserve"> </w:t>
      </w:r>
      <w:hyperlink w:anchor="_ENREF_31" w:tooltip="Di Blasi, 2001 #1138" w:history="1">
        <w:r w:rsidR="00462726">
          <w:fldChar w:fldCharType="begin"/>
        </w:r>
        <w:r w:rsidR="00462726">
          <w:instrText xml:space="preserve"> ADDIN EN.CITE &lt;EndNote&gt;&lt;Cite&gt;&lt;Author&gt;Di Blasi&lt;/Author&gt;&lt;Year&gt;2001&lt;/Year&gt;&lt;RecNum&gt;1138&lt;/RecNum&gt;&lt;DisplayText&gt;&lt;style face="superscript"&gt;31&lt;/style&gt;&lt;/DisplayText&gt;&lt;record&gt;&lt;rec-number&gt;1138&lt;/rec-number&gt;&lt;foreign-keys&gt;&lt;key app="EN" db-id="0pf50avsqaa99ye5twvpvdabtsespt0ddarp" timestamp="1402946818"&gt;1138&lt;/key&gt;&lt;/foreign-keys&gt;&lt;ref-type name="Journal Article"&gt;17&lt;/ref-type&gt;&lt;contributors&gt;&lt;authors&gt;&lt;author&gt;Di Blasi, Z.&lt;/author&gt;&lt;author&gt;Harkness, E.&lt;/author&gt;&lt;author&gt;Ernst, E.&lt;/author&gt;&lt;author&gt;Georgiou, A.&lt;/author&gt;&lt;author&gt;Kleijnen, J.&lt;/author&gt;&lt;/authors&gt;&lt;/contributors&gt;&lt;titles&gt;&lt;title&gt;Influence of context effects on health outcomes: a systematic review&lt;/title&gt;&lt;secondary-title&gt;Lancet&lt;/secondary-title&gt;&lt;/titles&gt;&lt;periodical&gt;&lt;full-title&gt;Lancet&lt;/full-title&gt;&lt;abbr-1&gt;Lancet&lt;/abbr-1&gt;&lt;abbr-2&gt;Lancet&lt;/abbr-2&gt;&lt;/periodical&gt;&lt;pages&gt;757-762&lt;/pages&gt;&lt;volume&gt;357&lt;/volume&gt;&lt;reprint-edition&gt;IN FILE&lt;/reprint-edition&gt;&lt;keywords&gt;&lt;keyword&gt;outcomes&lt;/keyword&gt;&lt;keyword&gt;placebo&lt;/keyword&gt;&lt;keyword&gt;review&lt;/keyword&gt;&lt;/keywords&gt;&lt;dates&gt;&lt;year&gt;2001&lt;/year&gt;&lt;/dates&gt;&lt;urls&gt;&lt;/urls&gt;&lt;/record&gt;&lt;/Cite&gt;&lt;/EndNote&gt;</w:instrText>
        </w:r>
        <w:r w:rsidR="00462726">
          <w:fldChar w:fldCharType="separate"/>
        </w:r>
        <w:r w:rsidR="00462726" w:rsidRPr="00462726">
          <w:rPr>
            <w:noProof/>
            <w:vertAlign w:val="superscript"/>
          </w:rPr>
          <w:t>31</w:t>
        </w:r>
        <w:r w:rsidR="00462726">
          <w:fldChar w:fldCharType="end"/>
        </w:r>
      </w:hyperlink>
      <w:r w:rsidR="000F53F0">
        <w:t xml:space="preserve">. </w:t>
      </w:r>
      <w:r w:rsidR="00EF2407">
        <w:t xml:space="preserve"> </w:t>
      </w:r>
      <w:r w:rsidR="0006579D">
        <w:t xml:space="preserve">Two authors (BC, FB) performed the initial categorisation which was then reviewed in detail by three other authors (GL, HE, AG).  </w:t>
      </w:r>
      <w:r>
        <w:t>We then engaged in a constant comparative analysis, a technique that originates in grounded theory</w:t>
      </w:r>
      <w:r w:rsidR="0052342B">
        <w:t xml:space="preserve"> </w:t>
      </w:r>
      <w:hyperlink w:anchor="_ENREF_32" w:tooltip="Strauss, 1998 #4193" w:history="1">
        <w:r w:rsidR="00462726">
          <w:fldChar w:fldCharType="begin"/>
        </w:r>
        <w:r w:rsidR="00462726">
          <w:instrText xml:space="preserve"> ADDIN EN.CITE &lt;EndNote&gt;&lt;Cite&gt;&lt;Author&gt;Strauss&lt;/Author&gt;&lt;Year&gt;1998&lt;/Year&gt;&lt;RecNum&gt;4193&lt;/RecNum&gt;&lt;DisplayText&gt;&lt;style face="superscript"&gt;32&lt;/style&gt;&lt;/DisplayText&gt;&lt;record&gt;&lt;rec-number&gt;4193&lt;/rec-number&gt;&lt;foreign-keys&gt;&lt;key app="EN" db-id="0pf50avsqaa99ye5twvpvdabtsespt0ddarp" timestamp="1402946826"&gt;4193&lt;/key&gt;&lt;/foreign-keys&gt;&lt;ref-type name="Book"&gt;6&lt;/ref-type&gt;&lt;contributors&gt;&lt;authors&gt;&lt;author&gt;Strauss, A.&lt;/author&gt;&lt;author&gt;Corbin, J.&lt;/author&gt;&lt;/authors&gt;&lt;/contributors&gt;&lt;titles&gt;&lt;title&gt;Basics of Qualitative Research Techniques and Procedures for Developing Grounded Theory&lt;/title&gt;&lt;/titles&gt;&lt;pages&gt;312&lt;/pages&gt;&lt;reprint-edition&gt;NOT IN FILE&lt;/reprint-edition&gt;&lt;keywords&gt;&lt;keyword&gt;grounded theory&lt;/keyword&gt;&lt;keyword&gt;qualitative&lt;/keyword&gt;&lt;keyword&gt;Qualitative research&lt;/keyword&gt;&lt;keyword&gt;Research&lt;/keyword&gt;&lt;keyword&gt;techniques&lt;/keyword&gt;&lt;keyword&gt;Theories&lt;/keyword&gt;&lt;keyword&gt;Theory&lt;/keyword&gt;&lt;/keywords&gt;&lt;dates&gt;&lt;year&gt;1998&lt;/year&gt;&lt;/dates&gt;&lt;pub-location&gt;Thousand Oaks&lt;/pub-location&gt;&lt;publisher&gt;Sage&lt;/publisher&gt;&lt;urls&gt;&lt;/urls&gt;&lt;/record&gt;&lt;/Cite&gt;&lt;/EndNote&gt;</w:instrText>
        </w:r>
        <w:r w:rsidR="00462726">
          <w:fldChar w:fldCharType="separate"/>
        </w:r>
        <w:r w:rsidR="00462726" w:rsidRPr="00462726">
          <w:rPr>
            <w:noProof/>
            <w:vertAlign w:val="superscript"/>
          </w:rPr>
          <w:t>32</w:t>
        </w:r>
        <w:r w:rsidR="00462726">
          <w:fldChar w:fldCharType="end"/>
        </w:r>
      </w:hyperlink>
      <w:r>
        <w:t xml:space="preserve">.  </w:t>
      </w:r>
      <w:r w:rsidR="00B63E62">
        <w:t xml:space="preserve">The aim of this part of the analysis was to consolidate the list of procedures and ensure that we only retained those that were distinct from each other.  </w:t>
      </w:r>
      <w:r w:rsidR="00EF2407">
        <w:t xml:space="preserve">Procedures and examples of their use were </w:t>
      </w:r>
      <w:r w:rsidR="000F53F0">
        <w:t xml:space="preserve">all </w:t>
      </w:r>
      <w:r w:rsidR="00EF2407">
        <w:t>systematically compared</w:t>
      </w:r>
      <w:r w:rsidR="000F53F0">
        <w:t xml:space="preserve"> to each other;</w:t>
      </w:r>
      <w:r w:rsidR="00EF2407">
        <w:t xml:space="preserve"> similar procedures were </w:t>
      </w:r>
      <w:r w:rsidR="000F53F0">
        <w:t xml:space="preserve">then </w:t>
      </w:r>
      <w:r w:rsidR="00EF2407">
        <w:t xml:space="preserve">merged </w:t>
      </w:r>
      <w:r w:rsidR="000F53F0">
        <w:t>and all procedures were classified into one of the five domains</w:t>
      </w:r>
      <w:r w:rsidR="00B63E62">
        <w:t>.  Two authors (BC, FB) led this work and presented initial findings to the rest of the team for discussion.  All authors discussed and agreed on which procedures to merge, which to retain, and how to classify them.  During this process</w:t>
      </w:r>
      <w:r w:rsidR="000F53F0">
        <w:t xml:space="preserve">, the definitions of </w:t>
      </w:r>
      <w:r w:rsidR="00B63E62">
        <w:t xml:space="preserve">the five domains </w:t>
      </w:r>
      <w:r w:rsidR="000F53F0">
        <w:t xml:space="preserve">were </w:t>
      </w:r>
      <w:r w:rsidR="00594F82">
        <w:t xml:space="preserve">iteratively </w:t>
      </w:r>
      <w:r w:rsidR="00B63E62">
        <w:t xml:space="preserve">modified in order to reduce ambiguity over which procedures should be classified into which domain.  </w:t>
      </w:r>
      <w:r w:rsidR="000F53F0">
        <w:t xml:space="preserve">This resulted </w:t>
      </w:r>
      <w:r w:rsidR="00EF2407">
        <w:t xml:space="preserve">in a more parsimonious list of 29 procedures classified by domain. </w:t>
      </w:r>
      <w:r w:rsidR="000F53F0">
        <w:t xml:space="preserve"> </w:t>
      </w:r>
      <w:r w:rsidR="00B63E62">
        <w:t xml:space="preserve">All authors discussed and agreed on the final classification of these procedures.  </w:t>
      </w:r>
      <w:r w:rsidR="00EF2407">
        <w:t xml:space="preserve">These </w:t>
      </w:r>
      <w:r w:rsidR="000F53F0">
        <w:t xml:space="preserve">29 </w:t>
      </w:r>
      <w:r w:rsidR="00EF2407">
        <w:t xml:space="preserve">procedures were </w:t>
      </w:r>
      <w:r w:rsidR="000F53F0">
        <w:t xml:space="preserve">then critically </w:t>
      </w:r>
      <w:r w:rsidR="00EF2407">
        <w:t>examined to ensure they were theoretically plausible means of producing placebo effects</w:t>
      </w:r>
      <w:r w:rsidR="009258EF">
        <w:t>.  W</w:t>
      </w:r>
      <w:r w:rsidR="009258EF" w:rsidRPr="009A4C5F">
        <w:t>e focused on three core psychological mechanisms</w:t>
      </w:r>
      <w:r w:rsidR="009258EF">
        <w:t xml:space="preserve"> </w:t>
      </w:r>
      <w:r w:rsidR="009258EF">
        <w:fldChar w:fldCharType="begin">
          <w:fldData xml:space="preserve">PEVuZE5vdGU+PENpdGU+PEF1dGhvcj5NZWlzc25lcjwvQXV0aG9yPjxZZWFyPjIwMTE8L1llYXI+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</w:fldData>
        </w:fldChar>
      </w:r>
      <w:r w:rsidR="00462726">
        <w:instrText xml:space="preserve"> ADDIN EN.CITE </w:instrText>
      </w:r>
      <w:r w:rsidR="00462726">
        <w:fldChar w:fldCharType="begin">
          <w:fldData xml:space="preserve">PEVuZE5vdGU+PENpdGU+PEF1dGhvcj5NZWlzc25lcjwvQXV0aG9yPjxZZWFyPjIwMTE8L1llYXI+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</w:fldData>
        </w:fldChar>
      </w:r>
      <w:r w:rsidR="00462726">
        <w:instrText xml:space="preserve"> ADDIN EN.CITE.DATA </w:instrText>
      </w:r>
      <w:r w:rsidR="00462726">
        <w:fldChar w:fldCharType="end"/>
      </w:r>
      <w:r w:rsidR="009258EF">
        <w:fldChar w:fldCharType="separate"/>
      </w:r>
      <w:hyperlink w:anchor="_ENREF_25" w:tooltip="Finniss, 2010 #1420" w:history="1">
        <w:r w:rsidR="00462726" w:rsidRPr="00462726">
          <w:rPr>
            <w:noProof/>
            <w:vertAlign w:val="superscript"/>
          </w:rPr>
          <w:t>25</w:t>
        </w:r>
      </w:hyperlink>
      <w:r w:rsidR="00462726" w:rsidRPr="00462726">
        <w:rPr>
          <w:noProof/>
          <w:vertAlign w:val="superscript"/>
        </w:rPr>
        <w:t xml:space="preserve"> </w:t>
      </w:r>
      <w:hyperlink w:anchor="_ENREF_33" w:tooltip="Meissner, 2011 #2986" w:history="1">
        <w:r w:rsidR="00462726" w:rsidRPr="00462726">
          <w:rPr>
            <w:noProof/>
            <w:vertAlign w:val="superscript"/>
          </w:rPr>
          <w:t>33-36</w:t>
        </w:r>
      </w:hyperlink>
      <w:r w:rsidR="009258EF">
        <w:fldChar w:fldCharType="end"/>
      </w:r>
      <w:r w:rsidR="009258EF">
        <w:t>:</w:t>
      </w:r>
      <w:r w:rsidR="009258EF" w:rsidRPr="009A4C5F">
        <w:t xml:space="preserve"> response expectancy</w:t>
      </w:r>
      <w:r w:rsidR="009258EF">
        <w:t xml:space="preserve"> </w:t>
      </w:r>
      <w:hyperlink w:anchor="_ENREF_37" w:tooltip="Kirsch, 1997 #2384" w:history="1">
        <w:r w:rsidR="00462726">
          <w:fldChar w:fldCharType="begin"/>
        </w:r>
        <w:r w:rsidR="00462726">
          <w:instrText xml:space="preserve"> ADDIN EN.CITE &lt;EndNote&gt;&lt;Cite&gt;&lt;Author&gt;Kirsch&lt;/Author&gt;&lt;Year&gt;1997&lt;/Year&gt;&lt;RecNum&gt;2384&lt;/RecNum&gt;&lt;DisplayText&gt;&lt;style face="superscript"&gt;37&lt;/style&gt;&lt;/DisplayText&gt;&lt;record&gt;&lt;rec-number&gt;2384&lt;/rec-number&gt;&lt;foreign-keys&gt;&lt;key app="EN" db-id="0pf50avsqaa99ye5twvpvdabtsespt0ddarp" timestamp="1402946821"&gt;2384&lt;/key&gt;&lt;/foreign-keys&gt;&lt;ref-type name="Journal Article"&gt;17&lt;/ref-type&gt;&lt;contributors&gt;&lt;authors&gt;&lt;author&gt;Kirsch, I.&lt;/author&gt;&lt;/authors&gt;&lt;/contributors&gt;&lt;titles&gt;&lt;title&gt;Response expectancy theory and application: A decennial review&lt;/title&gt;&lt;secondary-title&gt;Appl Prev Psychol&lt;/secondary-title&gt;&lt;/titles&gt;&lt;pages&gt;69-79&lt;/pages&gt;&lt;volume&gt;6&lt;/volume&gt;&lt;number&gt;2&lt;/number&gt;&lt;reprint-edition&gt;IN FILE&lt;/reprint-edition&gt;&lt;keywords&gt;&lt;keyword&gt;Alcohol&lt;/keyword&gt;&lt;keyword&gt;Anxiety&lt;/keyword&gt;&lt;keyword&gt;anxiety disorders&lt;/keyword&gt;&lt;keyword&gt;Depression&lt;/keyword&gt;&lt;keyword&gt;Expectancies&lt;/keyword&gt;&lt;keyword&gt;Expectancy&lt;/keyword&gt;&lt;keyword&gt;Hypnosis&lt;/keyword&gt;&lt;keyword&gt;medication&lt;/keyword&gt;&lt;keyword&gt;pain&lt;/keyword&gt;&lt;keyword&gt;placebo&lt;/keyword&gt;&lt;keyword&gt;Placebos&lt;/keyword&gt;&lt;keyword&gt;Prevention&lt;/keyword&gt;&lt;keyword&gt;Response expectancy&lt;/keyword&gt;&lt;keyword&gt;review&lt;/keyword&gt;&lt;keyword&gt;Sexual dysfunction&lt;/keyword&gt;&lt;keyword&gt;Substance abuse&lt;/keyword&gt;&lt;/keywords&gt;&lt;dates&gt;&lt;year&gt;1997&lt;/year&gt;&lt;/dates&gt;&lt;urls&gt;&lt;related-urls&gt;&lt;url&gt;http://www.sciencedirect.com/science/article/B7CRT-4FKXK9M-2/2/27d55c6cb12876f4dab37e1980e51e2c&lt;/url&gt;&lt;/related-urls&gt;&lt;/urls&gt;&lt;/record&gt;&lt;/Cite&gt;&lt;/EndNote&gt;</w:instrText>
        </w:r>
        <w:r w:rsidR="00462726">
          <w:fldChar w:fldCharType="separate"/>
        </w:r>
        <w:r w:rsidR="00462726" w:rsidRPr="00462726">
          <w:rPr>
            <w:noProof/>
            <w:vertAlign w:val="superscript"/>
          </w:rPr>
          <w:t>37</w:t>
        </w:r>
        <w:r w:rsidR="00462726">
          <w:fldChar w:fldCharType="end"/>
        </w:r>
      </w:hyperlink>
      <w:r w:rsidR="009258EF">
        <w:t>;</w:t>
      </w:r>
      <w:r w:rsidR="009258EF" w:rsidRPr="009A4C5F">
        <w:t xml:space="preserve"> conditioning and social learning</w:t>
      </w:r>
      <w:r w:rsidR="009258EF">
        <w:t xml:space="preserve"> </w:t>
      </w:r>
      <w:hyperlink w:anchor="_ENREF_7" w:tooltip="Colloca, 2011 #924" w:history="1">
        <w:r w:rsidR="00462726">
          <w:fldChar w:fldCharType="begin"/>
        </w:r>
        <w:r w:rsidR="00462726">
          <w:instrText xml:space="preserve"> ADDIN EN.CITE &lt;EndNote&gt;&lt;Cite&gt;&lt;Author&gt;Colloca&lt;/Author&gt;&lt;Year&gt;2011&lt;/Year&gt;&lt;RecNum&gt;924&lt;/RecNum&gt;&lt;DisplayText&gt;&lt;style face="superscript"&gt;7&lt;/style&gt;&lt;/DisplayText&gt;&lt;record&gt;&lt;rec-number&gt;924&lt;/rec-number&gt;&lt;foreign-keys&gt;&lt;key app="EN" db-id="0pf50avsqaa99ye5twvpvdabtsespt0ddarp" timestamp="1402946818"&gt;924&lt;/key&gt;&lt;/foreign-keys&gt;&lt;ref-type name="Journal Article"&gt;17&lt;/ref-type&gt;&lt;contributors&gt;&lt;authors&gt;&lt;author&gt;Colloca, Luana&lt;/author&gt;&lt;author&gt;Miller, Franklin G.&lt;/author&gt;&lt;/authors&gt;&lt;/contributors&gt;&lt;titles&gt;&lt;title&gt;How placebo responses are formed: a learning perspective&lt;/title&gt;&lt;secondary-title&gt;Philosophical Transactions of the Royal Society B: Biological Sciences&lt;/secondary-title&gt;&lt;/titles&gt;&lt;pages&gt;1859-1869&lt;/pages&gt;&lt;volume&gt;366&lt;/volume&gt;&lt;number&gt;1572&lt;/number&gt;&lt;reprint-edition&gt;NOT IN FILE&lt;/reprint-edition&gt;&lt;keywords&gt;&lt;keyword&gt;Behavioural&lt;/keyword&gt;&lt;keyword&gt;CARE&lt;/keyword&gt;&lt;keyword&gt;Expectation&lt;/keyword&gt;&lt;keyword&gt;expectations&lt;/keyword&gt;&lt;keyword&gt;IMPACT&lt;/keyword&gt;&lt;keyword&gt;Information&lt;/keyword&gt;&lt;keyword&gt;MEDICAL-CARE&lt;/keyword&gt;&lt;keyword&gt;PERSPECTIVE&lt;/keyword&gt;&lt;keyword&gt;placebo&lt;/keyword&gt;&lt;keyword&gt;Placebo effect&lt;/keyword&gt;&lt;keyword&gt;Placebo responses&lt;/keyword&gt;&lt;keyword&gt;Research&lt;/keyword&gt;&lt;keyword&gt;review&lt;/keyword&gt;&lt;keyword&gt;Theoretical&lt;/keyword&gt;&lt;/keywords&gt;&lt;dates&gt;&lt;year&gt;2011&lt;/year&gt;&lt;/dates&gt;&lt;urls&gt;&lt;related-urls&gt;&lt;url&gt;http://rstb.royalsocietypublishing.org/content/366/1572/1859.abstract&lt;/url&gt;&lt;/related-urls&gt;&lt;/urls&gt;&lt;/record&gt;&lt;/Cite&gt;&lt;/EndNote&gt;</w:instrText>
        </w:r>
        <w:r w:rsidR="00462726">
          <w:fldChar w:fldCharType="separate"/>
        </w:r>
        <w:r w:rsidR="00462726" w:rsidRPr="00462726">
          <w:rPr>
            <w:noProof/>
            <w:vertAlign w:val="superscript"/>
          </w:rPr>
          <w:t>7</w:t>
        </w:r>
        <w:r w:rsidR="00462726">
          <w:fldChar w:fldCharType="end"/>
        </w:r>
      </w:hyperlink>
      <w:r w:rsidR="009258EF">
        <w:t>;</w:t>
      </w:r>
      <w:r w:rsidR="009258EF" w:rsidRPr="009A4C5F">
        <w:t xml:space="preserve"> and affect, including motivation and anxiety-reduction</w:t>
      </w:r>
      <w:r w:rsidR="009258EF">
        <w:t xml:space="preserve"> </w:t>
      </w:r>
      <w:r w:rsidR="009258EF">
        <w:fldChar w:fldCharType="begin">
          <w:fldData xml:space="preserve">PEVuZE5vdGU+PENpdGU+PEF1dGhvcj5QcmljZTwvQXV0aG9yPjxZZWFyPjIwMDg8L1llYXI+PFJl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</w:fldData>
        </w:fldChar>
      </w:r>
      <w:r w:rsidR="00462726">
        <w:instrText xml:space="preserve"> ADDIN EN.CITE </w:instrText>
      </w:r>
      <w:r w:rsidR="00462726">
        <w:fldChar w:fldCharType="begin">
          <w:fldData xml:space="preserve">PEVuZE5vdGU+PENpdGU+PEF1dGhvcj5QcmljZTwvQXV0aG9yPjxZZWFyPjIwMDg8L1llYXI+PFJl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</w:fldData>
        </w:fldChar>
      </w:r>
      <w:r w:rsidR="00462726">
        <w:instrText xml:space="preserve"> ADDIN EN.CITE.DATA </w:instrText>
      </w:r>
      <w:r w:rsidR="00462726">
        <w:fldChar w:fldCharType="end"/>
      </w:r>
      <w:r w:rsidR="009258EF">
        <w:fldChar w:fldCharType="separate"/>
      </w:r>
      <w:hyperlink w:anchor="_ENREF_24" w:tooltip="Price, 2008 #3528" w:history="1">
        <w:r w:rsidR="00462726" w:rsidRPr="00462726">
          <w:rPr>
            <w:noProof/>
            <w:vertAlign w:val="superscript"/>
          </w:rPr>
          <w:t>24</w:t>
        </w:r>
      </w:hyperlink>
      <w:r w:rsidR="00462726" w:rsidRPr="00462726">
        <w:rPr>
          <w:noProof/>
          <w:vertAlign w:val="superscript"/>
        </w:rPr>
        <w:t xml:space="preserve"> </w:t>
      </w:r>
      <w:hyperlink w:anchor="_ENREF_38" w:tooltip="Hyland, 2008 #2116" w:history="1">
        <w:r w:rsidR="00462726" w:rsidRPr="00462726">
          <w:rPr>
            <w:noProof/>
            <w:vertAlign w:val="superscript"/>
          </w:rPr>
          <w:t>38</w:t>
        </w:r>
      </w:hyperlink>
      <w:r w:rsidR="009258EF">
        <w:fldChar w:fldCharType="end"/>
      </w:r>
      <w:r w:rsidR="009258EF">
        <w:t xml:space="preserve">. </w:t>
      </w:r>
      <w:r w:rsidR="009258EF">
        <w:rPr>
          <w:noProof/>
        </w:rPr>
        <w:t xml:space="preserve"> </w:t>
      </w:r>
      <w:r w:rsidR="009258EF" w:rsidRPr="009A4C5F">
        <w:t>However, we acknowledge that these mechanisms are difficult to tease apart</w:t>
      </w:r>
      <w:r w:rsidR="009258EF">
        <w:t xml:space="preserve"> </w:t>
      </w:r>
      <w:hyperlink w:anchor="_ENREF_39" w:tooltip="Stewart-Williams, 2004 #4166" w:history="1">
        <w:r w:rsidR="00462726">
          <w:fldChar w:fldCharType="begin"/>
        </w:r>
        <w:r w:rsidR="00462726">
          <w:instrText xml:space="preserve"> ADDIN EN.CITE &lt;EndNote&gt;&lt;Cite&gt;&lt;Author&gt;Stewart-Williams&lt;/Author&gt;&lt;Year&gt;2004&lt;/Year&gt;&lt;RecNum&gt;4166&lt;/RecNum&gt;&lt;DisplayText&gt;&lt;style face="superscript"&gt;39&lt;/style&gt;&lt;/DisplayText&gt;&lt;record&gt;&lt;rec-number&gt;4166&lt;/rec-number&gt;&lt;foreign-keys&gt;&lt;key app="EN" db-id="0pf50avsqaa99ye5twvpvdabtsespt0ddarp" timestamp="1402946826"&gt;4166&lt;/key&gt;&lt;/foreign-keys&gt;&lt;ref-type name="Journal Article"&gt;17&lt;/ref-type&gt;&lt;contributors&gt;&lt;authors&gt;&lt;author&gt;Stewart-Williams, S.&lt;/author&gt;&lt;author&gt;Podd, J.&lt;/author&gt;&lt;/authors&gt;&lt;/contributors&gt;&lt;titles&gt;&lt;title&gt;The placebo-effect: Dissolving the expectancy versus conditioning debate&lt;/title&gt;&lt;secondary-title&gt;Psychological Bulletin&lt;/secondary-title&gt;&lt;/titles&gt;&lt;periodical&gt;&lt;full-title&gt;Psychological Bulletin&lt;/full-title&gt;&lt;abbr-1&gt;Psychol. Bull.&lt;/abbr-1&gt;&lt;abbr-2&gt;Psychol Bull&lt;/abbr-2&gt;&lt;/periodical&gt;&lt;pages&gt;324-340&lt;/pages&gt;&lt;volume&gt;130  &lt;/volume&gt;&lt;number&gt;2&lt;/number&gt;&lt;reprint-edition&gt;IN FILE&lt;/reprint-edition&gt;&lt;keywords&gt;&lt;keyword&gt;placebo&lt;/keyword&gt;&lt;keyword&gt;review&lt;/keyword&gt;&lt;/keywords&gt;&lt;dates&gt;&lt;year&gt;2004&lt;/year&gt;&lt;/dates&gt;&lt;urls&gt;&lt;/urls&gt;&lt;/record&gt;&lt;/Cite&gt;&lt;/EndNote&gt;</w:instrText>
        </w:r>
        <w:r w:rsidR="00462726">
          <w:fldChar w:fldCharType="separate"/>
        </w:r>
        <w:r w:rsidR="00462726" w:rsidRPr="00462726">
          <w:rPr>
            <w:noProof/>
            <w:vertAlign w:val="superscript"/>
          </w:rPr>
          <w:t>39</w:t>
        </w:r>
        <w:r w:rsidR="00462726">
          <w:fldChar w:fldCharType="end"/>
        </w:r>
      </w:hyperlink>
      <w:r w:rsidR="009258EF">
        <w:t xml:space="preserve"> </w:t>
      </w:r>
      <w:r w:rsidR="009258EF" w:rsidRPr="009A4C5F">
        <w:t>and that alternative mechanisms have been proposed</w:t>
      </w:r>
      <w:r w:rsidR="009258EF">
        <w:t xml:space="preserve"> </w:t>
      </w:r>
      <w:hyperlink w:anchor="_ENREF_6" w:tooltip="Moerman, 2002 #3090" w:history="1">
        <w:r w:rsidR="00462726">
          <w:fldChar w:fldCharType="begin"/>
        </w:r>
        <w:r w:rsidR="00462726">
          <w:instrText xml:space="preserve"> ADDIN EN.CITE &lt;EndNote&gt;&lt;Cite&gt;&lt;Author&gt;Moerman&lt;/Author&gt;&lt;Year&gt;2002&lt;/Year&gt;&lt;RecNum&gt;3090&lt;/RecNum&gt;&lt;DisplayText&gt;&lt;style face="superscript"&gt;6&lt;/style&gt;&lt;/DisplayText&gt;&lt;record&gt;&lt;rec-number&gt;3090&lt;/rec-number&gt;&lt;foreign-keys&gt;&lt;key app="EN" db-id="0pf50avsqaa99ye5twvpvdabtsespt0ddarp" timestamp="1402946823"&gt;3090&lt;/key&gt;&lt;/foreign-keys&gt;&lt;ref-type name="Journal Article"&gt;17&lt;/ref-type&gt;&lt;contributors&gt;&lt;authors&gt;&lt;author&gt;Moerman, Daniel E.&lt;/author&gt;&lt;author&gt;Jonas, Wayne B.&lt;/author&gt;&lt;/authors&gt;&lt;/contributors&gt;&lt;titles&gt;&lt;title&gt;Deconstructing the placebo effect and finding the meaning response&lt;/title&gt;&lt;secondary-title&gt;Annals of Internal Medicine&lt;/secondary-title&gt;&lt;/titles&gt;&lt;periodical&gt;&lt;full-title&gt;Annals of Internal Medicine&lt;/full-title&gt;&lt;abbr-1&gt;Ann. Intern. Med.&lt;/abbr-1&gt;&lt;abbr-2&gt;Ann Intern Med&lt;/abbr-2&gt;&lt;/periodical&gt;&lt;pages&gt;471-476&lt;/pages&gt;&lt;volume&gt;136&lt;/volume&gt;&lt;number&gt;6&lt;/number&gt;&lt;reprint-edition&gt;IN FILE&lt;/reprint-edition&gt;&lt;keywords&gt;&lt;keyword&gt;placebo&lt;/keyword&gt;&lt;keyword&gt;review&lt;/keyword&gt;&lt;/keywords&gt;&lt;dates&gt;&lt;year&gt;2002&lt;/year&gt;&lt;/dates&gt;&lt;urls&gt;&lt;related-urls&gt;&lt;url&gt;http://www.annals.org/cgi/content/abstract/136/6/471&lt;/url&gt;&lt;/related-urls&gt;&lt;/urls&gt;&lt;custom2&gt;PMID: 11900500&lt;/custom2&gt;&lt;/record&gt;&lt;/Cite&gt;&lt;/EndNote&gt;</w:instrText>
        </w:r>
        <w:r w:rsidR="00462726">
          <w:fldChar w:fldCharType="separate"/>
        </w:r>
        <w:r w:rsidR="00462726" w:rsidRPr="00462726">
          <w:rPr>
            <w:noProof/>
            <w:vertAlign w:val="superscript"/>
          </w:rPr>
          <w:t>6</w:t>
        </w:r>
        <w:r w:rsidR="00462726">
          <w:fldChar w:fldCharType="end"/>
        </w:r>
      </w:hyperlink>
      <w:r w:rsidR="009258EF">
        <w:t xml:space="preserve"> and so we erred on the side of inclusivity.  </w:t>
      </w:r>
      <w:r w:rsidR="0065748B">
        <w:t xml:space="preserve">Neurobiological mechanisms of placebo analgesia have been described </w:t>
      </w:r>
      <w:r w:rsidR="00D40CE7">
        <w:fldChar w:fldCharType="begin">
          <w:fldData xml:space="preserve">PEVuZE5vdGU+PENpdGU+PEF1dGhvcj5Db2xsb2NhPC9BdXRob3I+PFllYXI+MjAxMzwvWWVhcj48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</w:fldData>
        </w:fldChar>
      </w:r>
      <w:r w:rsidR="00462726">
        <w:instrText xml:space="preserve"> ADDIN EN.CITE </w:instrText>
      </w:r>
      <w:r w:rsidR="00462726">
        <w:fldChar w:fldCharType="begin">
          <w:fldData xml:space="preserve">PEVuZE5vdGU+PENpdGU+PEF1dGhvcj5Db2xsb2NhPC9BdXRob3I+PFllYXI+MjAxMzwvWWVhcj48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</w:fldData>
        </w:fldChar>
      </w:r>
      <w:r w:rsidR="00462726">
        <w:instrText xml:space="preserve"> ADDIN EN.CITE.DATA </w:instrText>
      </w:r>
      <w:r w:rsidR="00462726">
        <w:fldChar w:fldCharType="end"/>
      </w:r>
      <w:r w:rsidR="00D40CE7">
        <w:fldChar w:fldCharType="separate"/>
      </w:r>
      <w:hyperlink w:anchor="_ENREF_23" w:tooltip="Colloca, 2013 #6579" w:history="1">
        <w:r w:rsidR="00462726" w:rsidRPr="00462726">
          <w:rPr>
            <w:noProof/>
            <w:vertAlign w:val="superscript"/>
          </w:rPr>
          <w:t>23</w:t>
        </w:r>
      </w:hyperlink>
      <w:r w:rsidR="00462726" w:rsidRPr="00462726">
        <w:rPr>
          <w:noProof/>
          <w:vertAlign w:val="superscript"/>
        </w:rPr>
        <w:t xml:space="preserve"> </w:t>
      </w:r>
      <w:hyperlink w:anchor="_ENREF_40" w:tooltip="Benedetti, 2013 #5352" w:history="1">
        <w:r w:rsidR="00462726" w:rsidRPr="00462726">
          <w:rPr>
            <w:noProof/>
            <w:vertAlign w:val="superscript"/>
          </w:rPr>
          <w:t>40</w:t>
        </w:r>
      </w:hyperlink>
      <w:r w:rsidR="00D40CE7">
        <w:fldChar w:fldCharType="end"/>
      </w:r>
      <w:r w:rsidR="0065748B">
        <w:t xml:space="preserve"> but a detailed consideration of how these might apply to the procedures in the taxonomy would be highly speculative and was beyond the scope of this project</w:t>
      </w:r>
      <w:r w:rsidR="00905236">
        <w:t xml:space="preserve"> (for discussion of clinical applications of the neuroscience of placebo effects see </w:t>
      </w:r>
      <w:hyperlink w:anchor="_ENREF_41" w:tooltip="Jubb, 2013 #6858" w:history="1">
        <w:r w:rsidR="00462726">
          <w:fldChar w:fldCharType="begin"/>
        </w:r>
        <w:r w:rsidR="00462726">
          <w:instrText xml:space="preserve"> ADDIN EN.CITE &lt;EndNote&gt;&lt;Cite&gt;&lt;Author&gt;Jubb&lt;/Author&gt;&lt;Year&gt;2013&lt;/Year&gt;&lt;RecNum&gt;6858&lt;/RecNum&gt;&lt;DisplayText&gt;&lt;style face="superscript"&gt;41&lt;/style&gt;&lt;/DisplayText&gt;&lt;record&gt;&lt;rec-number&gt;6858&lt;/rec-number&gt;&lt;foreign-keys&gt;&lt;key app="EN" db-id="0pf50avsqaa99ye5twvpvdabtsespt0ddarp" timestamp="1467721437"&gt;6858&lt;/key&gt;&lt;/foreign-keys&gt;&lt;ref-type name="Journal Article"&gt;17&lt;/ref-type&gt;&lt;contributors&gt;&lt;authors&gt;&lt;author&gt;Jubb, Jayne&lt;/author&gt;&lt;author&gt;Bensing, Jozien M.&lt;/author&gt;&lt;/authors&gt;&lt;/contributors&gt;&lt;titles&gt;&lt;title&gt;The sweetest pill to swallow: How patient neurobiology can be harnessed to maximise placebo effects&lt;/title&gt;&lt;secondary-title&gt;Neuroscience and Biobehavioral Reviews&lt;/secondary-title&gt;&lt;/titles&gt;&lt;periodical&gt;&lt;full-title&gt;Neuroscience and Biobehavioral Reviews&lt;/full-title&gt;&lt;abbr-1&gt;Neurosci. Biobehav. Rev.&lt;/abbr-1&gt;&lt;abbr-2&gt;Neurosci Biobehav Rev&lt;/abbr-2&gt;&lt;abbr-3&gt;Neuroscience &amp;amp; Biobehavioral Reviews&lt;/abbr-3&gt;&lt;/periodical&gt;&lt;pages&gt;2709-2720&lt;/pages&gt;&lt;volume&gt;37&lt;/volume&gt;&lt;number&gt;10, Part 2&lt;/number&gt;&lt;keywords&gt;&lt;keyword&gt;Placebo effect&lt;/keyword&gt;&lt;keyword&gt;Opioids&lt;/keyword&gt;&lt;keyword&gt;Dopamine&lt;/keyword&gt;&lt;keyword&gt;Doctor–patient communication&lt;/keyword&gt;&lt;keyword&gt;Expectancy&lt;/keyword&gt;&lt;keyword&gt;Reward&lt;/keyword&gt;&lt;keyword&gt;Neurobiology&lt;/keyword&gt;&lt;keyword&gt;Neuropsychology&lt;/keyword&gt;&lt;/keywords&gt;&lt;dates&gt;&lt;year&gt;2013&lt;/year&gt;&lt;/dates&gt;&lt;isbn&gt;0149-7634&lt;/isbn&gt;&lt;urls&gt;&lt;related-urls&gt;&lt;url&gt;http://www.sciencedirect.com/science/article/pii/S0149763413002157&lt;/url&gt;&lt;/related-urls&gt;&lt;/urls&gt;&lt;electronic-resource-num&gt;http://dx.doi.org/10.1016/j.neubiorev.2013.09.006&lt;/electronic-resource-num&gt;&lt;/record&gt;&lt;/Cite&gt;&lt;/EndNote&gt;</w:instrText>
        </w:r>
        <w:r w:rsidR="00462726">
          <w:fldChar w:fldCharType="separate"/>
        </w:r>
        <w:r w:rsidR="00462726" w:rsidRPr="00462726">
          <w:rPr>
            <w:noProof/>
            <w:vertAlign w:val="superscript"/>
          </w:rPr>
          <w:t>41</w:t>
        </w:r>
        <w:r w:rsidR="00462726">
          <w:fldChar w:fldCharType="end"/>
        </w:r>
      </w:hyperlink>
      <w:r w:rsidR="00905236">
        <w:t>)</w:t>
      </w:r>
      <w:r w:rsidR="0065748B">
        <w:t xml:space="preserve">.  </w:t>
      </w:r>
      <w:r w:rsidR="006A26C4">
        <w:t xml:space="preserve">Four authors (FB, BC, AG, </w:t>
      </w:r>
      <w:proofErr w:type="gramStart"/>
      <w:r w:rsidR="006A26C4">
        <w:t>GL</w:t>
      </w:r>
      <w:proofErr w:type="gramEnd"/>
      <w:r w:rsidR="006A26C4">
        <w:t xml:space="preserve">) reviewed all procedures and considered the extent to which each procedure could plausibly produce placebo effects via one or more of the three core psychological mechanisms.  Initial findings were shared with the remaining </w:t>
      </w:r>
      <w:r w:rsidR="006A26C4">
        <w:lastRenderedPageBreak/>
        <w:t xml:space="preserve">authors and consensus was reached through discussion.  </w:t>
      </w:r>
      <w:r w:rsidR="009258EF">
        <w:t>F</w:t>
      </w:r>
      <w:r w:rsidR="00EF2407">
        <w:t>our procedures deemed very unlikely to produce placebo effects (</w:t>
      </w:r>
      <w:r w:rsidR="00EF2407" w:rsidRPr="00B57AEA">
        <w:t xml:space="preserve">Conveying a </w:t>
      </w:r>
      <w:r w:rsidR="00EF2407">
        <w:t>N</w:t>
      </w:r>
      <w:r w:rsidR="00EF2407" w:rsidRPr="00B57AEA">
        <w:t xml:space="preserve">eutral </w:t>
      </w:r>
      <w:r w:rsidR="00EF2407">
        <w:t>T</w:t>
      </w:r>
      <w:r w:rsidR="00EF2407" w:rsidRPr="00B57AEA">
        <w:t xml:space="preserve">herapeutic </w:t>
      </w:r>
      <w:r w:rsidR="00EF2407">
        <w:t>M</w:t>
      </w:r>
      <w:r w:rsidR="00EF2407" w:rsidRPr="00B57AEA">
        <w:t>essage</w:t>
      </w:r>
      <w:r w:rsidR="003960F2">
        <w:t>; Randomisation; Blinding; Deception</w:t>
      </w:r>
      <w:r w:rsidR="00EF2407">
        <w:t xml:space="preserve">) were </w:t>
      </w:r>
      <w:proofErr w:type="gramStart"/>
      <w:r w:rsidR="00EF2407">
        <w:t>excluded</w:t>
      </w:r>
      <w:r w:rsidR="009244A3">
        <w:t>,</w:t>
      </w:r>
      <w:proofErr w:type="gramEnd"/>
      <w:r w:rsidR="009244A3">
        <w:t xml:space="preserve"> leaving 25 </w:t>
      </w:r>
      <w:r w:rsidR="00E11957">
        <w:t>procedures that might plausibly contribute to placebo effects</w:t>
      </w:r>
      <w:r w:rsidR="00EF2407">
        <w:t xml:space="preserve">. </w:t>
      </w:r>
      <w:r w:rsidR="009258EF">
        <w:t xml:space="preserve"> The multidisciplinary team of authors </w:t>
      </w:r>
      <w:r w:rsidR="0040134D">
        <w:t xml:space="preserve">(including for example GPs, clinical and health psychologists, and complementary medicine specialists) </w:t>
      </w:r>
      <w:r w:rsidR="009258EF">
        <w:t>then generated possible clinical applications of each of the</w:t>
      </w:r>
      <w:r w:rsidR="00E11957">
        <w:t>se</w:t>
      </w:r>
      <w:r w:rsidR="009258EF">
        <w:t xml:space="preserve"> 25 procedures.</w:t>
      </w:r>
    </w:p>
    <w:p w14:paraId="60BF39CB" w14:textId="77777777" w:rsidR="0018341B" w:rsidRDefault="0018341B" w:rsidP="00C27459">
      <w:pPr>
        <w:pStyle w:val="Heading3"/>
        <w:spacing w:before="0" w:line="480" w:lineRule="auto"/>
      </w:pPr>
    </w:p>
    <w:p w14:paraId="25A0B392" w14:textId="33421B1C" w:rsidR="000F53F0" w:rsidRDefault="000F53F0" w:rsidP="00C27459">
      <w:pPr>
        <w:pStyle w:val="Heading3"/>
        <w:spacing w:before="0" w:line="480" w:lineRule="auto"/>
      </w:pPr>
      <w:r>
        <w:t>Validatin</w:t>
      </w:r>
      <w:r w:rsidR="008700EC">
        <w:t>g the Taxonomy</w:t>
      </w:r>
    </w:p>
    <w:p w14:paraId="50459F32" w14:textId="1CD52E81" w:rsidR="000F53F0" w:rsidRDefault="00EF2407" w:rsidP="00401260">
      <w:pPr>
        <w:spacing w:line="480" w:lineRule="auto"/>
      </w:pPr>
      <w:r>
        <w:t xml:space="preserve">To ensure our taxonomy </w:t>
      </w:r>
      <w:r w:rsidR="00644840">
        <w:t xml:space="preserve">was comprehensive </w:t>
      </w:r>
      <w:r>
        <w:t xml:space="preserve">we surveyed leading placebo researchers (authors of major publications on placebo effects, attendees at an international symposium on placebo effects, and GPs with an interest in placebo effects). </w:t>
      </w:r>
      <w:r w:rsidR="000F53F0">
        <w:t xml:space="preserve"> </w:t>
      </w:r>
      <w:r w:rsidR="00EC78BD">
        <w:t>These researchers were identified from the systematic reviews and their references used to develop the taxonomy</w:t>
      </w:r>
      <w:r w:rsidR="0006579D">
        <w:t>;</w:t>
      </w:r>
      <w:r w:rsidR="00EC78BD">
        <w:t xml:space="preserve"> the list of attendees at </w:t>
      </w:r>
      <w:r w:rsidR="0006579D" w:rsidRPr="00AA417B">
        <w:rPr>
          <w:rFonts w:cstheme="minorHAnsi"/>
        </w:rPr>
        <w:t xml:space="preserve">Beyond The Placebo: Biomedical Clinical and Philosophical Aspects of the Placebo Effect, </w:t>
      </w:r>
      <w:r w:rsidR="0006579D">
        <w:rPr>
          <w:rFonts w:cstheme="minorHAnsi"/>
        </w:rPr>
        <w:t xml:space="preserve">held in </w:t>
      </w:r>
      <w:proofErr w:type="spellStart"/>
      <w:r w:rsidR="0006579D" w:rsidRPr="00AA417B">
        <w:rPr>
          <w:rFonts w:cstheme="minorHAnsi"/>
        </w:rPr>
        <w:t>Ascona</w:t>
      </w:r>
      <w:proofErr w:type="spellEnd"/>
      <w:r w:rsidR="0006579D" w:rsidRPr="00AA417B">
        <w:rPr>
          <w:rFonts w:cstheme="minorHAnsi"/>
        </w:rPr>
        <w:t xml:space="preserve"> Switzerland, August 2012</w:t>
      </w:r>
      <w:r w:rsidR="0006579D">
        <w:t>;</w:t>
      </w:r>
      <w:r w:rsidR="00EC78BD">
        <w:t xml:space="preserve"> and GPs within the </w:t>
      </w:r>
      <w:r w:rsidR="0006579D">
        <w:t xml:space="preserve">National Institute for Health Research </w:t>
      </w:r>
      <w:r w:rsidR="00EC78BD">
        <w:t xml:space="preserve">School for Primary Care Research.  </w:t>
      </w:r>
      <w:r w:rsidR="00AE114A">
        <w:t>Ethical approval for the survey was obtained from the host institution</w:t>
      </w:r>
      <w:r w:rsidR="00AE114A" w:rsidRPr="00AE114A">
        <w:t xml:space="preserve"> </w:t>
      </w:r>
      <w:r w:rsidR="00AE114A">
        <w:t>(reference:</w:t>
      </w:r>
      <w:r w:rsidR="00AE114A" w:rsidRPr="00AE114A">
        <w:t xml:space="preserve"> 4741</w:t>
      </w:r>
      <w:r w:rsidR="00AE114A">
        <w:t xml:space="preserve">). </w:t>
      </w:r>
      <w:r w:rsidR="000F53F0">
        <w:t xml:space="preserve"> </w:t>
      </w:r>
      <w:r>
        <w:t xml:space="preserve">Completed electronic surveys including informed consent were received from 33 researchers (52% response rate) </w:t>
      </w:r>
      <w:r w:rsidR="00644840">
        <w:t>experienced in placebo research (M=</w:t>
      </w:r>
      <w:r>
        <w:t>12 years’ experience</w:t>
      </w:r>
      <w:r w:rsidR="009244A3">
        <w:t>,</w:t>
      </w:r>
      <w:r>
        <w:t xml:space="preserve"> SD=9.8). </w:t>
      </w:r>
      <w:r w:rsidR="000F53F0">
        <w:t xml:space="preserve"> </w:t>
      </w:r>
      <w:r w:rsidR="009244A3">
        <w:t>Respondents</w:t>
      </w:r>
      <w:r>
        <w:t xml:space="preserve"> were shown our draft taxonomy and asked whether, for each domain, they knew of any other procedures that could elicit placebo responses. </w:t>
      </w:r>
      <w:r w:rsidR="000F53F0">
        <w:t xml:space="preserve"> </w:t>
      </w:r>
      <w:r>
        <w:t xml:space="preserve">The proportion </w:t>
      </w:r>
      <w:r w:rsidR="00644840">
        <w:t xml:space="preserve">answering </w:t>
      </w:r>
      <w:r>
        <w:t>yes ranged from 22% (Healthcare Setting</w:t>
      </w:r>
      <w:r w:rsidR="009244A3">
        <w:t xml:space="preserve"> domain</w:t>
      </w:r>
      <w:r>
        <w:t>) to 50% (</w:t>
      </w:r>
      <w:r w:rsidR="009244A3">
        <w:t xml:space="preserve">Superficial </w:t>
      </w:r>
      <w:r>
        <w:t>Treatment Characteristics</w:t>
      </w:r>
      <w:r w:rsidR="009244A3">
        <w:t xml:space="preserve"> domain</w:t>
      </w:r>
      <w:r>
        <w:t xml:space="preserve">). </w:t>
      </w:r>
      <w:r w:rsidR="000F53F0">
        <w:t xml:space="preserve"> </w:t>
      </w:r>
      <w:r>
        <w:t xml:space="preserve">Respondents suggested 85 additions </w:t>
      </w:r>
      <w:r w:rsidR="00DA5A4C">
        <w:t xml:space="preserve">which were screened against existing </w:t>
      </w:r>
      <w:r w:rsidR="00401260">
        <w:t xml:space="preserve">procedures </w:t>
      </w:r>
      <w:r w:rsidR="00DA5A4C">
        <w:t xml:space="preserve">and for theoretical plausibility: </w:t>
      </w:r>
      <w:r>
        <w:t xml:space="preserve">80 </w:t>
      </w:r>
      <w:r w:rsidR="000F53F0">
        <w:t xml:space="preserve">of the suggested additions </w:t>
      </w:r>
      <w:r>
        <w:t xml:space="preserve">were </w:t>
      </w:r>
      <w:r w:rsidR="000F53F0">
        <w:t>extra</w:t>
      </w:r>
      <w:r>
        <w:t xml:space="preserve"> details or </w:t>
      </w:r>
      <w:r w:rsidR="00644840">
        <w:t xml:space="preserve">suggested </w:t>
      </w:r>
      <w:r>
        <w:t xml:space="preserve">clinical applications of existing </w:t>
      </w:r>
      <w:r w:rsidR="00401260">
        <w:t>procedures</w:t>
      </w:r>
      <w:r>
        <w:t xml:space="preserve">; five </w:t>
      </w:r>
      <w:r w:rsidR="000F53F0">
        <w:t xml:space="preserve">were new and </w:t>
      </w:r>
      <w:r>
        <w:t xml:space="preserve">distinct </w:t>
      </w:r>
      <w:r w:rsidR="00DA5A4C">
        <w:t xml:space="preserve">plausible </w:t>
      </w:r>
      <w:r>
        <w:t xml:space="preserve">procedures </w:t>
      </w:r>
      <w:r w:rsidR="000F53F0">
        <w:t xml:space="preserve">that </w:t>
      </w:r>
      <w:r>
        <w:t>were added to the taxonomy</w:t>
      </w:r>
      <w:r w:rsidR="009244A3">
        <w:t xml:space="preserve">, giving a </w:t>
      </w:r>
      <w:r w:rsidR="000F53F0">
        <w:t>final</w:t>
      </w:r>
      <w:r w:rsidR="009244A3">
        <w:t xml:space="preserve"> total of 30 </w:t>
      </w:r>
      <w:r w:rsidR="00401260">
        <w:t>procedures</w:t>
      </w:r>
      <w:r>
        <w:t xml:space="preserve">. </w:t>
      </w:r>
    </w:p>
    <w:p w14:paraId="67F5EE2E" w14:textId="645F44BE" w:rsidR="0018341B" w:rsidRPr="008579DD" w:rsidRDefault="008579DD" w:rsidP="00B5556C">
      <w:pPr>
        <w:spacing w:line="480" w:lineRule="auto"/>
      </w:pPr>
      <w:r>
        <w:lastRenderedPageBreak/>
        <w:t xml:space="preserve">Because of our orientation to clinical applications, we have chosen to use </w:t>
      </w:r>
      <w:r w:rsidRPr="008579DD">
        <w:t xml:space="preserve">clinically-oriented terminology </w:t>
      </w:r>
      <w:r>
        <w:t xml:space="preserve">throughout the taxonomy.  However, it is important to note that </w:t>
      </w:r>
      <w:r w:rsidR="00B5556C">
        <w:t>when used in relation to procedures identified from the literature these terms also relate to the experimental equivalent, such that “</w:t>
      </w:r>
      <w:r w:rsidRPr="008579DD">
        <w:t>patient</w:t>
      </w:r>
      <w:r w:rsidR="00B5556C">
        <w:t>”</w:t>
      </w:r>
      <w:r w:rsidRPr="008579DD">
        <w:t xml:space="preserve"> also refers to subject/participant, </w:t>
      </w:r>
      <w:r w:rsidR="00B5556C">
        <w:t>“</w:t>
      </w:r>
      <w:r w:rsidRPr="008579DD">
        <w:t>practitioner</w:t>
      </w:r>
      <w:r w:rsidR="00B5556C">
        <w:t>”</w:t>
      </w:r>
      <w:r w:rsidRPr="008579DD">
        <w:t xml:space="preserve"> also refers to experimenter, </w:t>
      </w:r>
      <w:r w:rsidR="00B5556C">
        <w:t>and “</w:t>
      </w:r>
      <w:r w:rsidRPr="008579DD">
        <w:t>intervention</w:t>
      </w:r>
      <w:r w:rsidR="00B5556C">
        <w:t>”</w:t>
      </w:r>
      <w:r w:rsidRPr="008579DD">
        <w:t xml:space="preserve"> also refers to experimental condition.  </w:t>
      </w:r>
    </w:p>
    <w:p w14:paraId="04ECA2C5" w14:textId="74C4B5F8" w:rsidR="000F53F0" w:rsidRDefault="009258EF" w:rsidP="00C27459">
      <w:pPr>
        <w:pStyle w:val="Heading3"/>
        <w:spacing w:before="0" w:line="480" w:lineRule="auto"/>
      </w:pPr>
      <w:r>
        <w:t>Analysis</w:t>
      </w:r>
    </w:p>
    <w:p w14:paraId="6E03627D" w14:textId="3965D26C" w:rsidR="00EF2407" w:rsidRDefault="009244A3" w:rsidP="00401260">
      <w:pPr>
        <w:spacing w:line="480" w:lineRule="auto"/>
      </w:pPr>
      <w:r>
        <w:t xml:space="preserve">The </w:t>
      </w:r>
      <w:r w:rsidR="009258EF">
        <w:t xml:space="preserve">use </w:t>
      </w:r>
      <w:r>
        <w:t xml:space="preserve">of each </w:t>
      </w:r>
      <w:r w:rsidR="00401260">
        <w:t xml:space="preserve">of the 30 </w:t>
      </w:r>
      <w:r>
        <w:t>procedure</w:t>
      </w:r>
      <w:r w:rsidR="00401260">
        <w:t>s</w:t>
      </w:r>
      <w:r>
        <w:t xml:space="preserve"> in the taxonomy was </w:t>
      </w:r>
      <w:r w:rsidR="009258EF">
        <w:t xml:space="preserve">assessed across all 169 studies in the review.  Two authors independently rated the presence of each procedure in each study </w:t>
      </w:r>
      <w:r>
        <w:t xml:space="preserve">(Kappa = 0.93, discrepancies </w:t>
      </w:r>
      <w:r w:rsidR="009258EF">
        <w:t xml:space="preserve">were </w:t>
      </w:r>
      <w:r w:rsidR="00E11957">
        <w:t>resolved through discussion).</w:t>
      </w:r>
    </w:p>
    <w:p w14:paraId="12E659F6" w14:textId="62D9A4E4" w:rsidR="00EF2407" w:rsidRDefault="00EF2407" w:rsidP="00C27459">
      <w:pPr>
        <w:spacing w:line="480" w:lineRule="auto"/>
      </w:pPr>
    </w:p>
    <w:p w14:paraId="2A15F248" w14:textId="77777777" w:rsidR="00EF2407" w:rsidRDefault="00EF2407" w:rsidP="00C27459">
      <w:pPr>
        <w:pStyle w:val="Heading2"/>
        <w:spacing w:before="0" w:line="480" w:lineRule="auto"/>
        <w:jc w:val="center"/>
      </w:pPr>
      <w:r>
        <w:t>Results</w:t>
      </w:r>
    </w:p>
    <w:p w14:paraId="3DE8A968" w14:textId="1D7AC8D0" w:rsidR="00205CAC" w:rsidRDefault="00EF2407" w:rsidP="003960F2">
      <w:pPr>
        <w:spacing w:line="480" w:lineRule="auto"/>
        <w:sectPr w:rsidR="00205CAC" w:rsidSect="00E22177">
          <w:footerReference w:type="default" r:id="rId16"/>
          <w:pgSz w:w="11906" w:h="16838"/>
          <w:pgMar w:top="1440" w:right="1440" w:bottom="1440" w:left="1440" w:header="708" w:footer="708" w:gutter="0"/>
          <w:lnNumType w:countBy="1" w:restart="continuous"/>
          <w:cols w:space="708"/>
          <w:docGrid w:linePitch="360"/>
        </w:sectPr>
      </w:pPr>
      <w:r w:rsidRPr="00A821DC">
        <w:t xml:space="preserve">The taxonomy </w:t>
      </w:r>
      <w:r>
        <w:t>defines 30 procedures that may contribute to</w:t>
      </w:r>
      <w:r w:rsidR="00594F82">
        <w:t xml:space="preserve"> </w:t>
      </w:r>
      <w:r>
        <w:t xml:space="preserve">placebo effects </w:t>
      </w:r>
      <w:r w:rsidR="00A27E6C">
        <w:t xml:space="preserve">observed </w:t>
      </w:r>
      <w:r>
        <w:t>in clinical and experimental research</w:t>
      </w:r>
      <w:r w:rsidR="0018341B">
        <w:t>,</w:t>
      </w:r>
      <w:r>
        <w:t xml:space="preserve"> </w:t>
      </w:r>
      <w:r w:rsidR="00A27E6C">
        <w:t xml:space="preserve">and </w:t>
      </w:r>
      <w:r>
        <w:t>classifie</w:t>
      </w:r>
      <w:r w:rsidR="00A27E6C">
        <w:t>s them</w:t>
      </w:r>
      <w:r>
        <w:t xml:space="preserve"> into 5 domains. </w:t>
      </w:r>
      <w:r w:rsidR="00D147A3">
        <w:t xml:space="preserve"> </w:t>
      </w:r>
      <w:r>
        <w:t xml:space="preserve">Table </w:t>
      </w:r>
      <w:r w:rsidR="00D147A3">
        <w:t xml:space="preserve">1 presents the </w:t>
      </w:r>
      <w:r w:rsidR="00D54A5A">
        <w:t xml:space="preserve">main </w:t>
      </w:r>
      <w:r w:rsidR="00D147A3">
        <w:t xml:space="preserve">taxonomy, </w:t>
      </w:r>
      <w:r w:rsidR="00D54A5A">
        <w:t>listing and defining all 30 procedures within 5 domains.  Table 2 suggests</w:t>
      </w:r>
      <w:r w:rsidR="00D147A3">
        <w:t xml:space="preserve"> clinical applicat</w:t>
      </w:r>
      <w:r w:rsidR="00D54A5A">
        <w:t>ions of each procedure.  Table 3</w:t>
      </w:r>
      <w:r w:rsidR="00D147A3">
        <w:t xml:space="preserve"> shows the frequency of use of each procedure in </w:t>
      </w:r>
      <w:r>
        <w:t>clinical and experimental studies</w:t>
      </w:r>
      <w:r w:rsidR="003960F2">
        <w:t>, and is intended as both an approximate guide to whether the procedures derived primarily from one or other literature and as a means to highlight those procedures that are very common and very rare in the literature</w:t>
      </w:r>
      <w:r>
        <w:t>.</w:t>
      </w:r>
      <w:r w:rsidR="0018341B">
        <w:t xml:space="preserve">  Below we describe the procedures within each domain in turn.</w:t>
      </w:r>
    </w:p>
    <w:p w14:paraId="200E021B" w14:textId="2BDD14E2" w:rsidR="00205CAC" w:rsidRDefault="00205CAC" w:rsidP="00931171">
      <w:pPr>
        <w:spacing w:after="0" w:line="360" w:lineRule="auto"/>
        <w:rPr>
          <w:u w:val="single"/>
        </w:rPr>
      </w:pPr>
      <w:proofErr w:type="gramStart"/>
      <w:r w:rsidRPr="00F7160A">
        <w:rPr>
          <w:u w:val="single"/>
        </w:rPr>
        <w:lastRenderedPageBreak/>
        <w:t>Table</w:t>
      </w:r>
      <w:r>
        <w:rPr>
          <w:u w:val="single"/>
        </w:rPr>
        <w:t xml:space="preserve"> 1</w:t>
      </w:r>
      <w:r w:rsidRPr="00F7160A">
        <w:rPr>
          <w:u w:val="single"/>
        </w:rPr>
        <w:t>.</w:t>
      </w:r>
      <w:proofErr w:type="gramEnd"/>
      <w:r w:rsidRPr="00F7160A">
        <w:rPr>
          <w:u w:val="single"/>
        </w:rPr>
        <w:t xml:space="preserve">  Taxonomy of Procedures </w:t>
      </w:r>
      <w:r w:rsidR="00931171">
        <w:rPr>
          <w:u w:val="single"/>
        </w:rPr>
        <w:t xml:space="preserve">Which Could Plausibly </w:t>
      </w:r>
      <w:r>
        <w:rPr>
          <w:u w:val="single"/>
        </w:rPr>
        <w:t>Elicit Placebo Effects in</w:t>
      </w:r>
      <w:r w:rsidRPr="00F7160A">
        <w:rPr>
          <w:u w:val="single"/>
        </w:rPr>
        <w:t xml:space="preserve"> Non-Malignant P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393"/>
        <w:gridCol w:w="3709"/>
        <w:gridCol w:w="9970"/>
      </w:tblGrid>
      <w:tr w:rsidR="00205CAC" w:rsidRPr="00125DE0" w14:paraId="399BF6A2" w14:textId="77777777" w:rsidTr="00B44587">
        <w:tc>
          <w:tcPr>
            <w:tcW w:w="0" w:type="auto"/>
            <w:gridSpan w:val="2"/>
            <w:tcBorders>
              <w:top w:val="single" w:sz="4" w:space="0" w:color="auto"/>
              <w:bottom w:val="single" w:sz="4" w:space="0" w:color="auto"/>
            </w:tcBorders>
          </w:tcPr>
          <w:p w14:paraId="54738293" w14:textId="77777777" w:rsidR="00205CAC" w:rsidRPr="00125DE0" w:rsidRDefault="00205CAC" w:rsidP="00B44587">
            <w:r w:rsidRPr="00125DE0">
              <w:t>Procedure Derived from Literature</w:t>
            </w:r>
          </w:p>
        </w:tc>
        <w:tc>
          <w:tcPr>
            <w:tcW w:w="0" w:type="auto"/>
            <w:tcBorders>
              <w:top w:val="single" w:sz="4" w:space="0" w:color="auto"/>
              <w:bottom w:val="single" w:sz="4" w:space="0" w:color="auto"/>
            </w:tcBorders>
          </w:tcPr>
          <w:p w14:paraId="6E652727" w14:textId="1230DACB" w:rsidR="00205CAC" w:rsidRPr="00125DE0" w:rsidRDefault="00205CAC" w:rsidP="00931171">
            <w:r w:rsidRPr="00125DE0">
              <w:t>Definition</w:t>
            </w:r>
            <w:r w:rsidR="00931171">
              <w:t xml:space="preserve"> and Use in Research Studies</w:t>
            </w:r>
          </w:p>
        </w:tc>
      </w:tr>
      <w:tr w:rsidR="00205CAC" w:rsidRPr="00125DE0" w14:paraId="63F1E3EB" w14:textId="77777777" w:rsidTr="00B44587">
        <w:tc>
          <w:tcPr>
            <w:tcW w:w="0" w:type="auto"/>
            <w:gridSpan w:val="3"/>
            <w:tcBorders>
              <w:top w:val="single" w:sz="4" w:space="0" w:color="auto"/>
            </w:tcBorders>
            <w:shd w:val="clear" w:color="auto" w:fill="DBE5F1" w:themeFill="accent1" w:themeFillTint="33"/>
          </w:tcPr>
          <w:p w14:paraId="2F517B3F" w14:textId="77777777" w:rsidR="00205CAC" w:rsidRPr="00785434" w:rsidRDefault="00205CAC" w:rsidP="00B44587">
            <w:pPr>
              <w:rPr>
                <w:b/>
              </w:rPr>
            </w:pPr>
            <w:r w:rsidRPr="00785434">
              <w:rPr>
                <w:b/>
              </w:rPr>
              <w:t>The Patient’s Beliefs and Characteristics</w:t>
            </w:r>
          </w:p>
        </w:tc>
      </w:tr>
      <w:tr w:rsidR="00205CAC" w:rsidRPr="00125DE0" w14:paraId="0FC6352D" w14:textId="77777777" w:rsidTr="00B44587">
        <w:tc>
          <w:tcPr>
            <w:tcW w:w="0" w:type="auto"/>
            <w:shd w:val="clear" w:color="auto" w:fill="DBE5F1" w:themeFill="accent1" w:themeFillTint="33"/>
          </w:tcPr>
          <w:p w14:paraId="51C1ABE0" w14:textId="77777777" w:rsidR="00205CAC" w:rsidRPr="00125DE0" w:rsidRDefault="00205CAC" w:rsidP="00B44587">
            <w:r w:rsidRPr="00125DE0">
              <w:t>1.</w:t>
            </w:r>
          </w:p>
        </w:tc>
        <w:tc>
          <w:tcPr>
            <w:tcW w:w="0" w:type="auto"/>
            <w:shd w:val="clear" w:color="auto" w:fill="DBE5F1" w:themeFill="accent1" w:themeFillTint="33"/>
          </w:tcPr>
          <w:p w14:paraId="0DEB93BC" w14:textId="5B76E1A4" w:rsidR="00205CAC" w:rsidRPr="00125DE0" w:rsidRDefault="00205CAC" w:rsidP="00B5556C">
            <w:r w:rsidRPr="00125DE0">
              <w:t xml:space="preserve">Select </w:t>
            </w:r>
            <w:r w:rsidR="00B5556C">
              <w:t>Patients</w:t>
            </w:r>
            <w:r w:rsidR="00B5556C" w:rsidRPr="00125DE0">
              <w:t xml:space="preserve"> </w:t>
            </w:r>
            <w:r w:rsidRPr="00125DE0">
              <w:t xml:space="preserve">Based on Treatment History.  </w:t>
            </w:r>
          </w:p>
        </w:tc>
        <w:tc>
          <w:tcPr>
            <w:tcW w:w="0" w:type="auto"/>
            <w:shd w:val="clear" w:color="auto" w:fill="DBE5F1" w:themeFill="accent1" w:themeFillTint="33"/>
          </w:tcPr>
          <w:p w14:paraId="218F413B" w14:textId="7ABB2B9D" w:rsidR="00205CAC" w:rsidRPr="00125DE0" w:rsidRDefault="00205CAC" w:rsidP="00B5556C">
            <w:r w:rsidRPr="00125DE0">
              <w:t xml:space="preserve">Screen and select </w:t>
            </w:r>
            <w:r w:rsidR="00B5556C">
              <w:t xml:space="preserve">patients </w:t>
            </w:r>
            <w:r w:rsidRPr="00125DE0">
              <w:t>(or subgroups) against inclusion criteria related to issues such as medical/treatment history, e.g. naive to intervention being tested (not just contraindications).</w:t>
            </w:r>
          </w:p>
        </w:tc>
      </w:tr>
      <w:tr w:rsidR="00205CAC" w:rsidRPr="00125DE0" w14:paraId="19FE8B3C" w14:textId="77777777" w:rsidTr="00B44587">
        <w:tc>
          <w:tcPr>
            <w:tcW w:w="0" w:type="auto"/>
            <w:shd w:val="clear" w:color="auto" w:fill="DBE5F1" w:themeFill="accent1" w:themeFillTint="33"/>
          </w:tcPr>
          <w:p w14:paraId="41F2B06D" w14:textId="77777777" w:rsidR="00205CAC" w:rsidRPr="00125DE0" w:rsidRDefault="00205CAC" w:rsidP="00B44587">
            <w:r w:rsidRPr="00125DE0">
              <w:t>2.</w:t>
            </w:r>
          </w:p>
        </w:tc>
        <w:tc>
          <w:tcPr>
            <w:tcW w:w="0" w:type="auto"/>
            <w:shd w:val="clear" w:color="auto" w:fill="DBE5F1" w:themeFill="accent1" w:themeFillTint="33"/>
          </w:tcPr>
          <w:p w14:paraId="16671E77" w14:textId="77777777" w:rsidR="00205CAC" w:rsidRPr="00125DE0" w:rsidRDefault="00205CAC" w:rsidP="00B44587">
            <w:r w:rsidRPr="00125DE0">
              <w:t xml:space="preserve">Create Positive Expectancy.  </w:t>
            </w:r>
          </w:p>
        </w:tc>
        <w:tc>
          <w:tcPr>
            <w:tcW w:w="0" w:type="auto"/>
            <w:shd w:val="clear" w:color="auto" w:fill="DBE5F1" w:themeFill="accent1" w:themeFillTint="33"/>
          </w:tcPr>
          <w:p w14:paraId="0D087F0B" w14:textId="79851A78" w:rsidR="00205CAC" w:rsidRPr="00125DE0" w:rsidRDefault="00205CAC" w:rsidP="00B5556C">
            <w:r w:rsidRPr="00125DE0">
              <w:t xml:space="preserve">Deliberately and explicitly suggest to </w:t>
            </w:r>
            <w:r w:rsidR="00B5556C">
              <w:t>patients</w:t>
            </w:r>
            <w:r w:rsidR="00B5556C" w:rsidRPr="00125DE0">
              <w:t xml:space="preserve"> </w:t>
            </w:r>
            <w:r w:rsidRPr="00125DE0">
              <w:t xml:space="preserve">that the intervention will be effective for them (not as part of informed consent process).  </w:t>
            </w:r>
          </w:p>
        </w:tc>
      </w:tr>
      <w:tr w:rsidR="00205CAC" w:rsidRPr="00125DE0" w14:paraId="7A92582C" w14:textId="77777777" w:rsidTr="00B44587">
        <w:tc>
          <w:tcPr>
            <w:tcW w:w="0" w:type="auto"/>
            <w:shd w:val="clear" w:color="auto" w:fill="DBE5F1" w:themeFill="accent1" w:themeFillTint="33"/>
          </w:tcPr>
          <w:p w14:paraId="55304627" w14:textId="77777777" w:rsidR="00205CAC" w:rsidRPr="00125DE0" w:rsidRDefault="00205CAC" w:rsidP="00B44587">
            <w:r w:rsidRPr="00125DE0">
              <w:t>3.</w:t>
            </w:r>
          </w:p>
        </w:tc>
        <w:tc>
          <w:tcPr>
            <w:tcW w:w="0" w:type="auto"/>
            <w:shd w:val="clear" w:color="auto" w:fill="DBE5F1" w:themeFill="accent1" w:themeFillTint="33"/>
          </w:tcPr>
          <w:p w14:paraId="38001957" w14:textId="77777777" w:rsidR="00205CAC" w:rsidRPr="00125DE0" w:rsidRDefault="00205CAC" w:rsidP="00B44587">
            <w:r>
              <w:t xml:space="preserve">Reduce Negative Expectancy. </w:t>
            </w:r>
            <w:r>
              <w:rPr>
                <w:vertAlign w:val="superscript"/>
              </w:rPr>
              <w:t>a</w:t>
            </w:r>
          </w:p>
        </w:tc>
        <w:tc>
          <w:tcPr>
            <w:tcW w:w="0" w:type="auto"/>
            <w:shd w:val="clear" w:color="auto" w:fill="DBE5F1" w:themeFill="accent1" w:themeFillTint="33"/>
          </w:tcPr>
          <w:p w14:paraId="76D8E9E8" w14:textId="02557824" w:rsidR="00205CAC" w:rsidRPr="00125DE0" w:rsidRDefault="00205CAC" w:rsidP="00B5556C">
            <w:r w:rsidRPr="00125DE0">
              <w:t xml:space="preserve">The potentially negative or harmful procedures and characteristics of the treatment are deliberately minimised in information for </w:t>
            </w:r>
            <w:r w:rsidR="00B5556C">
              <w:t>patients</w:t>
            </w:r>
            <w:r w:rsidRPr="00125DE0">
              <w:t>.</w:t>
            </w:r>
          </w:p>
        </w:tc>
      </w:tr>
      <w:tr w:rsidR="00205CAC" w:rsidRPr="00125DE0" w14:paraId="1AF16496" w14:textId="77777777" w:rsidTr="00B44587">
        <w:tc>
          <w:tcPr>
            <w:tcW w:w="0" w:type="auto"/>
            <w:shd w:val="clear" w:color="auto" w:fill="DBE5F1" w:themeFill="accent1" w:themeFillTint="33"/>
          </w:tcPr>
          <w:p w14:paraId="5B4D8997" w14:textId="77777777" w:rsidR="00205CAC" w:rsidRPr="00125DE0" w:rsidRDefault="00205CAC" w:rsidP="00B44587">
            <w:r w:rsidRPr="00125DE0">
              <w:t>4.</w:t>
            </w:r>
          </w:p>
        </w:tc>
        <w:tc>
          <w:tcPr>
            <w:tcW w:w="0" w:type="auto"/>
            <w:shd w:val="clear" w:color="auto" w:fill="DBE5F1" w:themeFill="accent1" w:themeFillTint="33"/>
          </w:tcPr>
          <w:p w14:paraId="48A45E91" w14:textId="77777777" w:rsidR="00205CAC" w:rsidRPr="00125DE0" w:rsidRDefault="00205CAC" w:rsidP="00B44587">
            <w:r w:rsidRPr="00125DE0">
              <w:t>Convey a Positive Therapeutic Message throug</w:t>
            </w:r>
            <w:r>
              <w:t>h Informed Consent Procedures.</w:t>
            </w:r>
          </w:p>
        </w:tc>
        <w:tc>
          <w:tcPr>
            <w:tcW w:w="0" w:type="auto"/>
            <w:shd w:val="clear" w:color="auto" w:fill="DBE5F1" w:themeFill="accent1" w:themeFillTint="33"/>
          </w:tcPr>
          <w:p w14:paraId="64CCAC0D" w14:textId="77777777" w:rsidR="00205CAC" w:rsidRPr="00125DE0" w:rsidRDefault="00205CAC" w:rsidP="00B44587">
            <w:r w:rsidRPr="00125DE0">
              <w:t>Convey (verbally or in writing) a positive therapeutic message through the content of informed consent. The message might be explicit (e.g. “this intervention is usually effective in most people”) or implicit (e.g. “this treatment is an antihypertensive”).</w:t>
            </w:r>
          </w:p>
        </w:tc>
      </w:tr>
      <w:tr w:rsidR="00205CAC" w:rsidRPr="00125DE0" w14:paraId="3C7D2044" w14:textId="77777777" w:rsidTr="00B44587">
        <w:tc>
          <w:tcPr>
            <w:tcW w:w="0" w:type="auto"/>
            <w:shd w:val="clear" w:color="auto" w:fill="DBE5F1" w:themeFill="accent1" w:themeFillTint="33"/>
          </w:tcPr>
          <w:p w14:paraId="39AC9D9E" w14:textId="77777777" w:rsidR="00205CAC" w:rsidRPr="00125DE0" w:rsidRDefault="00205CAC" w:rsidP="00B44587">
            <w:r w:rsidRPr="00125DE0">
              <w:t>5.</w:t>
            </w:r>
          </w:p>
        </w:tc>
        <w:tc>
          <w:tcPr>
            <w:tcW w:w="0" w:type="auto"/>
            <w:shd w:val="clear" w:color="auto" w:fill="DBE5F1" w:themeFill="accent1" w:themeFillTint="33"/>
          </w:tcPr>
          <w:p w14:paraId="2E27890C" w14:textId="77777777" w:rsidR="00205CAC" w:rsidRPr="00D719FA" w:rsidRDefault="00205CAC" w:rsidP="00B44587">
            <w:r w:rsidRPr="00D719FA">
              <w:t xml:space="preserve">Harness Socio-cultural Context. </w:t>
            </w:r>
            <w:r>
              <w:rPr>
                <w:vertAlign w:val="superscript"/>
              </w:rPr>
              <w:t>a</w:t>
            </w:r>
          </w:p>
        </w:tc>
        <w:tc>
          <w:tcPr>
            <w:tcW w:w="0" w:type="auto"/>
            <w:shd w:val="clear" w:color="auto" w:fill="DBE5F1" w:themeFill="accent1" w:themeFillTint="33"/>
          </w:tcPr>
          <w:p w14:paraId="3DC1523F" w14:textId="23EEAB03" w:rsidR="00205CAC" w:rsidRPr="00125DE0" w:rsidRDefault="00205CAC" w:rsidP="00B5556C">
            <w:r w:rsidRPr="00125DE0">
              <w:t xml:space="preserve">Tailor the intervention according to the </w:t>
            </w:r>
            <w:r w:rsidR="00B5556C">
              <w:t>patient’s</w:t>
            </w:r>
            <w:r w:rsidR="00B5556C" w:rsidRPr="00125DE0">
              <w:t xml:space="preserve"> </w:t>
            </w:r>
            <w:r w:rsidRPr="00125DE0">
              <w:t>social and cultural context and history.</w:t>
            </w:r>
          </w:p>
        </w:tc>
      </w:tr>
      <w:tr w:rsidR="00205CAC" w:rsidRPr="00125DE0" w14:paraId="06063276" w14:textId="77777777" w:rsidTr="00B44587">
        <w:tc>
          <w:tcPr>
            <w:tcW w:w="0" w:type="auto"/>
            <w:gridSpan w:val="2"/>
            <w:shd w:val="clear" w:color="auto" w:fill="DBE5F1" w:themeFill="accent1" w:themeFillTint="33"/>
          </w:tcPr>
          <w:p w14:paraId="274BA154" w14:textId="77777777" w:rsidR="00205CAC" w:rsidRPr="00125DE0" w:rsidRDefault="00205CAC" w:rsidP="00B44587"/>
        </w:tc>
        <w:tc>
          <w:tcPr>
            <w:tcW w:w="0" w:type="auto"/>
            <w:shd w:val="clear" w:color="auto" w:fill="DBE5F1" w:themeFill="accent1" w:themeFillTint="33"/>
          </w:tcPr>
          <w:p w14:paraId="1B78D814" w14:textId="77777777" w:rsidR="00205CAC" w:rsidRPr="00125DE0" w:rsidRDefault="00205CAC" w:rsidP="00B44587"/>
        </w:tc>
      </w:tr>
      <w:tr w:rsidR="00205CAC" w:rsidRPr="00125DE0" w14:paraId="1650FCCB" w14:textId="77777777" w:rsidTr="00B44587">
        <w:tc>
          <w:tcPr>
            <w:tcW w:w="0" w:type="auto"/>
            <w:gridSpan w:val="3"/>
            <w:shd w:val="clear" w:color="auto" w:fill="F2DBDB" w:themeFill="accent2" w:themeFillTint="33"/>
          </w:tcPr>
          <w:p w14:paraId="36CA9F60" w14:textId="77777777" w:rsidR="00205CAC" w:rsidRPr="00785434" w:rsidRDefault="00205CAC" w:rsidP="00B44587">
            <w:pPr>
              <w:rPr>
                <w:b/>
              </w:rPr>
            </w:pPr>
            <w:r w:rsidRPr="00785434">
              <w:rPr>
                <w:b/>
              </w:rPr>
              <w:t>The Practitioner’s Beliefs and Characteristics</w:t>
            </w:r>
          </w:p>
        </w:tc>
      </w:tr>
      <w:tr w:rsidR="00205CAC" w:rsidRPr="00125DE0" w14:paraId="6736E4B5" w14:textId="77777777" w:rsidTr="00B44587">
        <w:tc>
          <w:tcPr>
            <w:tcW w:w="0" w:type="auto"/>
            <w:shd w:val="clear" w:color="auto" w:fill="F2DBDB" w:themeFill="accent2" w:themeFillTint="33"/>
          </w:tcPr>
          <w:p w14:paraId="3BFEC632" w14:textId="77777777" w:rsidR="00205CAC" w:rsidRPr="00125DE0" w:rsidRDefault="00205CAC" w:rsidP="00B44587">
            <w:r w:rsidRPr="00125DE0">
              <w:t>6.</w:t>
            </w:r>
          </w:p>
        </w:tc>
        <w:tc>
          <w:tcPr>
            <w:tcW w:w="0" w:type="auto"/>
            <w:shd w:val="clear" w:color="auto" w:fill="F2DBDB" w:themeFill="accent2" w:themeFillTint="33"/>
          </w:tcPr>
          <w:p w14:paraId="38064CD3" w14:textId="77777777" w:rsidR="00205CAC" w:rsidRPr="00125DE0" w:rsidRDefault="00205CAC" w:rsidP="00B44587">
            <w:r w:rsidRPr="00125DE0">
              <w:t xml:space="preserve">Practitioner Expectancy.  </w:t>
            </w:r>
          </w:p>
        </w:tc>
        <w:tc>
          <w:tcPr>
            <w:tcW w:w="0" w:type="auto"/>
            <w:shd w:val="clear" w:color="auto" w:fill="F2DBDB" w:themeFill="accent2" w:themeFillTint="33"/>
          </w:tcPr>
          <w:p w14:paraId="64BDFA44" w14:textId="77777777" w:rsidR="00205CAC" w:rsidRPr="00125DE0" w:rsidRDefault="00205CAC" w:rsidP="00B44587">
            <w:r w:rsidRPr="00125DE0">
              <w:t xml:space="preserve">The person delivering the treatment expects it to be effective for the patient.  </w:t>
            </w:r>
          </w:p>
        </w:tc>
      </w:tr>
      <w:tr w:rsidR="00205CAC" w:rsidRPr="00125DE0" w14:paraId="2835FC67" w14:textId="77777777" w:rsidTr="00B44587">
        <w:tc>
          <w:tcPr>
            <w:tcW w:w="0" w:type="auto"/>
            <w:shd w:val="clear" w:color="auto" w:fill="F2DBDB" w:themeFill="accent2" w:themeFillTint="33"/>
          </w:tcPr>
          <w:p w14:paraId="3FF0E412" w14:textId="77777777" w:rsidR="00205CAC" w:rsidRPr="00125DE0" w:rsidRDefault="00205CAC" w:rsidP="00B44587">
            <w:r w:rsidRPr="00125DE0">
              <w:t>7.</w:t>
            </w:r>
          </w:p>
        </w:tc>
        <w:tc>
          <w:tcPr>
            <w:tcW w:w="0" w:type="auto"/>
            <w:shd w:val="clear" w:color="auto" w:fill="F2DBDB" w:themeFill="accent2" w:themeFillTint="33"/>
          </w:tcPr>
          <w:p w14:paraId="176A6B18" w14:textId="77777777" w:rsidR="00205CAC" w:rsidRPr="00125DE0" w:rsidRDefault="00205CAC" w:rsidP="00B44587">
            <w:r w:rsidRPr="00125DE0">
              <w:t>Practition</w:t>
            </w:r>
            <w:r>
              <w:t>er’s Personal Characteristics.</w:t>
            </w:r>
          </w:p>
        </w:tc>
        <w:tc>
          <w:tcPr>
            <w:tcW w:w="0" w:type="auto"/>
            <w:shd w:val="clear" w:color="auto" w:fill="F2DBDB" w:themeFill="accent2" w:themeFillTint="33"/>
          </w:tcPr>
          <w:p w14:paraId="689B486A" w14:textId="162352D5" w:rsidR="00205CAC" w:rsidRPr="00125DE0" w:rsidRDefault="00205CAC" w:rsidP="00B5556C">
            <w:r w:rsidRPr="00125DE0">
              <w:t xml:space="preserve">The practitioner’s personal and/or professional characteristics (e.g. status) are </w:t>
            </w:r>
            <w:r>
              <w:t>modified (through selecting practitioners with different characteristics)</w:t>
            </w:r>
            <w:r w:rsidRPr="00125DE0">
              <w:t xml:space="preserve"> and/or emphasised to </w:t>
            </w:r>
            <w:r w:rsidR="00B5556C">
              <w:t>patients</w:t>
            </w:r>
            <w:r w:rsidRPr="00125DE0">
              <w:t>.</w:t>
            </w:r>
          </w:p>
        </w:tc>
      </w:tr>
      <w:tr w:rsidR="00205CAC" w:rsidRPr="00125DE0" w14:paraId="3DABCA6D" w14:textId="77777777" w:rsidTr="00B44587">
        <w:tc>
          <w:tcPr>
            <w:tcW w:w="0" w:type="auto"/>
            <w:gridSpan w:val="2"/>
            <w:shd w:val="clear" w:color="auto" w:fill="F2DBDB" w:themeFill="accent2" w:themeFillTint="33"/>
          </w:tcPr>
          <w:p w14:paraId="3A20B27E" w14:textId="77777777" w:rsidR="00205CAC" w:rsidRPr="00125DE0" w:rsidRDefault="00205CAC" w:rsidP="00B44587"/>
        </w:tc>
        <w:tc>
          <w:tcPr>
            <w:tcW w:w="0" w:type="auto"/>
            <w:shd w:val="clear" w:color="auto" w:fill="F2DBDB" w:themeFill="accent2" w:themeFillTint="33"/>
          </w:tcPr>
          <w:p w14:paraId="136C52A9" w14:textId="77777777" w:rsidR="00205CAC" w:rsidRPr="00125DE0" w:rsidRDefault="00205CAC" w:rsidP="00B44587"/>
        </w:tc>
      </w:tr>
      <w:tr w:rsidR="00205CAC" w:rsidRPr="00125DE0" w14:paraId="45E09685" w14:textId="77777777" w:rsidTr="00B44587">
        <w:tc>
          <w:tcPr>
            <w:tcW w:w="0" w:type="auto"/>
            <w:gridSpan w:val="2"/>
            <w:shd w:val="clear" w:color="auto" w:fill="EAF1DD" w:themeFill="accent3" w:themeFillTint="33"/>
          </w:tcPr>
          <w:p w14:paraId="028197CF" w14:textId="77777777" w:rsidR="00205CAC" w:rsidRPr="00785434" w:rsidRDefault="00205CAC" w:rsidP="00B44587">
            <w:pPr>
              <w:rPr>
                <w:b/>
              </w:rPr>
            </w:pPr>
            <w:r w:rsidRPr="00785434">
              <w:rPr>
                <w:b/>
              </w:rPr>
              <w:t>The Healthcare Setting</w:t>
            </w:r>
          </w:p>
        </w:tc>
        <w:tc>
          <w:tcPr>
            <w:tcW w:w="0" w:type="auto"/>
            <w:shd w:val="clear" w:color="auto" w:fill="EAF1DD" w:themeFill="accent3" w:themeFillTint="33"/>
          </w:tcPr>
          <w:p w14:paraId="40A99C5E" w14:textId="77777777" w:rsidR="00205CAC" w:rsidRPr="00125DE0" w:rsidRDefault="00205CAC" w:rsidP="00B44587"/>
        </w:tc>
      </w:tr>
      <w:tr w:rsidR="00205CAC" w:rsidRPr="00125DE0" w14:paraId="523D378F" w14:textId="77777777" w:rsidTr="00B44587">
        <w:tc>
          <w:tcPr>
            <w:tcW w:w="0" w:type="auto"/>
            <w:shd w:val="clear" w:color="auto" w:fill="EAF1DD" w:themeFill="accent3" w:themeFillTint="33"/>
          </w:tcPr>
          <w:p w14:paraId="53FB4B06" w14:textId="77777777" w:rsidR="00205CAC" w:rsidRPr="00125DE0" w:rsidRDefault="00205CAC" w:rsidP="00B44587">
            <w:r w:rsidRPr="00125DE0">
              <w:t>8.</w:t>
            </w:r>
          </w:p>
        </w:tc>
        <w:tc>
          <w:tcPr>
            <w:tcW w:w="0" w:type="auto"/>
            <w:shd w:val="clear" w:color="auto" w:fill="EAF1DD" w:themeFill="accent3" w:themeFillTint="33"/>
          </w:tcPr>
          <w:p w14:paraId="6A7A15CB" w14:textId="77777777" w:rsidR="00205CAC" w:rsidRPr="00125DE0" w:rsidRDefault="00205CAC" w:rsidP="00B44587">
            <w:r w:rsidRPr="00125DE0">
              <w:t xml:space="preserve">Active Recruitment.  </w:t>
            </w:r>
          </w:p>
        </w:tc>
        <w:tc>
          <w:tcPr>
            <w:tcW w:w="0" w:type="auto"/>
            <w:shd w:val="clear" w:color="auto" w:fill="EAF1DD" w:themeFill="accent3" w:themeFillTint="33"/>
          </w:tcPr>
          <w:p w14:paraId="68A30D2C" w14:textId="642D7D75" w:rsidR="00205CAC" w:rsidRPr="00125DE0" w:rsidRDefault="00205CAC" w:rsidP="00B5556C">
            <w:r w:rsidRPr="00125DE0">
              <w:t xml:space="preserve">Actively seek out and recruit </w:t>
            </w:r>
            <w:r w:rsidR="00B5556C">
              <w:t>patients</w:t>
            </w:r>
            <w:r w:rsidR="00B5556C" w:rsidRPr="00125DE0">
              <w:t xml:space="preserve"> </w:t>
            </w:r>
            <w:r w:rsidRPr="00125DE0">
              <w:t>(e.g. advertising for specific types of patients, writing personally to individual eligible patients identified through medical records).</w:t>
            </w:r>
          </w:p>
        </w:tc>
      </w:tr>
      <w:tr w:rsidR="00205CAC" w:rsidRPr="00125DE0" w14:paraId="532E2EB0" w14:textId="77777777" w:rsidTr="00B44587">
        <w:tc>
          <w:tcPr>
            <w:tcW w:w="0" w:type="auto"/>
            <w:shd w:val="clear" w:color="auto" w:fill="EAF1DD" w:themeFill="accent3" w:themeFillTint="33"/>
          </w:tcPr>
          <w:p w14:paraId="11895C58" w14:textId="77777777" w:rsidR="00205CAC" w:rsidRPr="00125DE0" w:rsidRDefault="00205CAC" w:rsidP="00B44587">
            <w:r w:rsidRPr="00125DE0">
              <w:t>9.</w:t>
            </w:r>
          </w:p>
        </w:tc>
        <w:tc>
          <w:tcPr>
            <w:tcW w:w="0" w:type="auto"/>
            <w:shd w:val="clear" w:color="auto" w:fill="EAF1DD" w:themeFill="accent3" w:themeFillTint="33"/>
          </w:tcPr>
          <w:p w14:paraId="5DA844F4" w14:textId="77777777" w:rsidR="00205CAC" w:rsidRPr="00125DE0" w:rsidRDefault="00205CAC" w:rsidP="00B44587">
            <w:r w:rsidRPr="00125DE0">
              <w:t xml:space="preserve">Active Retention.  </w:t>
            </w:r>
          </w:p>
        </w:tc>
        <w:tc>
          <w:tcPr>
            <w:tcW w:w="0" w:type="auto"/>
            <w:shd w:val="clear" w:color="auto" w:fill="EAF1DD" w:themeFill="accent3" w:themeFillTint="33"/>
          </w:tcPr>
          <w:p w14:paraId="1B6A2C32" w14:textId="7BEE4FC1" w:rsidR="00205CAC" w:rsidRPr="00125DE0" w:rsidRDefault="00205CAC" w:rsidP="00B5556C">
            <w:r w:rsidRPr="00125DE0">
              <w:t xml:space="preserve">Make </w:t>
            </w:r>
            <w:r w:rsidR="00B5556C">
              <w:t xml:space="preserve">patients </w:t>
            </w:r>
            <w:r w:rsidRPr="00125DE0">
              <w:t xml:space="preserve">feel valued by attempting to keep them in a study (e.g. contact </w:t>
            </w:r>
            <w:r w:rsidR="00B5556C">
              <w:t xml:space="preserve">patients </w:t>
            </w:r>
            <w:r w:rsidRPr="00125DE0">
              <w:t>if they miss an appointment, incentivise attendance through monetary or non-monetary gifts).</w:t>
            </w:r>
          </w:p>
        </w:tc>
      </w:tr>
      <w:tr w:rsidR="00205CAC" w:rsidRPr="00125DE0" w14:paraId="60B054C1" w14:textId="77777777" w:rsidTr="00B44587">
        <w:tc>
          <w:tcPr>
            <w:tcW w:w="0" w:type="auto"/>
            <w:shd w:val="clear" w:color="auto" w:fill="EAF1DD" w:themeFill="accent3" w:themeFillTint="33"/>
          </w:tcPr>
          <w:p w14:paraId="2DC1FC71" w14:textId="77777777" w:rsidR="00205CAC" w:rsidRPr="00125DE0" w:rsidRDefault="00205CAC" w:rsidP="00B44587">
            <w:r w:rsidRPr="00125DE0">
              <w:t>10.</w:t>
            </w:r>
          </w:p>
        </w:tc>
        <w:tc>
          <w:tcPr>
            <w:tcW w:w="0" w:type="auto"/>
            <w:shd w:val="clear" w:color="auto" w:fill="EAF1DD" w:themeFill="accent3" w:themeFillTint="33"/>
          </w:tcPr>
          <w:p w14:paraId="05FE411D" w14:textId="77777777" w:rsidR="00205CAC" w:rsidRPr="00125DE0" w:rsidRDefault="00205CAC" w:rsidP="00B44587">
            <w:r w:rsidRPr="00125DE0">
              <w:t xml:space="preserve">Follow-up.  </w:t>
            </w:r>
          </w:p>
        </w:tc>
        <w:tc>
          <w:tcPr>
            <w:tcW w:w="0" w:type="auto"/>
            <w:shd w:val="clear" w:color="auto" w:fill="EAF1DD" w:themeFill="accent3" w:themeFillTint="33"/>
          </w:tcPr>
          <w:p w14:paraId="0614A2A5" w14:textId="5E3E610A" w:rsidR="00205CAC" w:rsidRPr="00125DE0" w:rsidRDefault="00205CAC" w:rsidP="00B5556C">
            <w:r w:rsidRPr="00125DE0">
              <w:t xml:space="preserve">Assess </w:t>
            </w:r>
            <w:r w:rsidR="00B5556C">
              <w:t xml:space="preserve">patients </w:t>
            </w:r>
            <w:r w:rsidRPr="00125DE0">
              <w:t>after the intervention/experiment to assess long-term maintenance or changes in effects over at least 6 months.</w:t>
            </w:r>
          </w:p>
        </w:tc>
      </w:tr>
      <w:tr w:rsidR="00205CAC" w:rsidRPr="00125DE0" w14:paraId="43B069BC" w14:textId="77777777" w:rsidTr="00B44587">
        <w:tc>
          <w:tcPr>
            <w:tcW w:w="0" w:type="auto"/>
            <w:shd w:val="clear" w:color="auto" w:fill="EAF1DD" w:themeFill="accent3" w:themeFillTint="33"/>
          </w:tcPr>
          <w:p w14:paraId="67B04E85" w14:textId="77777777" w:rsidR="00205CAC" w:rsidRPr="00125DE0" w:rsidRDefault="00205CAC" w:rsidP="00B44587">
            <w:r w:rsidRPr="00125DE0">
              <w:t>11.</w:t>
            </w:r>
          </w:p>
        </w:tc>
        <w:tc>
          <w:tcPr>
            <w:tcW w:w="0" w:type="auto"/>
            <w:shd w:val="clear" w:color="auto" w:fill="EAF1DD" w:themeFill="accent3" w:themeFillTint="33"/>
          </w:tcPr>
          <w:p w14:paraId="71C13F6C" w14:textId="77777777" w:rsidR="00205CAC" w:rsidRPr="00125DE0" w:rsidRDefault="00205CAC" w:rsidP="00B44587">
            <w:r w:rsidRPr="00125DE0">
              <w:t>Foll</w:t>
            </w:r>
            <w:r>
              <w:t>ow a Standardised Protocol.</w:t>
            </w:r>
          </w:p>
        </w:tc>
        <w:tc>
          <w:tcPr>
            <w:tcW w:w="0" w:type="auto"/>
            <w:shd w:val="clear" w:color="auto" w:fill="EAF1DD" w:themeFill="accent3" w:themeFillTint="33"/>
          </w:tcPr>
          <w:p w14:paraId="1DAAFCC9" w14:textId="1A1D9AE5" w:rsidR="00205CAC" w:rsidRPr="00125DE0" w:rsidRDefault="00205CAC" w:rsidP="00B5556C">
            <w:r w:rsidRPr="00125DE0">
              <w:t xml:space="preserve">The intervention is delivered according to a set, scientifically-derived, protocol, lending credibility to the intervention (and is therefore not individualised for each </w:t>
            </w:r>
            <w:r w:rsidR="00B5556C">
              <w:t>patient</w:t>
            </w:r>
            <w:r w:rsidRPr="00125DE0">
              <w:t xml:space="preserve">).  </w:t>
            </w:r>
          </w:p>
        </w:tc>
      </w:tr>
      <w:tr w:rsidR="00205CAC" w:rsidRPr="00125DE0" w14:paraId="32F4BEBB" w14:textId="77777777" w:rsidTr="00B44587">
        <w:tc>
          <w:tcPr>
            <w:tcW w:w="0" w:type="auto"/>
            <w:shd w:val="clear" w:color="auto" w:fill="EAF1DD" w:themeFill="accent3" w:themeFillTint="33"/>
          </w:tcPr>
          <w:p w14:paraId="61D52C68" w14:textId="77777777" w:rsidR="00205CAC" w:rsidRPr="00125DE0" w:rsidRDefault="00205CAC" w:rsidP="00B44587">
            <w:r w:rsidRPr="00125DE0">
              <w:t>12.</w:t>
            </w:r>
          </w:p>
        </w:tc>
        <w:tc>
          <w:tcPr>
            <w:tcW w:w="0" w:type="auto"/>
            <w:shd w:val="clear" w:color="auto" w:fill="EAF1DD" w:themeFill="accent3" w:themeFillTint="33"/>
          </w:tcPr>
          <w:p w14:paraId="4A158D30" w14:textId="77777777" w:rsidR="00205CAC" w:rsidRPr="00125DE0" w:rsidRDefault="00205CAC" w:rsidP="00B44587">
            <w:r w:rsidRPr="00125DE0">
              <w:t xml:space="preserve">Ethical Oversight.  </w:t>
            </w:r>
          </w:p>
        </w:tc>
        <w:tc>
          <w:tcPr>
            <w:tcW w:w="0" w:type="auto"/>
            <w:shd w:val="clear" w:color="auto" w:fill="EAF1DD" w:themeFill="accent3" w:themeFillTint="33"/>
          </w:tcPr>
          <w:p w14:paraId="37D64A7F" w14:textId="77777777" w:rsidR="00205CAC" w:rsidRPr="00125DE0" w:rsidRDefault="00205CAC" w:rsidP="00B44587">
            <w:r w:rsidRPr="00125DE0">
              <w:t>Study practices and procedures are explicitly regulated and monitored by an institutional ethics committee, lending credibility to the intervention.</w:t>
            </w:r>
          </w:p>
        </w:tc>
      </w:tr>
      <w:tr w:rsidR="00205CAC" w:rsidRPr="00125DE0" w14:paraId="5149DFEA" w14:textId="77777777" w:rsidTr="00B44587">
        <w:tc>
          <w:tcPr>
            <w:tcW w:w="0" w:type="auto"/>
            <w:shd w:val="clear" w:color="auto" w:fill="EAF1DD" w:themeFill="accent3" w:themeFillTint="33"/>
          </w:tcPr>
          <w:p w14:paraId="7245E88B" w14:textId="77777777" w:rsidR="00205CAC" w:rsidRPr="00125DE0" w:rsidRDefault="00205CAC" w:rsidP="00B44587">
            <w:r w:rsidRPr="00125DE0">
              <w:t>13.</w:t>
            </w:r>
          </w:p>
        </w:tc>
        <w:tc>
          <w:tcPr>
            <w:tcW w:w="0" w:type="auto"/>
            <w:shd w:val="clear" w:color="auto" w:fill="EAF1DD" w:themeFill="accent3" w:themeFillTint="33"/>
          </w:tcPr>
          <w:p w14:paraId="7EF709D0" w14:textId="77777777" w:rsidR="00205CAC" w:rsidRPr="00125DE0" w:rsidRDefault="00205CAC" w:rsidP="00B44587">
            <w:r w:rsidRPr="00125DE0">
              <w:t xml:space="preserve">Participating in Research.  </w:t>
            </w:r>
          </w:p>
        </w:tc>
        <w:tc>
          <w:tcPr>
            <w:tcW w:w="0" w:type="auto"/>
            <w:shd w:val="clear" w:color="auto" w:fill="EAF1DD" w:themeFill="accent3" w:themeFillTint="33"/>
          </w:tcPr>
          <w:p w14:paraId="6640715D" w14:textId="7CCC1576" w:rsidR="00205CAC" w:rsidRPr="00125DE0" w:rsidRDefault="00B5556C" w:rsidP="00B44587">
            <w:r>
              <w:t xml:space="preserve">Patients </w:t>
            </w:r>
            <w:r w:rsidR="00205CAC" w:rsidRPr="00125DE0">
              <w:t>know that they are part of research and contributing to the furthering of human knowledge and/or improvement of healthcare for future patients.</w:t>
            </w:r>
          </w:p>
        </w:tc>
      </w:tr>
      <w:tr w:rsidR="00205CAC" w:rsidRPr="00125DE0" w14:paraId="0CDF3915" w14:textId="77777777" w:rsidTr="00B44587">
        <w:tc>
          <w:tcPr>
            <w:tcW w:w="0" w:type="auto"/>
            <w:shd w:val="clear" w:color="auto" w:fill="EAF1DD" w:themeFill="accent3" w:themeFillTint="33"/>
          </w:tcPr>
          <w:p w14:paraId="1A1FF9C3" w14:textId="77777777" w:rsidR="00205CAC" w:rsidRPr="00125DE0" w:rsidRDefault="00205CAC" w:rsidP="00B44587">
            <w:r w:rsidRPr="00125DE0">
              <w:t>14.</w:t>
            </w:r>
          </w:p>
        </w:tc>
        <w:tc>
          <w:tcPr>
            <w:tcW w:w="0" w:type="auto"/>
            <w:shd w:val="clear" w:color="auto" w:fill="EAF1DD" w:themeFill="accent3" w:themeFillTint="33"/>
          </w:tcPr>
          <w:p w14:paraId="57BD7AF1" w14:textId="77777777" w:rsidR="00205CAC" w:rsidRPr="00125DE0" w:rsidRDefault="00205CAC" w:rsidP="00B44587">
            <w:r w:rsidRPr="00125DE0">
              <w:t xml:space="preserve">Symptom Monitoring.  </w:t>
            </w:r>
          </w:p>
        </w:tc>
        <w:tc>
          <w:tcPr>
            <w:tcW w:w="0" w:type="auto"/>
            <w:shd w:val="clear" w:color="auto" w:fill="EAF1DD" w:themeFill="accent3" w:themeFillTint="33"/>
          </w:tcPr>
          <w:p w14:paraId="1B2245DF" w14:textId="52B67946" w:rsidR="00205CAC" w:rsidRPr="00125DE0" w:rsidRDefault="00205CAC" w:rsidP="00B5556C">
            <w:r w:rsidRPr="00125DE0">
              <w:t xml:space="preserve">Monitor </w:t>
            </w:r>
            <w:r w:rsidR="00B5556C">
              <w:t>patients</w:t>
            </w:r>
            <w:r w:rsidR="00B5556C" w:rsidRPr="00125DE0">
              <w:t xml:space="preserve">’ </w:t>
            </w:r>
            <w:r w:rsidRPr="00125DE0">
              <w:t xml:space="preserve">symptoms using self-report measures, </w:t>
            </w:r>
            <w:r w:rsidR="00B5556C">
              <w:t xml:space="preserve">practitioner </w:t>
            </w:r>
            <w:r w:rsidRPr="00125DE0">
              <w:t xml:space="preserve">assessment, or objective measures </w:t>
            </w:r>
            <w:r w:rsidRPr="00125DE0">
              <w:lastRenderedPageBreak/>
              <w:t xml:space="preserve">repeated over time at least twice; patients are aware of the resulting measurements.  </w:t>
            </w:r>
          </w:p>
        </w:tc>
      </w:tr>
      <w:tr w:rsidR="00205CAC" w:rsidRPr="00125DE0" w14:paraId="25310DFB" w14:textId="77777777" w:rsidTr="00B44587">
        <w:tc>
          <w:tcPr>
            <w:tcW w:w="0" w:type="auto"/>
            <w:shd w:val="clear" w:color="auto" w:fill="EAF1DD" w:themeFill="accent3" w:themeFillTint="33"/>
          </w:tcPr>
          <w:p w14:paraId="6A9D8F87" w14:textId="77777777" w:rsidR="00205CAC" w:rsidRPr="00125DE0" w:rsidRDefault="00205CAC" w:rsidP="00B44587">
            <w:r w:rsidRPr="00125DE0">
              <w:lastRenderedPageBreak/>
              <w:t>15.</w:t>
            </w:r>
          </w:p>
        </w:tc>
        <w:tc>
          <w:tcPr>
            <w:tcW w:w="0" w:type="auto"/>
            <w:shd w:val="clear" w:color="auto" w:fill="EAF1DD" w:themeFill="accent3" w:themeFillTint="33"/>
          </w:tcPr>
          <w:p w14:paraId="39981106" w14:textId="77777777" w:rsidR="00205CAC" w:rsidRPr="00125DE0" w:rsidRDefault="00205CAC" w:rsidP="00B44587">
            <w:r>
              <w:t xml:space="preserve">Enhanced Environment. </w:t>
            </w:r>
            <w:r>
              <w:rPr>
                <w:vertAlign w:val="superscript"/>
              </w:rPr>
              <w:t>a</w:t>
            </w:r>
          </w:p>
        </w:tc>
        <w:tc>
          <w:tcPr>
            <w:tcW w:w="0" w:type="auto"/>
            <w:shd w:val="clear" w:color="auto" w:fill="EAF1DD" w:themeFill="accent3" w:themeFillTint="33"/>
          </w:tcPr>
          <w:p w14:paraId="19D1EB00" w14:textId="77777777" w:rsidR="00205CAC" w:rsidRPr="00125DE0" w:rsidRDefault="00205CAC" w:rsidP="00B44587">
            <w:r w:rsidRPr="00125DE0">
              <w:t>The physical and interpersonal environment where the intervention is delivered is deliberately enhanced.</w:t>
            </w:r>
          </w:p>
        </w:tc>
      </w:tr>
      <w:tr w:rsidR="00205CAC" w:rsidRPr="00125DE0" w14:paraId="133D1BD2" w14:textId="77777777" w:rsidTr="00B44587">
        <w:tc>
          <w:tcPr>
            <w:tcW w:w="0" w:type="auto"/>
            <w:gridSpan w:val="2"/>
            <w:shd w:val="clear" w:color="auto" w:fill="EAF1DD" w:themeFill="accent3" w:themeFillTint="33"/>
          </w:tcPr>
          <w:p w14:paraId="65F22BC0" w14:textId="77777777" w:rsidR="00205CAC" w:rsidRPr="00125DE0" w:rsidRDefault="00205CAC" w:rsidP="00B44587"/>
        </w:tc>
        <w:tc>
          <w:tcPr>
            <w:tcW w:w="0" w:type="auto"/>
            <w:shd w:val="clear" w:color="auto" w:fill="EAF1DD" w:themeFill="accent3" w:themeFillTint="33"/>
          </w:tcPr>
          <w:p w14:paraId="16854F3A" w14:textId="77777777" w:rsidR="00205CAC" w:rsidRPr="00125DE0" w:rsidRDefault="00205CAC" w:rsidP="00B44587"/>
        </w:tc>
      </w:tr>
      <w:tr w:rsidR="00205CAC" w:rsidRPr="00125DE0" w14:paraId="664FF990" w14:textId="77777777" w:rsidTr="00B44587">
        <w:tc>
          <w:tcPr>
            <w:tcW w:w="0" w:type="auto"/>
            <w:gridSpan w:val="3"/>
            <w:shd w:val="clear" w:color="auto" w:fill="E5DFEC" w:themeFill="accent4" w:themeFillTint="33"/>
          </w:tcPr>
          <w:p w14:paraId="2A610029" w14:textId="77777777" w:rsidR="00205CAC" w:rsidRPr="00785434" w:rsidRDefault="00205CAC" w:rsidP="00B44587">
            <w:pPr>
              <w:rPr>
                <w:b/>
              </w:rPr>
            </w:pPr>
            <w:r w:rsidRPr="00785434">
              <w:rPr>
                <w:b/>
              </w:rPr>
              <w:t>Treatment Characteristics</w:t>
            </w:r>
          </w:p>
        </w:tc>
      </w:tr>
      <w:tr w:rsidR="00205CAC" w:rsidRPr="00125DE0" w14:paraId="6346DDB8" w14:textId="77777777" w:rsidTr="00B44587">
        <w:tc>
          <w:tcPr>
            <w:tcW w:w="0" w:type="auto"/>
            <w:shd w:val="clear" w:color="auto" w:fill="E5DFEC" w:themeFill="accent4" w:themeFillTint="33"/>
          </w:tcPr>
          <w:p w14:paraId="2525ECE5" w14:textId="77777777" w:rsidR="00205CAC" w:rsidRPr="00125DE0" w:rsidRDefault="00205CAC" w:rsidP="00B44587">
            <w:r w:rsidRPr="00125DE0">
              <w:t>16.</w:t>
            </w:r>
          </w:p>
        </w:tc>
        <w:tc>
          <w:tcPr>
            <w:tcW w:w="0" w:type="auto"/>
            <w:shd w:val="clear" w:color="auto" w:fill="E5DFEC" w:themeFill="accent4" w:themeFillTint="33"/>
          </w:tcPr>
          <w:p w14:paraId="3AFDD007" w14:textId="77777777" w:rsidR="00205CAC" w:rsidRPr="00125DE0" w:rsidRDefault="00205CAC" w:rsidP="00B44587">
            <w:r w:rsidRPr="00125DE0">
              <w:t xml:space="preserve">Sham Intervention – Medication.  </w:t>
            </w:r>
          </w:p>
        </w:tc>
        <w:tc>
          <w:tcPr>
            <w:tcW w:w="0" w:type="auto"/>
            <w:shd w:val="clear" w:color="auto" w:fill="E5DFEC" w:themeFill="accent4" w:themeFillTint="33"/>
          </w:tcPr>
          <w:p w14:paraId="36227748" w14:textId="77777777" w:rsidR="00205CAC" w:rsidRPr="00125DE0" w:rsidRDefault="00205CAC" w:rsidP="00B44587">
            <w:r w:rsidRPr="00125DE0">
              <w:t>An inert substance is administered which is manufactured to appear identical to an active medication (e.g. sugar pill, saline IV, topical agent).</w:t>
            </w:r>
          </w:p>
        </w:tc>
      </w:tr>
      <w:tr w:rsidR="00205CAC" w:rsidRPr="00125DE0" w14:paraId="079AA89D" w14:textId="77777777" w:rsidTr="00B44587">
        <w:tc>
          <w:tcPr>
            <w:tcW w:w="0" w:type="auto"/>
            <w:shd w:val="clear" w:color="auto" w:fill="E5DFEC" w:themeFill="accent4" w:themeFillTint="33"/>
          </w:tcPr>
          <w:p w14:paraId="30B4D082" w14:textId="77777777" w:rsidR="00205CAC" w:rsidRPr="00125DE0" w:rsidRDefault="00205CAC" w:rsidP="00B44587">
            <w:r w:rsidRPr="00125DE0">
              <w:t>17.</w:t>
            </w:r>
          </w:p>
        </w:tc>
        <w:tc>
          <w:tcPr>
            <w:tcW w:w="0" w:type="auto"/>
            <w:shd w:val="clear" w:color="auto" w:fill="E5DFEC" w:themeFill="accent4" w:themeFillTint="33"/>
          </w:tcPr>
          <w:p w14:paraId="23AFDDF3" w14:textId="77777777" w:rsidR="00205CAC" w:rsidRPr="00125DE0" w:rsidRDefault="00205CAC" w:rsidP="00B44587">
            <w:r w:rsidRPr="00125DE0">
              <w:t xml:space="preserve">Sham Interventions – Physical.  </w:t>
            </w:r>
          </w:p>
        </w:tc>
        <w:tc>
          <w:tcPr>
            <w:tcW w:w="0" w:type="auto"/>
            <w:shd w:val="clear" w:color="auto" w:fill="E5DFEC" w:themeFill="accent4" w:themeFillTint="33"/>
          </w:tcPr>
          <w:p w14:paraId="2CE27B23" w14:textId="77777777" w:rsidR="00205CAC" w:rsidRPr="00125DE0" w:rsidRDefault="00205CAC" w:rsidP="00B44587">
            <w:r w:rsidRPr="00125DE0">
              <w:t>A sham physical intervention is administered which is designed to appear identical to the genuine intervention (e.g. de-activated TENS, non-penetrative acupuncture needles at non-acupuncture points).</w:t>
            </w:r>
          </w:p>
        </w:tc>
      </w:tr>
      <w:tr w:rsidR="00205CAC" w:rsidRPr="00125DE0" w14:paraId="733FE83B" w14:textId="77777777" w:rsidTr="00B44587">
        <w:tc>
          <w:tcPr>
            <w:tcW w:w="0" w:type="auto"/>
            <w:shd w:val="clear" w:color="auto" w:fill="E5DFEC" w:themeFill="accent4" w:themeFillTint="33"/>
          </w:tcPr>
          <w:p w14:paraId="534339AB" w14:textId="77777777" w:rsidR="00205CAC" w:rsidRPr="00125DE0" w:rsidRDefault="00205CAC" w:rsidP="00B44587">
            <w:r w:rsidRPr="00125DE0">
              <w:t>18.</w:t>
            </w:r>
          </w:p>
        </w:tc>
        <w:tc>
          <w:tcPr>
            <w:tcW w:w="0" w:type="auto"/>
            <w:shd w:val="clear" w:color="auto" w:fill="E5DFEC" w:themeFill="accent4" w:themeFillTint="33"/>
          </w:tcPr>
          <w:p w14:paraId="55083C85" w14:textId="77777777" w:rsidR="00205CAC" w:rsidRPr="00125DE0" w:rsidRDefault="00205CAC" w:rsidP="00B44587">
            <w:r w:rsidRPr="00125DE0">
              <w:t>Sham I</w:t>
            </w:r>
            <w:r>
              <w:t>nterventions – Attention Only.</w:t>
            </w:r>
          </w:p>
        </w:tc>
        <w:tc>
          <w:tcPr>
            <w:tcW w:w="0" w:type="auto"/>
            <w:shd w:val="clear" w:color="auto" w:fill="E5DFEC" w:themeFill="accent4" w:themeFillTint="33"/>
          </w:tcPr>
          <w:p w14:paraId="3806ADA2" w14:textId="3D574826" w:rsidR="00205CAC" w:rsidRPr="00125DE0" w:rsidRDefault="00B5556C" w:rsidP="00B44587">
            <w:r>
              <w:t>Patients</w:t>
            </w:r>
            <w:r w:rsidRPr="00125DE0">
              <w:t xml:space="preserve"> </w:t>
            </w:r>
            <w:r w:rsidR="00205CAC" w:rsidRPr="00125DE0">
              <w:t>receive study-specific attention in terms of numbers of visits and time spent with study staff but no additional intervention.</w:t>
            </w:r>
          </w:p>
        </w:tc>
      </w:tr>
      <w:tr w:rsidR="00205CAC" w:rsidRPr="00125DE0" w14:paraId="018AA411" w14:textId="77777777" w:rsidTr="00B44587">
        <w:tc>
          <w:tcPr>
            <w:tcW w:w="0" w:type="auto"/>
            <w:shd w:val="clear" w:color="auto" w:fill="E5DFEC" w:themeFill="accent4" w:themeFillTint="33"/>
          </w:tcPr>
          <w:p w14:paraId="75BD0B1A" w14:textId="77777777" w:rsidR="00205CAC" w:rsidRPr="00125DE0" w:rsidRDefault="00205CAC" w:rsidP="00B44587">
            <w:r w:rsidRPr="00125DE0">
              <w:t>19.</w:t>
            </w:r>
          </w:p>
        </w:tc>
        <w:tc>
          <w:tcPr>
            <w:tcW w:w="0" w:type="auto"/>
            <w:shd w:val="clear" w:color="auto" w:fill="E5DFEC" w:themeFill="accent4" w:themeFillTint="33"/>
          </w:tcPr>
          <w:p w14:paraId="705FE565" w14:textId="77777777" w:rsidR="00205CAC" w:rsidRPr="00125DE0" w:rsidRDefault="00205CAC" w:rsidP="00B44587">
            <w:r w:rsidRPr="00125DE0">
              <w:t xml:space="preserve">Ineffective substances. </w:t>
            </w:r>
            <w:r>
              <w:rPr>
                <w:vertAlign w:val="superscript"/>
              </w:rPr>
              <w:t>a</w:t>
            </w:r>
          </w:p>
        </w:tc>
        <w:tc>
          <w:tcPr>
            <w:tcW w:w="0" w:type="auto"/>
            <w:shd w:val="clear" w:color="auto" w:fill="E5DFEC" w:themeFill="accent4" w:themeFillTint="33"/>
          </w:tcPr>
          <w:p w14:paraId="29F044C3" w14:textId="77777777" w:rsidR="00205CAC" w:rsidRPr="00125DE0" w:rsidRDefault="00205CAC" w:rsidP="00B44587">
            <w:r w:rsidRPr="00125DE0">
              <w:t>Products unlikely to be effective or not indicated are administered (e.g. vitamins in the absence of vitamin deficiency).</w:t>
            </w:r>
          </w:p>
        </w:tc>
      </w:tr>
      <w:tr w:rsidR="00205CAC" w:rsidRPr="00125DE0" w14:paraId="40C3A47D" w14:textId="77777777" w:rsidTr="00B44587">
        <w:tc>
          <w:tcPr>
            <w:tcW w:w="0" w:type="auto"/>
            <w:shd w:val="clear" w:color="auto" w:fill="E5DFEC" w:themeFill="accent4" w:themeFillTint="33"/>
          </w:tcPr>
          <w:p w14:paraId="3EC4CEA2" w14:textId="77777777" w:rsidR="00205CAC" w:rsidRPr="00125DE0" w:rsidRDefault="00205CAC" w:rsidP="00B44587">
            <w:r w:rsidRPr="00125DE0">
              <w:t>20.</w:t>
            </w:r>
          </w:p>
        </w:tc>
        <w:tc>
          <w:tcPr>
            <w:tcW w:w="0" w:type="auto"/>
            <w:shd w:val="clear" w:color="auto" w:fill="E5DFEC" w:themeFill="accent4" w:themeFillTint="33"/>
          </w:tcPr>
          <w:p w14:paraId="1F37E802" w14:textId="538028AA" w:rsidR="00205CAC" w:rsidRPr="00125DE0" w:rsidRDefault="00205CAC" w:rsidP="00B44587">
            <w:r w:rsidRPr="00125DE0">
              <w:t xml:space="preserve">Use </w:t>
            </w:r>
            <w:r w:rsidR="003B3859">
              <w:t xml:space="preserve">Salient </w:t>
            </w:r>
            <w:r w:rsidRPr="00125DE0">
              <w:t xml:space="preserve">Side-Effects. </w:t>
            </w:r>
          </w:p>
        </w:tc>
        <w:tc>
          <w:tcPr>
            <w:tcW w:w="0" w:type="auto"/>
            <w:shd w:val="clear" w:color="auto" w:fill="E5DFEC" w:themeFill="accent4" w:themeFillTint="33"/>
          </w:tcPr>
          <w:p w14:paraId="3ECC5AC9" w14:textId="5877ABDA" w:rsidR="00205CAC" w:rsidRPr="00125DE0" w:rsidRDefault="00205CAC" w:rsidP="00B5556C">
            <w:r w:rsidRPr="00125DE0">
              <w:t xml:space="preserve">Potential side-effects are highlighted such that the </w:t>
            </w:r>
            <w:r w:rsidR="00B5556C">
              <w:t xml:space="preserve">patient </w:t>
            </w:r>
            <w:r w:rsidRPr="00125DE0">
              <w:t>can interpret them as evidence of a potent intervention</w:t>
            </w:r>
            <w:r>
              <w:t>.</w:t>
            </w:r>
          </w:p>
        </w:tc>
      </w:tr>
      <w:tr w:rsidR="00205CAC" w:rsidRPr="00125DE0" w14:paraId="6FE9CDF1" w14:textId="77777777" w:rsidTr="00B44587">
        <w:tc>
          <w:tcPr>
            <w:tcW w:w="0" w:type="auto"/>
            <w:shd w:val="clear" w:color="auto" w:fill="E5DFEC" w:themeFill="accent4" w:themeFillTint="33"/>
          </w:tcPr>
          <w:p w14:paraId="2C8A3697" w14:textId="77777777" w:rsidR="00205CAC" w:rsidRPr="00125DE0" w:rsidRDefault="00205CAC" w:rsidP="00B44587">
            <w:r w:rsidRPr="00125DE0">
              <w:t>21.</w:t>
            </w:r>
          </w:p>
        </w:tc>
        <w:tc>
          <w:tcPr>
            <w:tcW w:w="0" w:type="auto"/>
            <w:shd w:val="clear" w:color="auto" w:fill="E5DFEC" w:themeFill="accent4" w:themeFillTint="33"/>
          </w:tcPr>
          <w:p w14:paraId="4D5CF6E7" w14:textId="0208A011" w:rsidR="00205CAC" w:rsidRPr="00125DE0" w:rsidRDefault="00205CAC" w:rsidP="00B5556C">
            <w:r w:rsidRPr="00125DE0">
              <w:t xml:space="preserve">Matched </w:t>
            </w:r>
            <w:r w:rsidR="00B5556C">
              <w:t>T</w:t>
            </w:r>
            <w:r w:rsidRPr="00125DE0">
              <w:t>reatments.</w:t>
            </w:r>
          </w:p>
        </w:tc>
        <w:tc>
          <w:tcPr>
            <w:tcW w:w="0" w:type="auto"/>
            <w:shd w:val="clear" w:color="auto" w:fill="E5DFEC" w:themeFill="accent4" w:themeFillTint="33"/>
          </w:tcPr>
          <w:p w14:paraId="0278D0AA" w14:textId="77777777" w:rsidR="00205CAC" w:rsidRPr="00125DE0" w:rsidRDefault="00205CAC" w:rsidP="00B44587">
            <w:r w:rsidRPr="00125DE0">
              <w:t>To secure blinding, placebo/sham treatments are matched to ‘real’ treatments (e.g. on mode of administration, dosage, frequency of administration, visual appearance, taste, smell, individual titration procedures).</w:t>
            </w:r>
          </w:p>
        </w:tc>
      </w:tr>
      <w:tr w:rsidR="00205CAC" w:rsidRPr="00125DE0" w14:paraId="735A6845" w14:textId="77777777" w:rsidTr="00B44587">
        <w:tc>
          <w:tcPr>
            <w:tcW w:w="0" w:type="auto"/>
            <w:shd w:val="clear" w:color="auto" w:fill="E5DFEC" w:themeFill="accent4" w:themeFillTint="33"/>
          </w:tcPr>
          <w:p w14:paraId="778E7BA1" w14:textId="77777777" w:rsidR="00205CAC" w:rsidRPr="00125DE0" w:rsidRDefault="00205CAC" w:rsidP="00B44587">
            <w:r w:rsidRPr="00125DE0">
              <w:t>22.</w:t>
            </w:r>
          </w:p>
        </w:tc>
        <w:tc>
          <w:tcPr>
            <w:tcW w:w="0" w:type="auto"/>
            <w:shd w:val="clear" w:color="auto" w:fill="E5DFEC" w:themeFill="accent4" w:themeFillTint="33"/>
          </w:tcPr>
          <w:p w14:paraId="3029C19B" w14:textId="0ADB10BE" w:rsidR="00205CAC" w:rsidRPr="00125DE0" w:rsidRDefault="00205CAC" w:rsidP="00B5556C">
            <w:r w:rsidRPr="00125DE0">
              <w:t xml:space="preserve">Maximised </w:t>
            </w:r>
            <w:r w:rsidR="00B5556C">
              <w:t>T</w:t>
            </w:r>
            <w:r w:rsidRPr="00125DE0">
              <w:t xml:space="preserve">reatment </w:t>
            </w:r>
            <w:r w:rsidR="00B5556C">
              <w:t>P</w:t>
            </w:r>
            <w:r w:rsidRPr="00125DE0">
              <w:t xml:space="preserve">rocedures. </w:t>
            </w:r>
          </w:p>
        </w:tc>
        <w:tc>
          <w:tcPr>
            <w:tcW w:w="0" w:type="auto"/>
            <w:shd w:val="clear" w:color="auto" w:fill="E5DFEC" w:themeFill="accent4" w:themeFillTint="33"/>
          </w:tcPr>
          <w:p w14:paraId="4CF5235C" w14:textId="77777777" w:rsidR="00205CAC" w:rsidRPr="00125DE0" w:rsidRDefault="00205CAC" w:rsidP="00B44587">
            <w:r w:rsidRPr="00125DE0">
              <w:t>The procedures and characteristics of the treatment are exaggerated, e.g. through high dose, use of colour, high frequency, large pill size, lengthy duration of intervention, ritualistic administration.</w:t>
            </w:r>
          </w:p>
        </w:tc>
      </w:tr>
      <w:tr w:rsidR="00205CAC" w:rsidRPr="00125DE0" w14:paraId="1F0F902A" w14:textId="77777777" w:rsidTr="00B44587">
        <w:tc>
          <w:tcPr>
            <w:tcW w:w="0" w:type="auto"/>
            <w:shd w:val="clear" w:color="auto" w:fill="E5DFEC" w:themeFill="accent4" w:themeFillTint="33"/>
          </w:tcPr>
          <w:p w14:paraId="6E5F15D3" w14:textId="77777777" w:rsidR="00205CAC" w:rsidRPr="00125DE0" w:rsidRDefault="00205CAC" w:rsidP="00B44587">
            <w:r w:rsidRPr="00125DE0">
              <w:t>23.</w:t>
            </w:r>
          </w:p>
        </w:tc>
        <w:tc>
          <w:tcPr>
            <w:tcW w:w="0" w:type="auto"/>
            <w:shd w:val="clear" w:color="auto" w:fill="E5DFEC" w:themeFill="accent4" w:themeFillTint="33"/>
          </w:tcPr>
          <w:p w14:paraId="50D53C1C" w14:textId="77777777" w:rsidR="00205CAC" w:rsidRPr="00125DE0" w:rsidRDefault="00205CAC" w:rsidP="00B44587">
            <w:r w:rsidRPr="00125DE0">
              <w:t xml:space="preserve">Conditioning.  </w:t>
            </w:r>
          </w:p>
        </w:tc>
        <w:tc>
          <w:tcPr>
            <w:tcW w:w="0" w:type="auto"/>
            <w:shd w:val="clear" w:color="auto" w:fill="E5DFEC" w:themeFill="accent4" w:themeFillTint="33"/>
          </w:tcPr>
          <w:p w14:paraId="1F6FCCC6" w14:textId="111DF409" w:rsidR="00205CAC" w:rsidRPr="00125DE0" w:rsidRDefault="00205CAC" w:rsidP="00B5556C">
            <w:r w:rsidRPr="00125DE0">
              <w:t xml:space="preserve">A desired response (e.g. pain relief) is paired with an intervention stimulus (e.g. placebo cream) so that the </w:t>
            </w:r>
            <w:r w:rsidR="00B5556C">
              <w:t xml:space="preserve">patient </w:t>
            </w:r>
            <w:r w:rsidRPr="00125DE0">
              <w:t xml:space="preserve">associates the response with the stimulus.  </w:t>
            </w:r>
          </w:p>
        </w:tc>
      </w:tr>
      <w:tr w:rsidR="00205CAC" w:rsidRPr="00125DE0" w14:paraId="322EACCD" w14:textId="77777777" w:rsidTr="00B44587">
        <w:tc>
          <w:tcPr>
            <w:tcW w:w="0" w:type="auto"/>
            <w:gridSpan w:val="2"/>
            <w:shd w:val="clear" w:color="auto" w:fill="E5DFEC" w:themeFill="accent4" w:themeFillTint="33"/>
          </w:tcPr>
          <w:p w14:paraId="331A52A2" w14:textId="77777777" w:rsidR="00205CAC" w:rsidRPr="00125DE0" w:rsidRDefault="00205CAC" w:rsidP="00B44587"/>
        </w:tc>
        <w:tc>
          <w:tcPr>
            <w:tcW w:w="0" w:type="auto"/>
            <w:shd w:val="clear" w:color="auto" w:fill="E5DFEC" w:themeFill="accent4" w:themeFillTint="33"/>
          </w:tcPr>
          <w:p w14:paraId="13E0CD3F" w14:textId="77777777" w:rsidR="00205CAC" w:rsidRPr="00125DE0" w:rsidRDefault="00205CAC" w:rsidP="00B44587"/>
        </w:tc>
      </w:tr>
      <w:tr w:rsidR="00205CAC" w:rsidRPr="00125DE0" w14:paraId="1CA7F95F" w14:textId="77777777" w:rsidTr="00B44587">
        <w:tc>
          <w:tcPr>
            <w:tcW w:w="0" w:type="auto"/>
            <w:gridSpan w:val="3"/>
            <w:shd w:val="clear" w:color="auto" w:fill="FDE9D9" w:themeFill="accent6" w:themeFillTint="33"/>
          </w:tcPr>
          <w:p w14:paraId="43A7EFD1" w14:textId="77777777" w:rsidR="00205CAC" w:rsidRPr="00785434" w:rsidRDefault="00205CAC" w:rsidP="00B44587">
            <w:pPr>
              <w:rPr>
                <w:b/>
              </w:rPr>
            </w:pPr>
            <w:r w:rsidRPr="00785434">
              <w:rPr>
                <w:b/>
              </w:rPr>
              <w:t>The Patient-Practitioner Interaction</w:t>
            </w:r>
          </w:p>
        </w:tc>
      </w:tr>
      <w:tr w:rsidR="00205CAC" w:rsidRPr="00125DE0" w14:paraId="5A427604" w14:textId="77777777" w:rsidTr="00B44587">
        <w:tc>
          <w:tcPr>
            <w:tcW w:w="0" w:type="auto"/>
            <w:shd w:val="clear" w:color="auto" w:fill="FDE9D9" w:themeFill="accent6" w:themeFillTint="33"/>
          </w:tcPr>
          <w:p w14:paraId="7316802F" w14:textId="77777777" w:rsidR="00205CAC" w:rsidRPr="00125DE0" w:rsidRDefault="00205CAC" w:rsidP="00B44587">
            <w:r w:rsidRPr="00125DE0">
              <w:t>24.</w:t>
            </w:r>
          </w:p>
        </w:tc>
        <w:tc>
          <w:tcPr>
            <w:tcW w:w="0" w:type="auto"/>
            <w:shd w:val="clear" w:color="auto" w:fill="FDE9D9" w:themeFill="accent6" w:themeFillTint="33"/>
          </w:tcPr>
          <w:p w14:paraId="414080A3" w14:textId="77777777" w:rsidR="00205CAC" w:rsidRPr="00125DE0" w:rsidRDefault="00205CAC" w:rsidP="00B44587">
            <w:r w:rsidRPr="00125DE0">
              <w:t xml:space="preserve">The Process of Informed Consent. </w:t>
            </w:r>
          </w:p>
        </w:tc>
        <w:tc>
          <w:tcPr>
            <w:tcW w:w="0" w:type="auto"/>
            <w:shd w:val="clear" w:color="auto" w:fill="FDE9D9" w:themeFill="accent6" w:themeFillTint="33"/>
          </w:tcPr>
          <w:p w14:paraId="6293C6E7" w14:textId="4527BAC9" w:rsidR="00205CAC" w:rsidRPr="00125DE0" w:rsidRDefault="00205CAC" w:rsidP="00B5556C">
            <w:r w:rsidRPr="00125DE0">
              <w:t xml:space="preserve">The </w:t>
            </w:r>
            <w:r w:rsidR="00B5556C">
              <w:t>patient’s</w:t>
            </w:r>
            <w:r w:rsidR="00B5556C" w:rsidRPr="00125DE0">
              <w:t xml:space="preserve"> </w:t>
            </w:r>
            <w:r w:rsidRPr="00125DE0">
              <w:t>formal written and/or verbal informed consent is discussed and obtained.</w:t>
            </w:r>
          </w:p>
        </w:tc>
      </w:tr>
      <w:tr w:rsidR="00205CAC" w:rsidRPr="00125DE0" w14:paraId="6F10FF26" w14:textId="77777777" w:rsidTr="00B44587">
        <w:tc>
          <w:tcPr>
            <w:tcW w:w="0" w:type="auto"/>
            <w:shd w:val="clear" w:color="auto" w:fill="FDE9D9" w:themeFill="accent6" w:themeFillTint="33"/>
          </w:tcPr>
          <w:p w14:paraId="42B65916" w14:textId="77777777" w:rsidR="00205CAC" w:rsidRPr="00125DE0" w:rsidRDefault="00205CAC" w:rsidP="00B44587">
            <w:r w:rsidRPr="00125DE0">
              <w:t>25.</w:t>
            </w:r>
          </w:p>
        </w:tc>
        <w:tc>
          <w:tcPr>
            <w:tcW w:w="0" w:type="auto"/>
            <w:shd w:val="clear" w:color="auto" w:fill="FDE9D9" w:themeFill="accent6" w:themeFillTint="33"/>
          </w:tcPr>
          <w:p w14:paraId="68846E77" w14:textId="77777777" w:rsidR="00205CAC" w:rsidRPr="00125DE0" w:rsidRDefault="00205CAC" w:rsidP="00B44587">
            <w:r w:rsidRPr="00125DE0">
              <w:t xml:space="preserve">Detailed History.  </w:t>
            </w:r>
          </w:p>
        </w:tc>
        <w:tc>
          <w:tcPr>
            <w:tcW w:w="0" w:type="auto"/>
            <w:shd w:val="clear" w:color="auto" w:fill="FDE9D9" w:themeFill="accent6" w:themeFillTint="33"/>
          </w:tcPr>
          <w:p w14:paraId="3B8EC464" w14:textId="20358FBB" w:rsidR="00205CAC" w:rsidRPr="00125DE0" w:rsidRDefault="00205CAC" w:rsidP="00B5556C">
            <w:r w:rsidRPr="00125DE0">
              <w:t xml:space="preserve">A detailed personal and/or medical and/or psychosocial history is obtained from the </w:t>
            </w:r>
            <w:r w:rsidR="00B5556C">
              <w:t>patient</w:t>
            </w:r>
            <w:r w:rsidRPr="00125DE0">
              <w:t>.</w:t>
            </w:r>
          </w:p>
        </w:tc>
      </w:tr>
      <w:tr w:rsidR="00205CAC" w:rsidRPr="00125DE0" w14:paraId="2B228753" w14:textId="77777777" w:rsidTr="00B44587">
        <w:tc>
          <w:tcPr>
            <w:tcW w:w="0" w:type="auto"/>
            <w:shd w:val="clear" w:color="auto" w:fill="FDE9D9" w:themeFill="accent6" w:themeFillTint="33"/>
          </w:tcPr>
          <w:p w14:paraId="7A19584D" w14:textId="77777777" w:rsidR="00205CAC" w:rsidRPr="00125DE0" w:rsidRDefault="00205CAC" w:rsidP="00B44587">
            <w:r w:rsidRPr="00125DE0">
              <w:t>26.</w:t>
            </w:r>
          </w:p>
        </w:tc>
        <w:tc>
          <w:tcPr>
            <w:tcW w:w="0" w:type="auto"/>
            <w:shd w:val="clear" w:color="auto" w:fill="FDE9D9" w:themeFill="accent6" w:themeFillTint="33"/>
          </w:tcPr>
          <w:p w14:paraId="395D79C9" w14:textId="77777777" w:rsidR="00205CAC" w:rsidRPr="00125DE0" w:rsidRDefault="00205CAC" w:rsidP="00B44587">
            <w:r w:rsidRPr="00125DE0">
              <w:t xml:space="preserve">Diagnosis/tests.  </w:t>
            </w:r>
          </w:p>
        </w:tc>
        <w:tc>
          <w:tcPr>
            <w:tcW w:w="0" w:type="auto"/>
            <w:shd w:val="clear" w:color="auto" w:fill="FDE9D9" w:themeFill="accent6" w:themeFillTint="33"/>
          </w:tcPr>
          <w:p w14:paraId="5215D894" w14:textId="77777777" w:rsidR="00205CAC" w:rsidRPr="00125DE0" w:rsidRDefault="00205CAC" w:rsidP="00B44587">
            <w:r w:rsidRPr="00125DE0">
              <w:t>Additional tests, examinations, or confirmatory diagnostic procedures are undertaken to establish eligibility for the study.</w:t>
            </w:r>
          </w:p>
        </w:tc>
      </w:tr>
      <w:tr w:rsidR="00205CAC" w:rsidRPr="00125DE0" w14:paraId="2C6C8040" w14:textId="77777777" w:rsidTr="00B44587">
        <w:tc>
          <w:tcPr>
            <w:tcW w:w="0" w:type="auto"/>
            <w:shd w:val="clear" w:color="auto" w:fill="FDE9D9" w:themeFill="accent6" w:themeFillTint="33"/>
          </w:tcPr>
          <w:p w14:paraId="66AE41A8" w14:textId="77777777" w:rsidR="00205CAC" w:rsidRPr="00125DE0" w:rsidRDefault="00205CAC" w:rsidP="00B44587">
            <w:r w:rsidRPr="00125DE0">
              <w:t>27.</w:t>
            </w:r>
          </w:p>
        </w:tc>
        <w:tc>
          <w:tcPr>
            <w:tcW w:w="0" w:type="auto"/>
            <w:shd w:val="clear" w:color="auto" w:fill="FDE9D9" w:themeFill="accent6" w:themeFillTint="33"/>
          </w:tcPr>
          <w:p w14:paraId="4619C750" w14:textId="77777777" w:rsidR="00205CAC" w:rsidRPr="00125DE0" w:rsidRDefault="00205CAC" w:rsidP="00B44587">
            <w:r w:rsidRPr="00125DE0">
              <w:t xml:space="preserve">Care.  </w:t>
            </w:r>
          </w:p>
        </w:tc>
        <w:tc>
          <w:tcPr>
            <w:tcW w:w="0" w:type="auto"/>
            <w:shd w:val="clear" w:color="auto" w:fill="FDE9D9" w:themeFill="accent6" w:themeFillTint="33"/>
          </w:tcPr>
          <w:p w14:paraId="66001683" w14:textId="41D7C330" w:rsidR="00205CAC" w:rsidRPr="00125DE0" w:rsidRDefault="00205CAC" w:rsidP="00B5556C">
            <w:r w:rsidRPr="00125DE0">
              <w:t xml:space="preserve">The practitioner deliberately engages the </w:t>
            </w:r>
            <w:r w:rsidR="00B5556C">
              <w:t xml:space="preserve">patient </w:t>
            </w:r>
            <w:r w:rsidRPr="00125DE0">
              <w:t>with warmth, compassion and empathy.</w:t>
            </w:r>
          </w:p>
        </w:tc>
      </w:tr>
      <w:tr w:rsidR="00205CAC" w:rsidRPr="00125DE0" w14:paraId="19AB4215" w14:textId="77777777" w:rsidTr="00B44587">
        <w:tc>
          <w:tcPr>
            <w:tcW w:w="0" w:type="auto"/>
            <w:shd w:val="clear" w:color="auto" w:fill="FDE9D9" w:themeFill="accent6" w:themeFillTint="33"/>
          </w:tcPr>
          <w:p w14:paraId="5980D6DD" w14:textId="77777777" w:rsidR="00205CAC" w:rsidRPr="00125DE0" w:rsidRDefault="00205CAC" w:rsidP="00B44587">
            <w:r w:rsidRPr="00125DE0">
              <w:t>28.</w:t>
            </w:r>
          </w:p>
        </w:tc>
        <w:tc>
          <w:tcPr>
            <w:tcW w:w="0" w:type="auto"/>
            <w:shd w:val="clear" w:color="auto" w:fill="FDE9D9" w:themeFill="accent6" w:themeFillTint="33"/>
          </w:tcPr>
          <w:p w14:paraId="3EBFBE4B" w14:textId="77777777" w:rsidR="00205CAC" w:rsidRPr="00125DE0" w:rsidRDefault="00205CAC" w:rsidP="00B44587">
            <w:r>
              <w:t xml:space="preserve">Patient-Centred Communication. </w:t>
            </w:r>
            <w:r>
              <w:rPr>
                <w:vertAlign w:val="superscript"/>
              </w:rPr>
              <w:t>a</w:t>
            </w:r>
          </w:p>
        </w:tc>
        <w:tc>
          <w:tcPr>
            <w:tcW w:w="0" w:type="auto"/>
            <w:shd w:val="clear" w:color="auto" w:fill="FDE9D9" w:themeFill="accent6" w:themeFillTint="33"/>
          </w:tcPr>
          <w:p w14:paraId="5CF40D33" w14:textId="77777777" w:rsidR="00205CAC" w:rsidRPr="00125DE0" w:rsidRDefault="00205CAC" w:rsidP="00B44587">
            <w:r w:rsidRPr="00125DE0">
              <w:t>The practitioner adopts a style of consultation that they consider to be appropriate for a particular patient.</w:t>
            </w:r>
          </w:p>
        </w:tc>
      </w:tr>
      <w:tr w:rsidR="00205CAC" w:rsidRPr="00125DE0" w14:paraId="16FBA236" w14:textId="77777777" w:rsidTr="00B44587">
        <w:tc>
          <w:tcPr>
            <w:tcW w:w="0" w:type="auto"/>
            <w:shd w:val="clear" w:color="auto" w:fill="FDE9D9" w:themeFill="accent6" w:themeFillTint="33"/>
          </w:tcPr>
          <w:p w14:paraId="5A12F053" w14:textId="77777777" w:rsidR="00205CAC" w:rsidRPr="00125DE0" w:rsidRDefault="00205CAC" w:rsidP="00B44587">
            <w:r w:rsidRPr="00125DE0">
              <w:t>29.</w:t>
            </w:r>
          </w:p>
        </w:tc>
        <w:tc>
          <w:tcPr>
            <w:tcW w:w="0" w:type="auto"/>
            <w:shd w:val="clear" w:color="auto" w:fill="FDE9D9" w:themeFill="accent6" w:themeFillTint="33"/>
          </w:tcPr>
          <w:p w14:paraId="239A920C" w14:textId="77777777" w:rsidR="00205CAC" w:rsidRPr="00125DE0" w:rsidRDefault="00205CAC" w:rsidP="00B44587">
            <w:r w:rsidRPr="00125DE0">
              <w:t xml:space="preserve">Extra Attention.  </w:t>
            </w:r>
          </w:p>
        </w:tc>
        <w:tc>
          <w:tcPr>
            <w:tcW w:w="0" w:type="auto"/>
            <w:shd w:val="clear" w:color="auto" w:fill="FDE9D9" w:themeFill="accent6" w:themeFillTint="33"/>
          </w:tcPr>
          <w:p w14:paraId="7BE18D6E" w14:textId="0D67E281" w:rsidR="00205CAC" w:rsidRPr="00125DE0" w:rsidRDefault="00205CAC" w:rsidP="00B5556C">
            <w:r w:rsidRPr="00125DE0">
              <w:t xml:space="preserve">The </w:t>
            </w:r>
            <w:r w:rsidR="00B5556C">
              <w:t xml:space="preserve">patient </w:t>
            </w:r>
            <w:r w:rsidRPr="00125DE0">
              <w:t>receives extra attention from being in the study, for example is seen more frequently or for longer than usual.</w:t>
            </w:r>
          </w:p>
        </w:tc>
      </w:tr>
      <w:tr w:rsidR="00205CAC" w:rsidRPr="00125DE0" w14:paraId="470243A2" w14:textId="77777777" w:rsidTr="00B44587">
        <w:tc>
          <w:tcPr>
            <w:tcW w:w="0" w:type="auto"/>
            <w:tcBorders>
              <w:bottom w:val="single" w:sz="4" w:space="0" w:color="auto"/>
            </w:tcBorders>
            <w:shd w:val="clear" w:color="auto" w:fill="FDE9D9" w:themeFill="accent6" w:themeFillTint="33"/>
          </w:tcPr>
          <w:p w14:paraId="4E8A9EA6" w14:textId="77777777" w:rsidR="00205CAC" w:rsidRPr="00125DE0" w:rsidRDefault="00205CAC" w:rsidP="00B44587">
            <w:r w:rsidRPr="00125DE0">
              <w:t>30.</w:t>
            </w:r>
          </w:p>
        </w:tc>
        <w:tc>
          <w:tcPr>
            <w:tcW w:w="0" w:type="auto"/>
            <w:tcBorders>
              <w:bottom w:val="single" w:sz="4" w:space="0" w:color="auto"/>
            </w:tcBorders>
            <w:shd w:val="clear" w:color="auto" w:fill="FDE9D9" w:themeFill="accent6" w:themeFillTint="33"/>
          </w:tcPr>
          <w:p w14:paraId="36F52683" w14:textId="77777777" w:rsidR="00205CAC" w:rsidRPr="00125DE0" w:rsidRDefault="00205CAC" w:rsidP="00B44587">
            <w:r w:rsidRPr="00125DE0">
              <w:t xml:space="preserve">Continuity of Care.  </w:t>
            </w:r>
          </w:p>
        </w:tc>
        <w:tc>
          <w:tcPr>
            <w:tcW w:w="0" w:type="auto"/>
            <w:tcBorders>
              <w:bottom w:val="single" w:sz="4" w:space="0" w:color="auto"/>
            </w:tcBorders>
            <w:shd w:val="clear" w:color="auto" w:fill="FDE9D9" w:themeFill="accent6" w:themeFillTint="33"/>
          </w:tcPr>
          <w:p w14:paraId="75D3521E" w14:textId="65692F13" w:rsidR="00205CAC" w:rsidRPr="00125DE0" w:rsidRDefault="00205CAC" w:rsidP="00B5556C">
            <w:r w:rsidRPr="00125DE0">
              <w:t xml:space="preserve">Efforts are made for the same practitioner to see the same </w:t>
            </w:r>
            <w:r w:rsidR="00B5556C">
              <w:t xml:space="preserve">patient </w:t>
            </w:r>
            <w:r w:rsidRPr="00125DE0">
              <w:t>at each contact.</w:t>
            </w:r>
          </w:p>
        </w:tc>
      </w:tr>
    </w:tbl>
    <w:p w14:paraId="3CE9658F" w14:textId="0F3FDF4C" w:rsidR="00205CAC" w:rsidRDefault="00205CAC" w:rsidP="00401260">
      <w:pPr>
        <w:spacing w:after="0" w:line="240" w:lineRule="auto"/>
      </w:pPr>
      <w:proofErr w:type="gramStart"/>
      <w:r>
        <w:rPr>
          <w:rFonts w:eastAsia="Times New Roman" w:cs="Times New Roman"/>
          <w:color w:val="000000"/>
          <w:sz w:val="20"/>
          <w:szCs w:val="20"/>
          <w:vertAlign w:val="superscript"/>
        </w:rPr>
        <w:t>a</w:t>
      </w:r>
      <w:proofErr w:type="gramEnd"/>
      <w:r w:rsidRPr="007816F8">
        <w:rPr>
          <w:rFonts w:eastAsia="Times New Roman" w:cs="Times New Roman"/>
          <w:color w:val="000000"/>
          <w:sz w:val="20"/>
          <w:szCs w:val="20"/>
        </w:rPr>
        <w:t xml:space="preserve"> </w:t>
      </w:r>
      <w:r w:rsidR="00401260">
        <w:rPr>
          <w:rFonts w:eastAsia="Times New Roman" w:cs="Times New Roman"/>
          <w:color w:val="000000"/>
          <w:sz w:val="20"/>
          <w:szCs w:val="20"/>
        </w:rPr>
        <w:t>procedures</w:t>
      </w:r>
      <w:r w:rsidR="00401260" w:rsidRPr="007816F8">
        <w:rPr>
          <w:rFonts w:eastAsia="Times New Roman" w:cs="Times New Roman"/>
          <w:color w:val="000000"/>
          <w:sz w:val="20"/>
          <w:szCs w:val="20"/>
        </w:rPr>
        <w:t xml:space="preserve"> </w:t>
      </w:r>
      <w:r w:rsidRPr="007816F8">
        <w:rPr>
          <w:rFonts w:eastAsia="Times New Roman" w:cs="Times New Roman"/>
          <w:color w:val="000000"/>
          <w:sz w:val="20"/>
          <w:szCs w:val="20"/>
        </w:rPr>
        <w:t>added following survey of researchers.</w:t>
      </w:r>
    </w:p>
    <w:p w14:paraId="60E9F245" w14:textId="77777777" w:rsidR="00205CAC" w:rsidRDefault="00205CAC" w:rsidP="00205CAC">
      <w:pPr>
        <w:sectPr w:rsidR="00205CAC" w:rsidSect="008A6EF5">
          <w:pgSz w:w="16838" w:h="11906" w:orient="landscape"/>
          <w:pgMar w:top="1440" w:right="1440" w:bottom="1440" w:left="1440" w:header="708" w:footer="708" w:gutter="0"/>
          <w:lnNumType w:countBy="1" w:restart="continuous"/>
          <w:cols w:space="708"/>
          <w:docGrid w:linePitch="360"/>
        </w:sectPr>
      </w:pPr>
    </w:p>
    <w:p w14:paraId="0A001A4F" w14:textId="01AFD216" w:rsidR="00205CAC" w:rsidRDefault="00205CAC" w:rsidP="00205CAC">
      <w:pPr>
        <w:spacing w:after="0" w:line="360" w:lineRule="auto"/>
        <w:rPr>
          <w:u w:val="single"/>
        </w:rPr>
      </w:pPr>
      <w:proofErr w:type="gramStart"/>
      <w:r w:rsidRPr="00F7160A">
        <w:rPr>
          <w:u w:val="single"/>
        </w:rPr>
        <w:lastRenderedPageBreak/>
        <w:t>Table</w:t>
      </w:r>
      <w:r>
        <w:rPr>
          <w:u w:val="single"/>
        </w:rPr>
        <w:t xml:space="preserve"> 2</w:t>
      </w:r>
      <w:r w:rsidRPr="00F7160A">
        <w:rPr>
          <w:u w:val="single"/>
        </w:rPr>
        <w:t>.</w:t>
      </w:r>
      <w:proofErr w:type="gramEnd"/>
      <w:r w:rsidRPr="00F7160A">
        <w:rPr>
          <w:u w:val="single"/>
        </w:rPr>
        <w:t xml:space="preserve">  </w:t>
      </w:r>
      <w:r>
        <w:rPr>
          <w:u w:val="single"/>
        </w:rPr>
        <w:t xml:space="preserve">Suggested </w:t>
      </w:r>
      <w:r w:rsidR="00B44587">
        <w:rPr>
          <w:u w:val="single"/>
        </w:rPr>
        <w:t>Poten</w:t>
      </w:r>
      <w:r w:rsidR="00401260">
        <w:rPr>
          <w:u w:val="single"/>
        </w:rPr>
        <w:t>t</w:t>
      </w:r>
      <w:r w:rsidR="00B44587">
        <w:rPr>
          <w:u w:val="single"/>
        </w:rPr>
        <w:t xml:space="preserve">ial </w:t>
      </w:r>
      <w:r>
        <w:rPr>
          <w:u w:val="single"/>
        </w:rPr>
        <w:t xml:space="preserve">Clinical Applications </w:t>
      </w:r>
      <w:r w:rsidRPr="00F7160A">
        <w:rPr>
          <w:u w:val="single"/>
        </w:rPr>
        <w:t xml:space="preserve">of Procedures </w:t>
      </w:r>
      <w:r>
        <w:rPr>
          <w:u w:val="single"/>
        </w:rPr>
        <w:t>to Elicit Placebo Effects in</w:t>
      </w:r>
      <w:r w:rsidRPr="00F7160A">
        <w:rPr>
          <w:u w:val="single"/>
        </w:rPr>
        <w:t xml:space="preserve"> Non-Malignant Pain</w:t>
      </w:r>
      <w:r w:rsidR="00B44587">
        <w:rPr>
          <w:u w:val="single"/>
        </w:rPr>
        <w:t>, Subject to Further Research</w:t>
      </w:r>
    </w:p>
    <w:p w14:paraId="40FE08FD" w14:textId="77777777" w:rsidR="00205CAC" w:rsidRDefault="00205CAC" w:rsidP="00205CAC">
      <w:pPr>
        <w:spacing w:after="0" w:line="360" w:lineRule="auto"/>
        <w:rPr>
          <w:u w:val="single"/>
        </w:rPr>
      </w:pPr>
    </w:p>
    <w:tbl>
      <w:tblPr>
        <w:tblStyle w:val="TableGrid"/>
        <w:tblW w:w="496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
        <w:gridCol w:w="2126"/>
        <w:gridCol w:w="6660"/>
      </w:tblGrid>
      <w:tr w:rsidR="00205CAC" w:rsidRPr="004D2CF3" w14:paraId="3136E327" w14:textId="77777777" w:rsidTr="00B44587">
        <w:trPr>
          <w:trHeight w:val="436"/>
        </w:trPr>
        <w:tc>
          <w:tcPr>
            <w:tcW w:w="1372" w:type="pct"/>
            <w:gridSpan w:val="2"/>
            <w:tcBorders>
              <w:top w:val="single" w:sz="4" w:space="0" w:color="auto"/>
              <w:bottom w:val="single" w:sz="4" w:space="0" w:color="auto"/>
            </w:tcBorders>
            <w:shd w:val="clear" w:color="auto" w:fill="auto"/>
          </w:tcPr>
          <w:p w14:paraId="6CABA5E7" w14:textId="77777777" w:rsidR="00205CAC" w:rsidRPr="004D2CF3" w:rsidRDefault="00205CAC" w:rsidP="00B44587">
            <w:pPr>
              <w:jc w:val="center"/>
              <w:rPr>
                <w:rFonts w:eastAsia="Times New Roman" w:cs="Times New Roman"/>
                <w:color w:val="000000"/>
              </w:rPr>
            </w:pPr>
            <w:r w:rsidRPr="004D2CF3">
              <w:rPr>
                <w:rFonts w:eastAsia="Times New Roman" w:cs="Times New Roman"/>
                <w:color w:val="000000"/>
              </w:rPr>
              <w:t>Procedure</w:t>
            </w:r>
            <w:r>
              <w:rPr>
                <w:rFonts w:eastAsia="Times New Roman" w:cs="Times New Roman"/>
                <w:color w:val="000000"/>
              </w:rPr>
              <w:t xml:space="preserve"> </w:t>
            </w:r>
          </w:p>
        </w:tc>
        <w:tc>
          <w:tcPr>
            <w:tcW w:w="3628" w:type="pct"/>
            <w:tcBorders>
              <w:top w:val="single" w:sz="4" w:space="0" w:color="auto"/>
              <w:bottom w:val="single" w:sz="4" w:space="0" w:color="auto"/>
            </w:tcBorders>
            <w:shd w:val="clear" w:color="auto" w:fill="auto"/>
          </w:tcPr>
          <w:p w14:paraId="10088083" w14:textId="77777777" w:rsidR="00205CAC" w:rsidRPr="00D12346" w:rsidRDefault="00205CAC" w:rsidP="00B44587">
            <w:pPr>
              <w:jc w:val="center"/>
              <w:rPr>
                <w:rFonts w:eastAsia="Times New Roman" w:cs="Times New Roman"/>
                <w:color w:val="000000"/>
              </w:rPr>
            </w:pPr>
            <w:r w:rsidRPr="004D2CF3">
              <w:rPr>
                <w:rFonts w:eastAsia="Times New Roman" w:cs="Times New Roman"/>
                <w:color w:val="000000"/>
              </w:rPr>
              <w:t>Suggested Clinical Appli</w:t>
            </w:r>
            <w:r>
              <w:rPr>
                <w:rFonts w:eastAsia="Times New Roman" w:cs="Times New Roman"/>
                <w:color w:val="000000"/>
              </w:rPr>
              <w:t>cations</w:t>
            </w:r>
          </w:p>
        </w:tc>
      </w:tr>
      <w:tr w:rsidR="00205CAC" w:rsidRPr="004D2CF3" w14:paraId="3D9427AB" w14:textId="77777777" w:rsidTr="00B44587">
        <w:trPr>
          <w:trHeight w:val="365"/>
        </w:trPr>
        <w:tc>
          <w:tcPr>
            <w:tcW w:w="5000" w:type="pct"/>
            <w:gridSpan w:val="3"/>
            <w:tcBorders>
              <w:top w:val="single" w:sz="4" w:space="0" w:color="auto"/>
            </w:tcBorders>
            <w:shd w:val="clear" w:color="auto" w:fill="DBE5F1" w:themeFill="accent1" w:themeFillTint="33"/>
          </w:tcPr>
          <w:p w14:paraId="21B52689" w14:textId="77777777" w:rsidR="00205CAC" w:rsidRPr="004D2CF3" w:rsidRDefault="00205CAC" w:rsidP="00B44587">
            <w:pPr>
              <w:rPr>
                <w:rFonts w:eastAsia="Times New Roman" w:cs="Times New Roman"/>
                <w:color w:val="000000"/>
              </w:rPr>
            </w:pPr>
            <w:r w:rsidRPr="004D2CF3">
              <w:rPr>
                <w:b/>
                <w:bCs/>
              </w:rPr>
              <w:t>The Patient’s Beliefs and Characteristics</w:t>
            </w:r>
          </w:p>
        </w:tc>
      </w:tr>
      <w:tr w:rsidR="00205CAC" w:rsidRPr="004D2CF3" w14:paraId="2860A3E4" w14:textId="77777777" w:rsidTr="00B44587">
        <w:trPr>
          <w:trHeight w:val="365"/>
        </w:trPr>
        <w:tc>
          <w:tcPr>
            <w:tcW w:w="214" w:type="pct"/>
            <w:shd w:val="clear" w:color="auto" w:fill="DBE5F1" w:themeFill="accent1" w:themeFillTint="33"/>
          </w:tcPr>
          <w:p w14:paraId="77C2930D" w14:textId="77777777" w:rsidR="00205CAC" w:rsidRPr="004D2CF3" w:rsidRDefault="00205CAC" w:rsidP="00B44587">
            <w:pPr>
              <w:pStyle w:val="ListParagraph"/>
              <w:numPr>
                <w:ilvl w:val="0"/>
                <w:numId w:val="13"/>
              </w:numPr>
              <w:ind w:left="0" w:firstLine="0"/>
            </w:pPr>
          </w:p>
        </w:tc>
        <w:tc>
          <w:tcPr>
            <w:tcW w:w="1158" w:type="pct"/>
            <w:shd w:val="clear" w:color="auto" w:fill="DBE5F1" w:themeFill="accent1" w:themeFillTint="33"/>
          </w:tcPr>
          <w:p w14:paraId="7E9041F2" w14:textId="20660F99" w:rsidR="00205CAC" w:rsidRPr="004D2CF3" w:rsidRDefault="00205CAC" w:rsidP="00B42443">
            <w:pPr>
              <w:ind w:left="34"/>
              <w:rPr>
                <w:rFonts w:cstheme="minorHAnsi"/>
              </w:rPr>
            </w:pPr>
            <w:r w:rsidRPr="004D2CF3">
              <w:t xml:space="preserve">Select </w:t>
            </w:r>
            <w:r w:rsidR="00B42443">
              <w:t xml:space="preserve">Patients </w:t>
            </w:r>
            <w:r w:rsidRPr="004D2CF3">
              <w:t xml:space="preserve">Based on Treatment History.  </w:t>
            </w:r>
          </w:p>
        </w:tc>
        <w:tc>
          <w:tcPr>
            <w:tcW w:w="3628" w:type="pct"/>
            <w:shd w:val="clear" w:color="auto" w:fill="DBE5F1" w:themeFill="accent1" w:themeFillTint="33"/>
          </w:tcPr>
          <w:p w14:paraId="7F3ED43A" w14:textId="77777777" w:rsidR="00205CAC" w:rsidRPr="004D2CF3" w:rsidRDefault="00205CAC" w:rsidP="00B44587">
            <w:pPr>
              <w:rPr>
                <w:rFonts w:eastAsia="Times New Roman" w:cs="Times New Roman"/>
                <w:color w:val="000000"/>
              </w:rPr>
            </w:pPr>
            <w:r w:rsidRPr="004D2CF3">
              <w:rPr>
                <w:rFonts w:eastAsia="Times New Roman" w:cs="Times New Roman"/>
                <w:color w:val="000000"/>
              </w:rPr>
              <w:t>Stop prescribing interventions of a type that a patient has previously not responded to (e.g. tablets); instead, prescribe a different, new, type of treatment (e.g. psychological therapy).</w:t>
            </w:r>
          </w:p>
        </w:tc>
      </w:tr>
      <w:tr w:rsidR="00205CAC" w:rsidRPr="004D2CF3" w14:paraId="5D809971" w14:textId="77777777" w:rsidTr="00B44587">
        <w:trPr>
          <w:trHeight w:val="222"/>
        </w:trPr>
        <w:tc>
          <w:tcPr>
            <w:tcW w:w="214" w:type="pct"/>
            <w:vMerge w:val="restart"/>
            <w:shd w:val="clear" w:color="auto" w:fill="DBE5F1" w:themeFill="accent1" w:themeFillTint="33"/>
          </w:tcPr>
          <w:p w14:paraId="1E7C2E2F" w14:textId="77777777" w:rsidR="00205CAC" w:rsidRPr="004D2CF3" w:rsidRDefault="00205CAC" w:rsidP="00B44587">
            <w:pPr>
              <w:pStyle w:val="ListParagraph"/>
              <w:numPr>
                <w:ilvl w:val="0"/>
                <w:numId w:val="13"/>
              </w:numPr>
              <w:ind w:left="0" w:firstLine="0"/>
            </w:pPr>
          </w:p>
        </w:tc>
        <w:tc>
          <w:tcPr>
            <w:tcW w:w="1158" w:type="pct"/>
            <w:vMerge w:val="restart"/>
            <w:shd w:val="clear" w:color="auto" w:fill="DBE5F1" w:themeFill="accent1" w:themeFillTint="33"/>
          </w:tcPr>
          <w:p w14:paraId="1D047813" w14:textId="77777777" w:rsidR="00205CAC" w:rsidRPr="004D2CF3" w:rsidRDefault="00205CAC" w:rsidP="00B44587">
            <w:pPr>
              <w:ind w:left="34"/>
            </w:pPr>
            <w:r w:rsidRPr="004D2CF3">
              <w:t xml:space="preserve">Create Positive Expectancy.  </w:t>
            </w:r>
          </w:p>
        </w:tc>
        <w:tc>
          <w:tcPr>
            <w:tcW w:w="3628" w:type="pct"/>
            <w:shd w:val="clear" w:color="auto" w:fill="DBE5F1" w:themeFill="accent1" w:themeFillTint="33"/>
          </w:tcPr>
          <w:p w14:paraId="4F7F30D1" w14:textId="77777777" w:rsidR="00205CAC" w:rsidRPr="004D2CF3" w:rsidRDefault="00205CAC" w:rsidP="00B44587">
            <w:pPr>
              <w:rPr>
                <w:rFonts w:eastAsia="Times New Roman" w:cs="Times New Roman"/>
                <w:color w:val="000000"/>
              </w:rPr>
            </w:pPr>
            <w:r w:rsidRPr="004D2CF3">
              <w:rPr>
                <w:rFonts w:eastAsia="Times New Roman" w:cs="Times New Roman"/>
                <w:color w:val="000000"/>
              </w:rPr>
              <w:t>Tell the patient the intervention is likely to be effective.</w:t>
            </w:r>
          </w:p>
        </w:tc>
      </w:tr>
      <w:tr w:rsidR="00205CAC" w:rsidRPr="004D2CF3" w14:paraId="22054147" w14:textId="77777777" w:rsidTr="00B44587">
        <w:trPr>
          <w:trHeight w:val="222"/>
        </w:trPr>
        <w:tc>
          <w:tcPr>
            <w:tcW w:w="214" w:type="pct"/>
            <w:vMerge/>
            <w:shd w:val="clear" w:color="auto" w:fill="DBE5F1" w:themeFill="accent1" w:themeFillTint="33"/>
          </w:tcPr>
          <w:p w14:paraId="298B63E3" w14:textId="77777777" w:rsidR="00205CAC" w:rsidRPr="004D2CF3" w:rsidRDefault="00205CAC" w:rsidP="00B44587">
            <w:pPr>
              <w:pStyle w:val="ListParagraph"/>
              <w:numPr>
                <w:ilvl w:val="0"/>
                <w:numId w:val="13"/>
              </w:numPr>
              <w:ind w:left="0" w:firstLine="0"/>
            </w:pPr>
          </w:p>
        </w:tc>
        <w:tc>
          <w:tcPr>
            <w:tcW w:w="1158" w:type="pct"/>
            <w:vMerge/>
            <w:shd w:val="clear" w:color="auto" w:fill="DBE5F1" w:themeFill="accent1" w:themeFillTint="33"/>
          </w:tcPr>
          <w:p w14:paraId="6383BB27" w14:textId="77777777" w:rsidR="00205CAC" w:rsidRPr="004D2CF3" w:rsidRDefault="00205CAC" w:rsidP="00B44587">
            <w:pPr>
              <w:ind w:left="34"/>
            </w:pPr>
          </w:p>
        </w:tc>
        <w:tc>
          <w:tcPr>
            <w:tcW w:w="3628" w:type="pct"/>
            <w:shd w:val="clear" w:color="auto" w:fill="DBE5F1" w:themeFill="accent1" w:themeFillTint="33"/>
          </w:tcPr>
          <w:p w14:paraId="4FAFB024" w14:textId="77777777" w:rsidR="00205CAC" w:rsidRPr="004D2CF3" w:rsidRDefault="00205CAC" w:rsidP="00B44587">
            <w:pPr>
              <w:rPr>
                <w:rFonts w:eastAsia="Times New Roman" w:cs="Times New Roman"/>
                <w:color w:val="000000"/>
              </w:rPr>
            </w:pPr>
            <w:r w:rsidRPr="004D2CF3">
              <w:rPr>
                <w:rFonts w:eastAsia="Times New Roman" w:cs="Times New Roman"/>
                <w:color w:val="000000"/>
              </w:rPr>
              <w:t>Elicit patients’ treatment and illness beliefs and expectations, and dispel any misconceptions.</w:t>
            </w:r>
          </w:p>
        </w:tc>
      </w:tr>
      <w:tr w:rsidR="00205CAC" w:rsidRPr="004D2CF3" w14:paraId="2F3E46F6" w14:textId="77777777" w:rsidTr="00B44587">
        <w:trPr>
          <w:trHeight w:val="222"/>
        </w:trPr>
        <w:tc>
          <w:tcPr>
            <w:tcW w:w="214" w:type="pct"/>
            <w:vMerge/>
            <w:shd w:val="clear" w:color="auto" w:fill="DBE5F1" w:themeFill="accent1" w:themeFillTint="33"/>
          </w:tcPr>
          <w:p w14:paraId="3EA5FF5C" w14:textId="77777777" w:rsidR="00205CAC" w:rsidRPr="004D2CF3" w:rsidRDefault="00205CAC" w:rsidP="00B44587">
            <w:pPr>
              <w:pStyle w:val="ListParagraph"/>
              <w:numPr>
                <w:ilvl w:val="0"/>
                <w:numId w:val="13"/>
              </w:numPr>
              <w:ind w:left="0" w:firstLine="0"/>
            </w:pPr>
          </w:p>
        </w:tc>
        <w:tc>
          <w:tcPr>
            <w:tcW w:w="1158" w:type="pct"/>
            <w:vMerge/>
            <w:shd w:val="clear" w:color="auto" w:fill="DBE5F1" w:themeFill="accent1" w:themeFillTint="33"/>
          </w:tcPr>
          <w:p w14:paraId="0142399A" w14:textId="77777777" w:rsidR="00205CAC" w:rsidRPr="004D2CF3" w:rsidRDefault="00205CAC" w:rsidP="00B44587">
            <w:pPr>
              <w:ind w:left="34"/>
            </w:pPr>
          </w:p>
        </w:tc>
        <w:tc>
          <w:tcPr>
            <w:tcW w:w="3628" w:type="pct"/>
            <w:shd w:val="clear" w:color="auto" w:fill="DBE5F1" w:themeFill="accent1" w:themeFillTint="33"/>
          </w:tcPr>
          <w:p w14:paraId="64A87FDE" w14:textId="77777777" w:rsidR="00205CAC" w:rsidRPr="004D2CF3" w:rsidRDefault="00205CAC" w:rsidP="00B44587">
            <w:pPr>
              <w:rPr>
                <w:rFonts w:eastAsia="Times New Roman" w:cs="Times New Roman"/>
                <w:color w:val="000000"/>
              </w:rPr>
            </w:pPr>
            <w:r w:rsidRPr="004D2CF3">
              <w:t>Empower patients to self-care.</w:t>
            </w:r>
          </w:p>
        </w:tc>
      </w:tr>
      <w:tr w:rsidR="00205CAC" w:rsidRPr="004D2CF3" w14:paraId="411A80B6" w14:textId="77777777" w:rsidTr="00B44587">
        <w:tc>
          <w:tcPr>
            <w:tcW w:w="214" w:type="pct"/>
            <w:vMerge w:val="restart"/>
            <w:shd w:val="clear" w:color="auto" w:fill="DBE5F1" w:themeFill="accent1" w:themeFillTint="33"/>
          </w:tcPr>
          <w:p w14:paraId="03350C1C" w14:textId="77777777" w:rsidR="00205CAC" w:rsidRPr="004D2CF3" w:rsidRDefault="00205CAC" w:rsidP="00B44587">
            <w:pPr>
              <w:pStyle w:val="ListParagraph"/>
              <w:numPr>
                <w:ilvl w:val="0"/>
                <w:numId w:val="13"/>
              </w:numPr>
              <w:ind w:left="0" w:firstLine="0"/>
            </w:pPr>
          </w:p>
        </w:tc>
        <w:tc>
          <w:tcPr>
            <w:tcW w:w="1158" w:type="pct"/>
            <w:vMerge w:val="restart"/>
            <w:shd w:val="clear" w:color="auto" w:fill="DBE5F1" w:themeFill="accent1" w:themeFillTint="33"/>
          </w:tcPr>
          <w:p w14:paraId="251E3F40" w14:textId="77777777" w:rsidR="00205CAC" w:rsidRPr="004D2CF3" w:rsidRDefault="00205CAC" w:rsidP="00B44587">
            <w:pPr>
              <w:ind w:left="34"/>
            </w:pPr>
            <w:r w:rsidRPr="004D2CF3">
              <w:t xml:space="preserve">Reduce Negative Expectancy.  </w:t>
            </w:r>
          </w:p>
        </w:tc>
        <w:tc>
          <w:tcPr>
            <w:tcW w:w="3628" w:type="pct"/>
            <w:shd w:val="clear" w:color="auto" w:fill="DBE5F1" w:themeFill="accent1" w:themeFillTint="33"/>
          </w:tcPr>
          <w:p w14:paraId="146D531F" w14:textId="77777777" w:rsidR="00205CAC" w:rsidRPr="004D2CF3" w:rsidRDefault="00205CAC" w:rsidP="00B44587">
            <w:r w:rsidRPr="004D2CF3">
              <w:t>Limit emphasis on major potential side effects, and describe how uncommon they are.</w:t>
            </w:r>
          </w:p>
        </w:tc>
      </w:tr>
      <w:tr w:rsidR="00205CAC" w:rsidRPr="004D2CF3" w14:paraId="54A692CB" w14:textId="77777777" w:rsidTr="00B44587">
        <w:tc>
          <w:tcPr>
            <w:tcW w:w="214" w:type="pct"/>
            <w:vMerge/>
            <w:shd w:val="clear" w:color="auto" w:fill="DBE5F1" w:themeFill="accent1" w:themeFillTint="33"/>
          </w:tcPr>
          <w:p w14:paraId="30C8A5A7" w14:textId="77777777" w:rsidR="00205CAC" w:rsidRPr="004D2CF3" w:rsidRDefault="00205CAC" w:rsidP="00B44587">
            <w:pPr>
              <w:pStyle w:val="ListParagraph"/>
              <w:numPr>
                <w:ilvl w:val="0"/>
                <w:numId w:val="13"/>
              </w:numPr>
              <w:ind w:left="0" w:firstLine="0"/>
            </w:pPr>
          </w:p>
        </w:tc>
        <w:tc>
          <w:tcPr>
            <w:tcW w:w="1158" w:type="pct"/>
            <w:vMerge/>
            <w:shd w:val="clear" w:color="auto" w:fill="DBE5F1" w:themeFill="accent1" w:themeFillTint="33"/>
          </w:tcPr>
          <w:p w14:paraId="1C87C1D9" w14:textId="77777777" w:rsidR="00205CAC" w:rsidRPr="004D2CF3" w:rsidRDefault="00205CAC" w:rsidP="00B44587">
            <w:pPr>
              <w:ind w:left="34"/>
            </w:pPr>
          </w:p>
        </w:tc>
        <w:tc>
          <w:tcPr>
            <w:tcW w:w="3628" w:type="pct"/>
            <w:shd w:val="clear" w:color="auto" w:fill="DBE5F1" w:themeFill="accent1" w:themeFillTint="33"/>
          </w:tcPr>
          <w:p w14:paraId="1F2474EE" w14:textId="686A377D" w:rsidR="00205CAC" w:rsidRPr="004D2CF3" w:rsidRDefault="00205CAC" w:rsidP="00462726">
            <w:r w:rsidRPr="004D2CF3">
              <w:t xml:space="preserve">Hide cessation of analgesia administration (e.g. as in Benedetti </w:t>
            </w:r>
            <w:hyperlink w:anchor="_ENREF_42" w:tooltip="Benedetti, 2003 #349" w:history="1">
              <w:r w:rsidR="00462726" w:rsidRPr="004D2CF3">
                <w:fldChar w:fldCharType="begin"/>
              </w:r>
              <w:r w:rsidR="00462726">
                <w:instrText xml:space="preserve"> ADDIN EN.CITE &lt;EndNote&gt;&lt;Cite&gt;&lt;Author&gt;Benedetti&lt;/Author&gt;&lt;Year&gt;2003&lt;/Year&gt;&lt;RecNum&gt;349&lt;/RecNum&gt;&lt;DisplayText&gt;&lt;style face="superscript"&gt;42&lt;/style&gt;&lt;/DisplayText&gt;&lt;record&gt;&lt;rec-number&gt;349&lt;/rec-number&gt;&lt;foreign-keys&gt;&lt;key app="EN" db-id="0pf50avsqaa99ye5twvpvdabtsespt0ddarp" timestamp="1402946816"&gt;349&lt;/key&gt;&lt;/foreign-keys&gt;&lt;ref-type name="Journal Article"&gt;17&lt;/ref-type&gt;&lt;contributors&gt;&lt;authors&gt;&lt;author&gt;Benedetti, Fabrizio&lt;/author&gt;&lt;author&gt;Maggi, Giuliano&lt;/author&gt;&lt;author&gt;Lopiano, Leonardo&lt;/author&gt;&lt;author&gt;Lanotte, Michele&lt;/author&gt;&lt;author&gt;Rainero, Innocenzo&lt;/author&gt;&lt;author&gt;Vighetti, Sergio&lt;/author&gt;&lt;author&gt;Pollo, Antonella&lt;/author&gt;&lt;/authors&gt;&lt;/contributors&gt;&lt;auth-address&gt;Benedetti, Fabrizio: U Torino, Dipartimento di Neuroscienze, Corso Raffaello 30, Torino, Italy, 10125, fabrizio.benedetti@unito.it&lt;/auth-address&gt;&lt;titles&gt;&lt;title&gt;Open versus hidden medical treatments: The patient&amp;apos;s knowledge about a therapy affects the therapy outcome&lt;/title&gt;&lt;secondary-title&gt;Prevention &amp;amp; Treatment&lt;/secondary-title&gt;&lt;/titles&gt;&lt;pages&gt;No&lt;/pages&gt;&lt;volume&gt;6&lt;/volume&gt;&lt;number&gt;1&lt;/number&gt;&lt;reprint-edition&gt;NOT IN FILE&lt;/reprint-edition&gt;&lt;keywords&gt;&lt;keyword&gt;Affect&lt;/keyword&gt;&lt;keyword&gt;effect&lt;/keyword&gt;&lt;keyword&gt;hidden medical treatments&lt;/keyword&gt;&lt;keyword&gt;informed consent&lt;/keyword&gt;&lt;keyword&gt;Knowledge&lt;/keyword&gt;&lt;keyword&gt;Medical treatment&lt;/keyword&gt;&lt;keyword&gt;nonpharmacological therapy&lt;/keyword&gt;&lt;keyword&gt;open medical treatments&lt;/keyword&gt;&lt;keyword&gt;outcome&lt;/keyword&gt;&lt;keyword&gt;patient&lt;/keyword&gt;&lt;keyword&gt;patient knowledge&lt;/keyword&gt;&lt;keyword&gt;pharmacological therapy&lt;/keyword&gt;&lt;keyword&gt;placebo&lt;/keyword&gt;&lt;keyword&gt;Placebo effect&lt;/keyword&gt;&lt;keyword&gt;THERAPIES&lt;/keyword&gt;&lt;keyword&gt;therapy&lt;/keyword&gt;&lt;keyword&gt;therapy outcome&lt;/keyword&gt;&lt;keyword&gt;treatment&lt;/keyword&gt;&lt;/keywords&gt;&lt;dates&gt;&lt;year&gt;2003&lt;/year&gt;&lt;/dates&gt;&lt;isbn&gt;1522-3736(Electronic)&lt;/isbn&gt;&lt;urls&gt;&lt;/urls&gt;&lt;/record&gt;&lt;/Cite&gt;&lt;/EndNote&gt;</w:instrText>
              </w:r>
              <w:r w:rsidR="00462726" w:rsidRPr="004D2CF3">
                <w:fldChar w:fldCharType="separate"/>
              </w:r>
              <w:r w:rsidR="00462726" w:rsidRPr="00462726">
                <w:rPr>
                  <w:noProof/>
                  <w:vertAlign w:val="superscript"/>
                </w:rPr>
                <w:t>42</w:t>
              </w:r>
              <w:r w:rsidR="00462726" w:rsidRPr="004D2CF3">
                <w:fldChar w:fldCharType="end"/>
              </w:r>
            </w:hyperlink>
            <w:r w:rsidRPr="004D2CF3">
              <w:t xml:space="preserve">), </w:t>
            </w:r>
            <w:r>
              <w:t xml:space="preserve">after obtaining advanced consent and </w:t>
            </w:r>
            <w:r w:rsidRPr="004D2CF3">
              <w:t>ensuring patients are aware they can request additional analgesia if needed.</w:t>
            </w:r>
          </w:p>
        </w:tc>
      </w:tr>
      <w:tr w:rsidR="00205CAC" w:rsidRPr="004D2CF3" w14:paraId="43E93DA9" w14:textId="77777777" w:rsidTr="00B44587">
        <w:trPr>
          <w:trHeight w:val="368"/>
        </w:trPr>
        <w:tc>
          <w:tcPr>
            <w:tcW w:w="214" w:type="pct"/>
            <w:vMerge w:val="restart"/>
            <w:shd w:val="clear" w:color="auto" w:fill="DBE5F1" w:themeFill="accent1" w:themeFillTint="33"/>
          </w:tcPr>
          <w:p w14:paraId="155A68C4" w14:textId="77777777" w:rsidR="00205CAC" w:rsidRPr="004D2CF3" w:rsidRDefault="00205CAC" w:rsidP="00B44587">
            <w:pPr>
              <w:pStyle w:val="ListParagraph"/>
              <w:numPr>
                <w:ilvl w:val="0"/>
                <w:numId w:val="13"/>
              </w:numPr>
              <w:ind w:left="0" w:firstLine="0"/>
            </w:pPr>
          </w:p>
        </w:tc>
        <w:tc>
          <w:tcPr>
            <w:tcW w:w="1158" w:type="pct"/>
            <w:vMerge w:val="restart"/>
            <w:shd w:val="clear" w:color="auto" w:fill="DBE5F1" w:themeFill="accent1" w:themeFillTint="33"/>
          </w:tcPr>
          <w:p w14:paraId="4871D3B6" w14:textId="77777777" w:rsidR="00205CAC" w:rsidRPr="004D2CF3" w:rsidRDefault="00205CAC" w:rsidP="00B44587">
            <w:pPr>
              <w:ind w:left="34"/>
            </w:pPr>
            <w:r w:rsidRPr="004D2CF3">
              <w:rPr>
                <w:rFonts w:eastAsia="Times New Roman" w:cs="Times New Roman"/>
                <w:color w:val="000000"/>
              </w:rPr>
              <w:t xml:space="preserve">Convey a Positive Therapeutic Message through Informed Consent Procedures.  </w:t>
            </w:r>
          </w:p>
        </w:tc>
        <w:tc>
          <w:tcPr>
            <w:tcW w:w="3628" w:type="pct"/>
            <w:shd w:val="clear" w:color="auto" w:fill="DBE5F1" w:themeFill="accent1" w:themeFillTint="33"/>
          </w:tcPr>
          <w:p w14:paraId="51D3C2E9" w14:textId="77777777" w:rsidR="00205CAC" w:rsidRPr="004D2CF3" w:rsidRDefault="00205CAC" w:rsidP="00B44587">
            <w:pPr>
              <w:rPr>
                <w:rFonts w:eastAsia="Times New Roman" w:cs="Times New Roman"/>
                <w:color w:val="000000"/>
              </w:rPr>
            </w:pPr>
            <w:r w:rsidRPr="004D2CF3">
              <w:t>Provide written and/or verbal information that conveys a positive therapeutic message about treatment.</w:t>
            </w:r>
          </w:p>
        </w:tc>
      </w:tr>
      <w:tr w:rsidR="00205CAC" w:rsidRPr="004D2CF3" w14:paraId="4E7AF4DF" w14:textId="77777777" w:rsidTr="00B44587">
        <w:trPr>
          <w:trHeight w:val="366"/>
        </w:trPr>
        <w:tc>
          <w:tcPr>
            <w:tcW w:w="214" w:type="pct"/>
            <w:vMerge/>
            <w:shd w:val="clear" w:color="auto" w:fill="DBE5F1" w:themeFill="accent1" w:themeFillTint="33"/>
          </w:tcPr>
          <w:p w14:paraId="65EF4E24" w14:textId="77777777" w:rsidR="00205CAC" w:rsidRPr="004D2CF3" w:rsidRDefault="00205CAC" w:rsidP="00B44587">
            <w:pPr>
              <w:pStyle w:val="ListParagraph"/>
              <w:numPr>
                <w:ilvl w:val="0"/>
                <w:numId w:val="13"/>
              </w:numPr>
              <w:ind w:left="0" w:firstLine="0"/>
            </w:pPr>
          </w:p>
        </w:tc>
        <w:tc>
          <w:tcPr>
            <w:tcW w:w="1158" w:type="pct"/>
            <w:vMerge/>
            <w:shd w:val="clear" w:color="auto" w:fill="DBE5F1" w:themeFill="accent1" w:themeFillTint="33"/>
          </w:tcPr>
          <w:p w14:paraId="28959B70" w14:textId="77777777" w:rsidR="00205CAC" w:rsidRPr="004D2CF3" w:rsidRDefault="00205CAC" w:rsidP="00B44587">
            <w:pPr>
              <w:ind w:left="34"/>
              <w:rPr>
                <w:rFonts w:eastAsia="Times New Roman" w:cs="Times New Roman"/>
                <w:color w:val="000000"/>
              </w:rPr>
            </w:pPr>
          </w:p>
        </w:tc>
        <w:tc>
          <w:tcPr>
            <w:tcW w:w="3628" w:type="pct"/>
            <w:shd w:val="clear" w:color="auto" w:fill="DBE5F1" w:themeFill="accent1" w:themeFillTint="33"/>
          </w:tcPr>
          <w:p w14:paraId="0E78E1CC" w14:textId="77777777" w:rsidR="00205CAC" w:rsidRPr="004D2CF3" w:rsidRDefault="00205CAC" w:rsidP="00B44587">
            <w:r w:rsidRPr="004D2CF3">
              <w:rPr>
                <w:rFonts w:eastAsia="Times New Roman" w:cs="Times New Roman"/>
                <w:color w:val="000000"/>
              </w:rPr>
              <w:t>Provide clear rationale for treatment.</w:t>
            </w:r>
          </w:p>
        </w:tc>
      </w:tr>
      <w:tr w:rsidR="00205CAC" w:rsidRPr="004D2CF3" w14:paraId="2191D0A2" w14:textId="77777777" w:rsidTr="00B44587">
        <w:trPr>
          <w:trHeight w:val="337"/>
        </w:trPr>
        <w:tc>
          <w:tcPr>
            <w:tcW w:w="214" w:type="pct"/>
            <w:vMerge/>
            <w:shd w:val="clear" w:color="auto" w:fill="DBE5F1" w:themeFill="accent1" w:themeFillTint="33"/>
          </w:tcPr>
          <w:p w14:paraId="5E10FDD4" w14:textId="77777777" w:rsidR="00205CAC" w:rsidRPr="004D2CF3" w:rsidRDefault="00205CAC" w:rsidP="00B44587">
            <w:pPr>
              <w:pStyle w:val="ListParagraph"/>
              <w:numPr>
                <w:ilvl w:val="0"/>
                <w:numId w:val="13"/>
              </w:numPr>
              <w:ind w:left="0" w:firstLine="0"/>
            </w:pPr>
          </w:p>
        </w:tc>
        <w:tc>
          <w:tcPr>
            <w:tcW w:w="1158" w:type="pct"/>
            <w:vMerge/>
            <w:shd w:val="clear" w:color="auto" w:fill="DBE5F1" w:themeFill="accent1" w:themeFillTint="33"/>
          </w:tcPr>
          <w:p w14:paraId="4CE6A0A8" w14:textId="77777777" w:rsidR="00205CAC" w:rsidRPr="004D2CF3" w:rsidRDefault="00205CAC" w:rsidP="00B44587">
            <w:pPr>
              <w:ind w:left="34"/>
              <w:rPr>
                <w:rFonts w:eastAsia="Times New Roman" w:cs="Times New Roman"/>
                <w:color w:val="000000"/>
              </w:rPr>
            </w:pPr>
          </w:p>
        </w:tc>
        <w:tc>
          <w:tcPr>
            <w:tcW w:w="3628" w:type="pct"/>
            <w:shd w:val="clear" w:color="auto" w:fill="DBE5F1" w:themeFill="accent1" w:themeFillTint="33"/>
          </w:tcPr>
          <w:p w14:paraId="46AE236C" w14:textId="3D295D74" w:rsidR="00205CAC" w:rsidRPr="004D2CF3" w:rsidRDefault="00205CAC" w:rsidP="00B5556C">
            <w:r w:rsidRPr="004D2CF3">
              <w:rPr>
                <w:rFonts w:eastAsia="Times New Roman" w:cs="Times New Roman"/>
                <w:color w:val="000000"/>
              </w:rPr>
              <w:t>Provide patient testimonials and supporting literature/media.</w:t>
            </w:r>
          </w:p>
        </w:tc>
      </w:tr>
      <w:tr w:rsidR="00205CAC" w:rsidRPr="004D2CF3" w14:paraId="3953AFC2" w14:textId="77777777" w:rsidTr="00B44587">
        <w:trPr>
          <w:trHeight w:val="224"/>
        </w:trPr>
        <w:tc>
          <w:tcPr>
            <w:tcW w:w="214" w:type="pct"/>
            <w:vMerge w:val="restart"/>
            <w:shd w:val="clear" w:color="auto" w:fill="DBE5F1" w:themeFill="accent1" w:themeFillTint="33"/>
          </w:tcPr>
          <w:p w14:paraId="71FDADFE" w14:textId="77777777" w:rsidR="00205CAC" w:rsidRPr="004D2CF3" w:rsidRDefault="00205CAC" w:rsidP="00B44587">
            <w:pPr>
              <w:pStyle w:val="ListParagraph"/>
              <w:numPr>
                <w:ilvl w:val="0"/>
                <w:numId w:val="13"/>
              </w:numPr>
              <w:ind w:left="0" w:firstLine="0"/>
            </w:pPr>
          </w:p>
        </w:tc>
        <w:tc>
          <w:tcPr>
            <w:tcW w:w="1158" w:type="pct"/>
            <w:vMerge w:val="restart"/>
            <w:shd w:val="clear" w:color="auto" w:fill="DBE5F1" w:themeFill="accent1" w:themeFillTint="33"/>
          </w:tcPr>
          <w:p w14:paraId="2C08CCA1" w14:textId="77777777" w:rsidR="00205CAC" w:rsidRPr="004D2CF3" w:rsidRDefault="00205CAC" w:rsidP="00B44587">
            <w:pPr>
              <w:ind w:left="34"/>
            </w:pPr>
            <w:r w:rsidRPr="004D2CF3">
              <w:t xml:space="preserve">Harness Socio-cultural Context. </w:t>
            </w:r>
          </w:p>
        </w:tc>
        <w:tc>
          <w:tcPr>
            <w:tcW w:w="3628" w:type="pct"/>
            <w:shd w:val="clear" w:color="auto" w:fill="DBE5F1" w:themeFill="accent1" w:themeFillTint="33"/>
          </w:tcPr>
          <w:p w14:paraId="689F10C8" w14:textId="5C070274" w:rsidR="00205CAC" w:rsidRPr="004D2CF3" w:rsidRDefault="00205CAC" w:rsidP="00B44587">
            <w:pPr>
              <w:rPr>
                <w:rFonts w:eastAsia="Times New Roman" w:cs="Times New Roman"/>
                <w:color w:val="000000"/>
              </w:rPr>
            </w:pPr>
            <w:r w:rsidRPr="004D2CF3">
              <w:rPr>
                <w:rFonts w:eastAsia="Times New Roman" w:cs="Times New Roman"/>
                <w:color w:val="000000"/>
              </w:rPr>
              <w:t xml:space="preserve">Elicit patients’ culturally embedded treatment and illness beliefs, preferences and expectations, dispelling any </w:t>
            </w:r>
            <w:r w:rsidR="003B3859">
              <w:rPr>
                <w:rFonts w:eastAsia="Times New Roman" w:cs="Times New Roman"/>
                <w:color w:val="000000"/>
              </w:rPr>
              <w:t xml:space="preserve">potentially harmful </w:t>
            </w:r>
            <w:r w:rsidRPr="004D2CF3">
              <w:rPr>
                <w:rFonts w:eastAsia="Times New Roman" w:cs="Times New Roman"/>
                <w:color w:val="000000"/>
              </w:rPr>
              <w:t>misconceptions.</w:t>
            </w:r>
          </w:p>
        </w:tc>
      </w:tr>
      <w:tr w:rsidR="00205CAC" w:rsidRPr="004D2CF3" w14:paraId="2091F9B2" w14:textId="77777777" w:rsidTr="00B44587">
        <w:trPr>
          <w:trHeight w:val="224"/>
        </w:trPr>
        <w:tc>
          <w:tcPr>
            <w:tcW w:w="214" w:type="pct"/>
            <w:vMerge/>
            <w:shd w:val="clear" w:color="auto" w:fill="DBE5F1" w:themeFill="accent1" w:themeFillTint="33"/>
          </w:tcPr>
          <w:p w14:paraId="5A8A7CEB" w14:textId="77777777" w:rsidR="00205CAC" w:rsidRPr="004D2CF3" w:rsidRDefault="00205CAC" w:rsidP="00B44587">
            <w:pPr>
              <w:pStyle w:val="ListParagraph"/>
              <w:numPr>
                <w:ilvl w:val="0"/>
                <w:numId w:val="13"/>
              </w:numPr>
              <w:ind w:left="0" w:firstLine="0"/>
            </w:pPr>
          </w:p>
        </w:tc>
        <w:tc>
          <w:tcPr>
            <w:tcW w:w="1158" w:type="pct"/>
            <w:vMerge/>
            <w:shd w:val="clear" w:color="auto" w:fill="DBE5F1" w:themeFill="accent1" w:themeFillTint="33"/>
          </w:tcPr>
          <w:p w14:paraId="0DE71C3D" w14:textId="77777777" w:rsidR="00205CAC" w:rsidRPr="004D2CF3" w:rsidRDefault="00205CAC" w:rsidP="00B44587">
            <w:pPr>
              <w:ind w:left="34"/>
            </w:pPr>
          </w:p>
        </w:tc>
        <w:tc>
          <w:tcPr>
            <w:tcW w:w="3628" w:type="pct"/>
            <w:shd w:val="clear" w:color="auto" w:fill="DBE5F1" w:themeFill="accent1" w:themeFillTint="33"/>
          </w:tcPr>
          <w:p w14:paraId="763313F8" w14:textId="77777777" w:rsidR="00205CAC" w:rsidRPr="004D2CF3" w:rsidRDefault="00205CAC" w:rsidP="00B44587">
            <w:pPr>
              <w:rPr>
                <w:rFonts w:eastAsia="Times New Roman" w:cs="Times New Roman"/>
                <w:color w:val="000000"/>
              </w:rPr>
            </w:pPr>
            <w:r w:rsidRPr="004D2CF3">
              <w:rPr>
                <w:rFonts w:eastAsia="Times New Roman" w:cs="Times New Roman"/>
                <w:color w:val="000000"/>
              </w:rPr>
              <w:t>Involve significant others in care.</w:t>
            </w:r>
          </w:p>
        </w:tc>
      </w:tr>
      <w:tr w:rsidR="00205CAC" w:rsidRPr="004D2CF3" w14:paraId="7258F1FC" w14:textId="77777777" w:rsidTr="00B44587">
        <w:tc>
          <w:tcPr>
            <w:tcW w:w="5000" w:type="pct"/>
            <w:gridSpan w:val="3"/>
            <w:shd w:val="clear" w:color="auto" w:fill="DBE5F1" w:themeFill="accent1" w:themeFillTint="33"/>
          </w:tcPr>
          <w:p w14:paraId="1B24EB05" w14:textId="77777777" w:rsidR="00205CAC" w:rsidRPr="004D2CF3" w:rsidRDefault="00205CAC" w:rsidP="00B44587">
            <w:pPr>
              <w:rPr>
                <w:rFonts w:eastAsia="Times New Roman" w:cs="Times New Roman"/>
                <w:b/>
                <w:bCs/>
                <w:color w:val="000000"/>
              </w:rPr>
            </w:pPr>
          </w:p>
        </w:tc>
      </w:tr>
      <w:tr w:rsidR="00205CAC" w:rsidRPr="004D2CF3" w14:paraId="44210096" w14:textId="77777777" w:rsidTr="00B44587">
        <w:tc>
          <w:tcPr>
            <w:tcW w:w="5000" w:type="pct"/>
            <w:gridSpan w:val="3"/>
            <w:shd w:val="clear" w:color="auto" w:fill="F2DBDB" w:themeFill="accent2" w:themeFillTint="33"/>
          </w:tcPr>
          <w:p w14:paraId="59484236" w14:textId="77777777" w:rsidR="00205CAC" w:rsidRPr="004D2CF3" w:rsidRDefault="00205CAC" w:rsidP="00B44587">
            <w:r w:rsidRPr="004D2CF3">
              <w:rPr>
                <w:rFonts w:eastAsia="Times New Roman" w:cs="Times New Roman"/>
                <w:b/>
                <w:bCs/>
                <w:color w:val="000000"/>
              </w:rPr>
              <w:t>The Practitioner’s</w:t>
            </w:r>
            <w:r w:rsidRPr="004D2CF3">
              <w:rPr>
                <w:b/>
                <w:bCs/>
              </w:rPr>
              <w:t xml:space="preserve"> Beliefs and Characteristics</w:t>
            </w:r>
          </w:p>
        </w:tc>
      </w:tr>
      <w:tr w:rsidR="00205CAC" w:rsidRPr="004D2CF3" w14:paraId="6C3DDA46" w14:textId="77777777" w:rsidTr="00B44587">
        <w:tc>
          <w:tcPr>
            <w:tcW w:w="214" w:type="pct"/>
            <w:shd w:val="clear" w:color="auto" w:fill="F2DBDB" w:themeFill="accent2" w:themeFillTint="33"/>
          </w:tcPr>
          <w:p w14:paraId="412054B5" w14:textId="77777777" w:rsidR="00205CAC" w:rsidRPr="004D2CF3" w:rsidRDefault="00205CAC" w:rsidP="00B44587">
            <w:pPr>
              <w:pStyle w:val="ListParagraph"/>
              <w:numPr>
                <w:ilvl w:val="0"/>
                <w:numId w:val="13"/>
              </w:numPr>
              <w:ind w:left="0" w:firstLine="0"/>
            </w:pPr>
          </w:p>
        </w:tc>
        <w:tc>
          <w:tcPr>
            <w:tcW w:w="1158" w:type="pct"/>
            <w:shd w:val="clear" w:color="auto" w:fill="F2DBDB" w:themeFill="accent2" w:themeFillTint="33"/>
          </w:tcPr>
          <w:p w14:paraId="105E71E8" w14:textId="77777777" w:rsidR="00205CAC" w:rsidRPr="004D2CF3" w:rsidRDefault="00205CAC" w:rsidP="00B44587">
            <w:pPr>
              <w:ind w:left="34"/>
            </w:pPr>
            <w:r w:rsidRPr="004D2CF3">
              <w:rPr>
                <w:rFonts w:eastAsia="Times New Roman" w:cs="Times New Roman"/>
                <w:color w:val="000000"/>
              </w:rPr>
              <w:t xml:space="preserve">Practitioner Expectancy.  </w:t>
            </w:r>
          </w:p>
        </w:tc>
        <w:tc>
          <w:tcPr>
            <w:tcW w:w="3628" w:type="pct"/>
            <w:shd w:val="clear" w:color="auto" w:fill="F2DBDB" w:themeFill="accent2" w:themeFillTint="33"/>
          </w:tcPr>
          <w:p w14:paraId="12449612" w14:textId="76F311A4" w:rsidR="00205CAC" w:rsidRPr="004D2CF3" w:rsidRDefault="00205CAC" w:rsidP="00B5556C">
            <w:r w:rsidRPr="004D2CF3">
              <w:t xml:space="preserve">Only prescribe a treatment to patients when the </w:t>
            </w:r>
            <w:r w:rsidR="00B5556C">
              <w:t>practitioner</w:t>
            </w:r>
            <w:r w:rsidR="00B5556C" w:rsidRPr="004D2CF3">
              <w:t xml:space="preserve"> </w:t>
            </w:r>
            <w:r w:rsidRPr="004D2CF3">
              <w:t>expects it will be effective; communicate that expectation to patients.</w:t>
            </w:r>
          </w:p>
        </w:tc>
      </w:tr>
      <w:tr w:rsidR="00205CAC" w:rsidRPr="004D2CF3" w14:paraId="6A6BB3FE" w14:textId="77777777" w:rsidTr="00B44587">
        <w:trPr>
          <w:trHeight w:val="222"/>
        </w:trPr>
        <w:tc>
          <w:tcPr>
            <w:tcW w:w="214" w:type="pct"/>
            <w:vMerge w:val="restart"/>
            <w:shd w:val="clear" w:color="auto" w:fill="F2DBDB" w:themeFill="accent2" w:themeFillTint="33"/>
          </w:tcPr>
          <w:p w14:paraId="1BEB8FF1" w14:textId="77777777" w:rsidR="00205CAC" w:rsidRPr="004D2CF3" w:rsidRDefault="00205CAC" w:rsidP="00B44587">
            <w:pPr>
              <w:pStyle w:val="ListParagraph"/>
              <w:numPr>
                <w:ilvl w:val="0"/>
                <w:numId w:val="13"/>
              </w:numPr>
              <w:ind w:left="0" w:firstLine="0"/>
            </w:pPr>
          </w:p>
        </w:tc>
        <w:tc>
          <w:tcPr>
            <w:tcW w:w="1158" w:type="pct"/>
            <w:vMerge w:val="restart"/>
            <w:shd w:val="clear" w:color="auto" w:fill="F2DBDB" w:themeFill="accent2" w:themeFillTint="33"/>
          </w:tcPr>
          <w:p w14:paraId="36FDC23B" w14:textId="77777777" w:rsidR="00205CAC" w:rsidRPr="004D2CF3" w:rsidRDefault="00205CAC" w:rsidP="00B44587">
            <w:pPr>
              <w:ind w:left="34"/>
            </w:pPr>
            <w:r w:rsidRPr="004D2CF3">
              <w:rPr>
                <w:rFonts w:eastAsia="Times New Roman" w:cs="Times New Roman"/>
                <w:color w:val="000000"/>
              </w:rPr>
              <w:t xml:space="preserve">Practitioner’s Personal Characteristics.  </w:t>
            </w:r>
          </w:p>
        </w:tc>
        <w:tc>
          <w:tcPr>
            <w:tcW w:w="3628" w:type="pct"/>
            <w:shd w:val="clear" w:color="auto" w:fill="F2DBDB" w:themeFill="accent2" w:themeFillTint="33"/>
          </w:tcPr>
          <w:p w14:paraId="40111552" w14:textId="77777777" w:rsidR="00205CAC" w:rsidRPr="004D2CF3" w:rsidRDefault="00205CAC" w:rsidP="00B44587">
            <w:r w:rsidRPr="004D2CF3">
              <w:t>Honour patient preferences for particular practitioners.</w:t>
            </w:r>
          </w:p>
        </w:tc>
      </w:tr>
      <w:tr w:rsidR="00205CAC" w:rsidRPr="004D2CF3" w14:paraId="1B91D93A" w14:textId="77777777" w:rsidTr="00B44587">
        <w:trPr>
          <w:trHeight w:val="222"/>
        </w:trPr>
        <w:tc>
          <w:tcPr>
            <w:tcW w:w="214" w:type="pct"/>
            <w:vMerge/>
            <w:shd w:val="clear" w:color="auto" w:fill="F2DBDB" w:themeFill="accent2" w:themeFillTint="33"/>
          </w:tcPr>
          <w:p w14:paraId="40E502DF" w14:textId="77777777" w:rsidR="00205CAC" w:rsidRPr="004D2CF3" w:rsidRDefault="00205CAC" w:rsidP="00B44587">
            <w:pPr>
              <w:pStyle w:val="ListParagraph"/>
              <w:numPr>
                <w:ilvl w:val="0"/>
                <w:numId w:val="13"/>
              </w:numPr>
              <w:ind w:left="0" w:firstLine="0"/>
            </w:pPr>
          </w:p>
        </w:tc>
        <w:tc>
          <w:tcPr>
            <w:tcW w:w="1158" w:type="pct"/>
            <w:vMerge/>
            <w:shd w:val="clear" w:color="auto" w:fill="F2DBDB" w:themeFill="accent2" w:themeFillTint="33"/>
          </w:tcPr>
          <w:p w14:paraId="2CABF88F" w14:textId="77777777" w:rsidR="00205CAC" w:rsidRPr="004D2CF3" w:rsidRDefault="00205CAC" w:rsidP="00B44587">
            <w:pPr>
              <w:ind w:left="34"/>
              <w:rPr>
                <w:rFonts w:eastAsia="Times New Roman" w:cs="Times New Roman"/>
                <w:color w:val="000000"/>
              </w:rPr>
            </w:pPr>
          </w:p>
        </w:tc>
        <w:tc>
          <w:tcPr>
            <w:tcW w:w="3628" w:type="pct"/>
            <w:shd w:val="clear" w:color="auto" w:fill="F2DBDB" w:themeFill="accent2" w:themeFillTint="33"/>
          </w:tcPr>
          <w:p w14:paraId="5C6B4DBB" w14:textId="77777777" w:rsidR="00205CAC" w:rsidRPr="004D2CF3" w:rsidRDefault="00205CAC" w:rsidP="00B44587">
            <w:r w:rsidRPr="004D2CF3">
              <w:t>Use indicators of expertise/high status in offices, in correspondence, and when referring to other practitioners.</w:t>
            </w:r>
          </w:p>
        </w:tc>
      </w:tr>
      <w:tr w:rsidR="00205CAC" w:rsidRPr="004D2CF3" w14:paraId="0422FE90" w14:textId="77777777" w:rsidTr="00B44587">
        <w:trPr>
          <w:trHeight w:val="222"/>
        </w:trPr>
        <w:tc>
          <w:tcPr>
            <w:tcW w:w="214" w:type="pct"/>
            <w:vMerge/>
            <w:shd w:val="clear" w:color="auto" w:fill="F2DBDB" w:themeFill="accent2" w:themeFillTint="33"/>
          </w:tcPr>
          <w:p w14:paraId="454734D3" w14:textId="77777777" w:rsidR="00205CAC" w:rsidRPr="004D2CF3" w:rsidRDefault="00205CAC" w:rsidP="00B44587">
            <w:pPr>
              <w:pStyle w:val="ListParagraph"/>
              <w:numPr>
                <w:ilvl w:val="0"/>
                <w:numId w:val="13"/>
              </w:numPr>
              <w:ind w:left="0" w:firstLine="0"/>
            </w:pPr>
          </w:p>
        </w:tc>
        <w:tc>
          <w:tcPr>
            <w:tcW w:w="1158" w:type="pct"/>
            <w:vMerge/>
            <w:shd w:val="clear" w:color="auto" w:fill="F2DBDB" w:themeFill="accent2" w:themeFillTint="33"/>
          </w:tcPr>
          <w:p w14:paraId="57C269AD" w14:textId="77777777" w:rsidR="00205CAC" w:rsidRPr="004D2CF3" w:rsidRDefault="00205CAC" w:rsidP="00B44587">
            <w:pPr>
              <w:ind w:left="34"/>
              <w:rPr>
                <w:rFonts w:eastAsia="Times New Roman" w:cs="Times New Roman"/>
                <w:color w:val="000000"/>
              </w:rPr>
            </w:pPr>
          </w:p>
        </w:tc>
        <w:tc>
          <w:tcPr>
            <w:tcW w:w="3628" w:type="pct"/>
            <w:shd w:val="clear" w:color="auto" w:fill="F2DBDB" w:themeFill="accent2" w:themeFillTint="33"/>
          </w:tcPr>
          <w:p w14:paraId="585D08AF" w14:textId="77777777" w:rsidR="00205CAC" w:rsidRPr="004D2CF3" w:rsidRDefault="00205CAC" w:rsidP="00B44587">
            <w:r w:rsidRPr="004D2CF3">
              <w:t>Ensure the patient is seen by a practitioner whose views/values are congruent with the patient’s.</w:t>
            </w:r>
          </w:p>
        </w:tc>
      </w:tr>
      <w:tr w:rsidR="00205CAC" w:rsidRPr="004D2CF3" w14:paraId="268C9483" w14:textId="77777777" w:rsidTr="00B44587">
        <w:tc>
          <w:tcPr>
            <w:tcW w:w="5000" w:type="pct"/>
            <w:gridSpan w:val="3"/>
            <w:shd w:val="clear" w:color="auto" w:fill="F2DBDB" w:themeFill="accent2" w:themeFillTint="33"/>
          </w:tcPr>
          <w:p w14:paraId="4D8C9DBF" w14:textId="77777777" w:rsidR="00205CAC" w:rsidRPr="004D2CF3" w:rsidRDefault="00205CAC" w:rsidP="00B44587">
            <w:pPr>
              <w:rPr>
                <w:b/>
                <w:bCs/>
              </w:rPr>
            </w:pPr>
          </w:p>
        </w:tc>
      </w:tr>
      <w:tr w:rsidR="00205CAC" w:rsidRPr="004D2CF3" w14:paraId="3CAE8BBC" w14:textId="77777777" w:rsidTr="00B44587">
        <w:tc>
          <w:tcPr>
            <w:tcW w:w="5000" w:type="pct"/>
            <w:gridSpan w:val="3"/>
            <w:shd w:val="clear" w:color="auto" w:fill="EAF1DD" w:themeFill="accent3" w:themeFillTint="33"/>
          </w:tcPr>
          <w:p w14:paraId="7A2A1D2F" w14:textId="77777777" w:rsidR="00205CAC" w:rsidRPr="004D2CF3" w:rsidRDefault="00205CAC" w:rsidP="00B44587">
            <w:pPr>
              <w:rPr>
                <w:rFonts w:eastAsia="Times New Roman" w:cs="Times New Roman"/>
                <w:color w:val="000000"/>
              </w:rPr>
            </w:pPr>
            <w:r w:rsidRPr="004D2CF3">
              <w:rPr>
                <w:b/>
                <w:bCs/>
              </w:rPr>
              <w:t>The Healthcare Setting</w:t>
            </w:r>
          </w:p>
        </w:tc>
      </w:tr>
      <w:tr w:rsidR="00205CAC" w:rsidRPr="004D2CF3" w14:paraId="4C9055CD" w14:textId="77777777" w:rsidTr="00B44587">
        <w:tc>
          <w:tcPr>
            <w:tcW w:w="214" w:type="pct"/>
            <w:shd w:val="clear" w:color="auto" w:fill="EAF1DD" w:themeFill="accent3" w:themeFillTint="33"/>
          </w:tcPr>
          <w:p w14:paraId="0F338849" w14:textId="77777777" w:rsidR="00205CAC" w:rsidRPr="004D2CF3" w:rsidRDefault="00205CAC" w:rsidP="00B44587">
            <w:pPr>
              <w:pStyle w:val="ListParagraph"/>
              <w:numPr>
                <w:ilvl w:val="0"/>
                <w:numId w:val="13"/>
              </w:numPr>
              <w:ind w:left="0" w:firstLine="0"/>
            </w:pPr>
          </w:p>
        </w:tc>
        <w:tc>
          <w:tcPr>
            <w:tcW w:w="1158" w:type="pct"/>
            <w:shd w:val="clear" w:color="auto" w:fill="EAF1DD" w:themeFill="accent3" w:themeFillTint="33"/>
          </w:tcPr>
          <w:p w14:paraId="47001BF4" w14:textId="77777777" w:rsidR="00205CAC" w:rsidRPr="004D2CF3" w:rsidRDefault="00205CAC" w:rsidP="00B44587">
            <w:pPr>
              <w:ind w:left="34"/>
            </w:pPr>
            <w:r w:rsidRPr="004D2CF3">
              <w:t xml:space="preserve">Active Recruitment.  </w:t>
            </w:r>
          </w:p>
        </w:tc>
        <w:tc>
          <w:tcPr>
            <w:tcW w:w="3628" w:type="pct"/>
            <w:shd w:val="clear" w:color="auto" w:fill="EAF1DD" w:themeFill="accent3" w:themeFillTint="33"/>
          </w:tcPr>
          <w:p w14:paraId="6A3D4BC3" w14:textId="77777777" w:rsidR="00205CAC" w:rsidRPr="004D2CF3" w:rsidRDefault="00205CAC" w:rsidP="00B44587">
            <w:pPr>
              <w:rPr>
                <w:rFonts w:eastAsia="Times New Roman" w:cs="Times New Roman"/>
                <w:color w:val="000000"/>
              </w:rPr>
            </w:pPr>
            <w:r w:rsidRPr="004D2CF3">
              <w:rPr>
                <w:rFonts w:eastAsia="Times New Roman" w:cs="Times New Roman"/>
                <w:color w:val="000000"/>
              </w:rPr>
              <w:t>Actively seek out patients and invite them to attend clinic regarding a particular intervention (as opposed to waiting for patients to present).</w:t>
            </w:r>
          </w:p>
        </w:tc>
      </w:tr>
      <w:tr w:rsidR="00205CAC" w:rsidRPr="004D2CF3" w14:paraId="7C52450B" w14:textId="77777777" w:rsidTr="00B44587">
        <w:trPr>
          <w:trHeight w:val="333"/>
        </w:trPr>
        <w:tc>
          <w:tcPr>
            <w:tcW w:w="214" w:type="pct"/>
            <w:vMerge w:val="restart"/>
            <w:shd w:val="clear" w:color="auto" w:fill="EAF1DD" w:themeFill="accent3" w:themeFillTint="33"/>
          </w:tcPr>
          <w:p w14:paraId="58386AC5" w14:textId="77777777" w:rsidR="00205CAC" w:rsidRPr="004D2CF3" w:rsidRDefault="00205CAC" w:rsidP="00B44587">
            <w:pPr>
              <w:pStyle w:val="ListParagraph"/>
              <w:numPr>
                <w:ilvl w:val="0"/>
                <w:numId w:val="13"/>
              </w:numPr>
              <w:ind w:left="0" w:firstLine="0"/>
            </w:pPr>
          </w:p>
        </w:tc>
        <w:tc>
          <w:tcPr>
            <w:tcW w:w="1158" w:type="pct"/>
            <w:vMerge w:val="restart"/>
            <w:shd w:val="clear" w:color="auto" w:fill="EAF1DD" w:themeFill="accent3" w:themeFillTint="33"/>
          </w:tcPr>
          <w:p w14:paraId="0764E47B" w14:textId="77777777" w:rsidR="00205CAC" w:rsidRPr="004D2CF3" w:rsidRDefault="00205CAC" w:rsidP="00B44587">
            <w:pPr>
              <w:ind w:left="34"/>
            </w:pPr>
            <w:r w:rsidRPr="004D2CF3">
              <w:t xml:space="preserve">Active Retention.  </w:t>
            </w:r>
          </w:p>
        </w:tc>
        <w:tc>
          <w:tcPr>
            <w:tcW w:w="3628" w:type="pct"/>
            <w:shd w:val="clear" w:color="auto" w:fill="EAF1DD" w:themeFill="accent3" w:themeFillTint="33"/>
          </w:tcPr>
          <w:p w14:paraId="449DFF27" w14:textId="77777777" w:rsidR="00205CAC" w:rsidRPr="004D2CF3" w:rsidRDefault="00205CAC" w:rsidP="00B44587">
            <w:pPr>
              <w:rPr>
                <w:rFonts w:eastAsia="Times New Roman" w:cs="Times New Roman"/>
                <w:color w:val="000000"/>
              </w:rPr>
            </w:pPr>
            <w:r w:rsidRPr="004D2CF3">
              <w:t>Personally contact patients if they miss an appointment.</w:t>
            </w:r>
          </w:p>
        </w:tc>
      </w:tr>
      <w:tr w:rsidR="00205CAC" w:rsidRPr="004D2CF3" w14:paraId="7B759B91" w14:textId="77777777" w:rsidTr="00B44587">
        <w:trPr>
          <w:trHeight w:val="333"/>
        </w:trPr>
        <w:tc>
          <w:tcPr>
            <w:tcW w:w="214" w:type="pct"/>
            <w:vMerge/>
            <w:shd w:val="clear" w:color="auto" w:fill="EAF1DD" w:themeFill="accent3" w:themeFillTint="33"/>
          </w:tcPr>
          <w:p w14:paraId="7B2FBAF1" w14:textId="77777777" w:rsidR="00205CAC" w:rsidRPr="004D2CF3" w:rsidRDefault="00205CAC" w:rsidP="00B44587">
            <w:pPr>
              <w:pStyle w:val="ListParagraph"/>
              <w:numPr>
                <w:ilvl w:val="0"/>
                <w:numId w:val="13"/>
              </w:numPr>
              <w:ind w:left="0" w:firstLine="0"/>
            </w:pPr>
          </w:p>
        </w:tc>
        <w:tc>
          <w:tcPr>
            <w:tcW w:w="1158" w:type="pct"/>
            <w:vMerge/>
            <w:shd w:val="clear" w:color="auto" w:fill="EAF1DD" w:themeFill="accent3" w:themeFillTint="33"/>
          </w:tcPr>
          <w:p w14:paraId="7123AACE" w14:textId="77777777" w:rsidR="00205CAC" w:rsidRPr="004D2CF3" w:rsidRDefault="00205CAC" w:rsidP="00B44587">
            <w:pPr>
              <w:ind w:left="34"/>
            </w:pPr>
          </w:p>
        </w:tc>
        <w:tc>
          <w:tcPr>
            <w:tcW w:w="3628" w:type="pct"/>
            <w:shd w:val="clear" w:color="auto" w:fill="EAF1DD" w:themeFill="accent3" w:themeFillTint="33"/>
          </w:tcPr>
          <w:p w14:paraId="005C9966" w14:textId="77777777" w:rsidR="00205CAC" w:rsidRPr="004D2CF3" w:rsidRDefault="00205CAC" w:rsidP="00B44587">
            <w:pPr>
              <w:rPr>
                <w:rFonts w:eastAsia="Times New Roman" w:cs="Times New Roman"/>
                <w:color w:val="000000"/>
              </w:rPr>
            </w:pPr>
            <w:r w:rsidRPr="004D2CF3">
              <w:t>Use incentives to encourage patients to keep appointments.</w:t>
            </w:r>
          </w:p>
        </w:tc>
      </w:tr>
      <w:tr w:rsidR="00205CAC" w:rsidRPr="004D2CF3" w14:paraId="1ADDFD2F" w14:textId="77777777" w:rsidTr="00B44587">
        <w:trPr>
          <w:trHeight w:val="224"/>
        </w:trPr>
        <w:tc>
          <w:tcPr>
            <w:tcW w:w="214" w:type="pct"/>
            <w:vMerge w:val="restart"/>
            <w:shd w:val="clear" w:color="auto" w:fill="EAF1DD" w:themeFill="accent3" w:themeFillTint="33"/>
          </w:tcPr>
          <w:p w14:paraId="69DE0EBF" w14:textId="77777777" w:rsidR="00205CAC" w:rsidRPr="004D2CF3" w:rsidRDefault="00205CAC" w:rsidP="00B44587">
            <w:pPr>
              <w:pStyle w:val="ListParagraph"/>
              <w:numPr>
                <w:ilvl w:val="0"/>
                <w:numId w:val="13"/>
              </w:numPr>
              <w:ind w:left="0" w:firstLine="0"/>
            </w:pPr>
          </w:p>
        </w:tc>
        <w:tc>
          <w:tcPr>
            <w:tcW w:w="1158" w:type="pct"/>
            <w:vMerge w:val="restart"/>
            <w:shd w:val="clear" w:color="auto" w:fill="EAF1DD" w:themeFill="accent3" w:themeFillTint="33"/>
          </w:tcPr>
          <w:p w14:paraId="06E8B465" w14:textId="77777777" w:rsidR="00205CAC" w:rsidRPr="004D2CF3" w:rsidRDefault="00205CAC" w:rsidP="00B44587">
            <w:pPr>
              <w:ind w:left="34"/>
              <w:rPr>
                <w:rFonts w:eastAsia="Times New Roman" w:cs="Times New Roman"/>
                <w:color w:val="000000"/>
              </w:rPr>
            </w:pPr>
            <w:r w:rsidRPr="004D2CF3">
              <w:rPr>
                <w:rFonts w:eastAsia="Times New Roman" w:cs="Times New Roman"/>
                <w:color w:val="000000"/>
              </w:rPr>
              <w:t xml:space="preserve">Follow-up.  </w:t>
            </w:r>
          </w:p>
        </w:tc>
        <w:tc>
          <w:tcPr>
            <w:tcW w:w="3628" w:type="pct"/>
            <w:shd w:val="clear" w:color="auto" w:fill="EAF1DD" w:themeFill="accent3" w:themeFillTint="33"/>
          </w:tcPr>
          <w:p w14:paraId="285D3599" w14:textId="77777777" w:rsidR="00205CAC" w:rsidRPr="004D2CF3" w:rsidRDefault="00205CAC" w:rsidP="00B44587">
            <w:pPr>
              <w:rPr>
                <w:rFonts w:eastAsia="Times New Roman" w:cs="Times New Roman"/>
                <w:color w:val="000000"/>
              </w:rPr>
            </w:pPr>
            <w:r w:rsidRPr="004D2CF3">
              <w:rPr>
                <w:rFonts w:eastAsia="Times New Roman" w:cs="Times New Roman"/>
                <w:color w:val="000000"/>
              </w:rPr>
              <w:t>Routinely invite patients to book a follow up appointment after an intervention has finished and prior to repeat prescription.</w:t>
            </w:r>
          </w:p>
        </w:tc>
      </w:tr>
      <w:tr w:rsidR="00205CAC" w:rsidRPr="004D2CF3" w14:paraId="663E7185" w14:textId="77777777" w:rsidTr="00B44587">
        <w:trPr>
          <w:trHeight w:val="224"/>
        </w:trPr>
        <w:tc>
          <w:tcPr>
            <w:tcW w:w="214" w:type="pct"/>
            <w:vMerge/>
            <w:shd w:val="clear" w:color="auto" w:fill="EAF1DD" w:themeFill="accent3" w:themeFillTint="33"/>
          </w:tcPr>
          <w:p w14:paraId="5146BC4E" w14:textId="77777777" w:rsidR="00205CAC" w:rsidRPr="004D2CF3" w:rsidRDefault="00205CAC" w:rsidP="00B44587">
            <w:pPr>
              <w:pStyle w:val="ListParagraph"/>
              <w:numPr>
                <w:ilvl w:val="0"/>
                <w:numId w:val="13"/>
              </w:numPr>
              <w:ind w:left="0" w:firstLine="0"/>
            </w:pPr>
          </w:p>
        </w:tc>
        <w:tc>
          <w:tcPr>
            <w:tcW w:w="1158" w:type="pct"/>
            <w:vMerge/>
            <w:shd w:val="clear" w:color="auto" w:fill="EAF1DD" w:themeFill="accent3" w:themeFillTint="33"/>
          </w:tcPr>
          <w:p w14:paraId="21B2DA13" w14:textId="77777777" w:rsidR="00205CAC" w:rsidRPr="004D2CF3" w:rsidRDefault="00205CAC" w:rsidP="00B44587">
            <w:pPr>
              <w:ind w:left="34"/>
              <w:rPr>
                <w:rFonts w:eastAsia="Times New Roman" w:cs="Times New Roman"/>
                <w:color w:val="000000"/>
              </w:rPr>
            </w:pPr>
          </w:p>
        </w:tc>
        <w:tc>
          <w:tcPr>
            <w:tcW w:w="3628" w:type="pct"/>
            <w:shd w:val="clear" w:color="auto" w:fill="EAF1DD" w:themeFill="accent3" w:themeFillTint="33"/>
          </w:tcPr>
          <w:p w14:paraId="6564C74B" w14:textId="77777777" w:rsidR="00205CAC" w:rsidRPr="004D2CF3" w:rsidRDefault="00205CAC" w:rsidP="00B44587">
            <w:pPr>
              <w:rPr>
                <w:rFonts w:eastAsia="Times New Roman" w:cs="Times New Roman"/>
                <w:color w:val="000000"/>
              </w:rPr>
            </w:pPr>
            <w:r w:rsidRPr="004D2CF3">
              <w:rPr>
                <w:rFonts w:eastAsia="Times New Roman" w:cs="Times New Roman"/>
                <w:color w:val="000000"/>
              </w:rPr>
              <w:t>Encourage the patient to take responsibility for and self-manage their condition following an intervention.</w:t>
            </w:r>
          </w:p>
        </w:tc>
      </w:tr>
      <w:tr w:rsidR="00205CAC" w:rsidRPr="004D2CF3" w14:paraId="65E68AAB" w14:textId="77777777" w:rsidTr="00B44587">
        <w:tc>
          <w:tcPr>
            <w:tcW w:w="214" w:type="pct"/>
            <w:shd w:val="clear" w:color="auto" w:fill="EAF1DD" w:themeFill="accent3" w:themeFillTint="33"/>
          </w:tcPr>
          <w:p w14:paraId="0495DD07" w14:textId="77777777" w:rsidR="00205CAC" w:rsidRPr="004D2CF3" w:rsidRDefault="00205CAC" w:rsidP="00B44587">
            <w:pPr>
              <w:pStyle w:val="ListParagraph"/>
              <w:numPr>
                <w:ilvl w:val="0"/>
                <w:numId w:val="13"/>
              </w:numPr>
              <w:ind w:left="0" w:firstLine="0"/>
            </w:pPr>
          </w:p>
        </w:tc>
        <w:tc>
          <w:tcPr>
            <w:tcW w:w="1158" w:type="pct"/>
            <w:shd w:val="clear" w:color="auto" w:fill="EAF1DD" w:themeFill="accent3" w:themeFillTint="33"/>
          </w:tcPr>
          <w:p w14:paraId="044D03A1" w14:textId="77777777" w:rsidR="00205CAC" w:rsidRPr="004D2CF3" w:rsidRDefault="00205CAC" w:rsidP="00B44587">
            <w:pPr>
              <w:ind w:left="34"/>
              <w:rPr>
                <w:rFonts w:eastAsia="Times New Roman" w:cs="Times New Roman"/>
                <w:color w:val="000000"/>
              </w:rPr>
            </w:pPr>
            <w:r w:rsidRPr="004D2CF3">
              <w:rPr>
                <w:rFonts w:eastAsia="Times New Roman" w:cs="Times New Roman"/>
                <w:color w:val="000000"/>
              </w:rPr>
              <w:t>Follow</w:t>
            </w:r>
            <w:r>
              <w:rPr>
                <w:rFonts w:eastAsia="Times New Roman" w:cs="Times New Roman"/>
                <w:color w:val="000000"/>
              </w:rPr>
              <w:t xml:space="preserve"> </w:t>
            </w:r>
            <w:r w:rsidRPr="004D2CF3">
              <w:rPr>
                <w:rFonts w:eastAsia="Times New Roman" w:cs="Times New Roman"/>
                <w:color w:val="000000"/>
              </w:rPr>
              <w:t xml:space="preserve">a Standardised Protocol.  </w:t>
            </w:r>
          </w:p>
        </w:tc>
        <w:tc>
          <w:tcPr>
            <w:tcW w:w="3628" w:type="pct"/>
            <w:shd w:val="clear" w:color="auto" w:fill="EAF1DD" w:themeFill="accent3" w:themeFillTint="33"/>
          </w:tcPr>
          <w:p w14:paraId="1990DFCD" w14:textId="77777777" w:rsidR="00205CAC" w:rsidRPr="004D2CF3" w:rsidRDefault="00205CAC" w:rsidP="00B44587">
            <w:r w:rsidRPr="004D2CF3">
              <w:t>Use patient-friendly treatment protocols and share with patients where they fit in that protocol.</w:t>
            </w:r>
          </w:p>
        </w:tc>
      </w:tr>
      <w:tr w:rsidR="00205CAC" w:rsidRPr="004D2CF3" w14:paraId="3C6FEE9D" w14:textId="77777777" w:rsidTr="00B44587">
        <w:tc>
          <w:tcPr>
            <w:tcW w:w="214" w:type="pct"/>
            <w:shd w:val="clear" w:color="auto" w:fill="EAF1DD" w:themeFill="accent3" w:themeFillTint="33"/>
          </w:tcPr>
          <w:p w14:paraId="5862C219" w14:textId="77777777" w:rsidR="00205CAC" w:rsidRPr="004D2CF3" w:rsidRDefault="00205CAC" w:rsidP="00B44587">
            <w:pPr>
              <w:pStyle w:val="ListParagraph"/>
              <w:numPr>
                <w:ilvl w:val="0"/>
                <w:numId w:val="13"/>
              </w:numPr>
              <w:ind w:left="0" w:firstLine="0"/>
            </w:pPr>
          </w:p>
        </w:tc>
        <w:tc>
          <w:tcPr>
            <w:tcW w:w="1158" w:type="pct"/>
            <w:shd w:val="clear" w:color="auto" w:fill="EAF1DD" w:themeFill="accent3" w:themeFillTint="33"/>
          </w:tcPr>
          <w:p w14:paraId="5FBD1C36" w14:textId="77777777" w:rsidR="00205CAC" w:rsidRPr="004D2CF3" w:rsidRDefault="00205CAC" w:rsidP="00B44587">
            <w:pPr>
              <w:rPr>
                <w:rFonts w:eastAsia="Times New Roman" w:cs="Times New Roman"/>
                <w:color w:val="000000"/>
              </w:rPr>
            </w:pPr>
            <w:r w:rsidRPr="004D2CF3">
              <w:rPr>
                <w:rFonts w:eastAsia="Times New Roman" w:cs="Times New Roman"/>
                <w:color w:val="000000"/>
              </w:rPr>
              <w:t xml:space="preserve">Ethical Oversight.  </w:t>
            </w:r>
          </w:p>
        </w:tc>
        <w:tc>
          <w:tcPr>
            <w:tcW w:w="3628" w:type="pct"/>
            <w:shd w:val="clear" w:color="auto" w:fill="EAF1DD" w:themeFill="accent3" w:themeFillTint="33"/>
          </w:tcPr>
          <w:p w14:paraId="74F0295E" w14:textId="77777777" w:rsidR="00205CAC" w:rsidRPr="004D2CF3" w:rsidRDefault="00205CAC" w:rsidP="00B44587">
            <w:r w:rsidRPr="004D2CF3">
              <w:t>Ensure that patients understand that their treatment protocol is sanctioned by a higher authority e.g. NICE.</w:t>
            </w:r>
          </w:p>
        </w:tc>
      </w:tr>
      <w:tr w:rsidR="00205CAC" w:rsidRPr="004D2CF3" w14:paraId="2A9F04A6" w14:textId="77777777" w:rsidTr="00B44587">
        <w:trPr>
          <w:trHeight w:val="573"/>
        </w:trPr>
        <w:tc>
          <w:tcPr>
            <w:tcW w:w="214" w:type="pct"/>
            <w:shd w:val="clear" w:color="auto" w:fill="EAF1DD" w:themeFill="accent3" w:themeFillTint="33"/>
          </w:tcPr>
          <w:p w14:paraId="2D21D36E" w14:textId="77777777" w:rsidR="00205CAC" w:rsidRPr="004D2CF3" w:rsidRDefault="00205CAC" w:rsidP="00B44587">
            <w:pPr>
              <w:pStyle w:val="ListParagraph"/>
              <w:numPr>
                <w:ilvl w:val="0"/>
                <w:numId w:val="13"/>
              </w:numPr>
              <w:ind w:left="0" w:firstLine="0"/>
            </w:pPr>
          </w:p>
        </w:tc>
        <w:tc>
          <w:tcPr>
            <w:tcW w:w="1158" w:type="pct"/>
            <w:shd w:val="clear" w:color="auto" w:fill="EAF1DD" w:themeFill="accent3" w:themeFillTint="33"/>
          </w:tcPr>
          <w:p w14:paraId="05B8E700" w14:textId="77777777" w:rsidR="00205CAC" w:rsidRPr="004D2CF3" w:rsidRDefault="00205CAC" w:rsidP="00B44587">
            <w:pPr>
              <w:rPr>
                <w:rFonts w:eastAsia="Times New Roman" w:cs="Times New Roman"/>
                <w:color w:val="000000"/>
              </w:rPr>
            </w:pPr>
            <w:r w:rsidRPr="004D2CF3">
              <w:rPr>
                <w:rFonts w:eastAsia="Times New Roman" w:cs="Times New Roman"/>
                <w:color w:val="000000"/>
              </w:rPr>
              <w:t xml:space="preserve">Participating in Research.  </w:t>
            </w:r>
          </w:p>
        </w:tc>
        <w:tc>
          <w:tcPr>
            <w:tcW w:w="3628" w:type="pct"/>
            <w:shd w:val="clear" w:color="auto" w:fill="EAF1DD" w:themeFill="accent3" w:themeFillTint="33"/>
          </w:tcPr>
          <w:p w14:paraId="21829BC8" w14:textId="65F8ACFF" w:rsidR="00205CAC" w:rsidRPr="004D2CF3" w:rsidRDefault="00205CAC" w:rsidP="00B5556C">
            <w:r w:rsidRPr="004D2CF3">
              <w:t xml:space="preserve">Inform patients that all outcomes and </w:t>
            </w:r>
            <w:r w:rsidR="00B5556C">
              <w:t>practitioner</w:t>
            </w:r>
            <w:r w:rsidR="00B5556C" w:rsidRPr="004D2CF3">
              <w:t xml:space="preserve"> </w:t>
            </w:r>
            <w:r w:rsidRPr="004D2CF3">
              <w:t>performance is audited and can contribute to improved knowledge and treatment for future patients.</w:t>
            </w:r>
          </w:p>
        </w:tc>
      </w:tr>
      <w:tr w:rsidR="00205CAC" w:rsidRPr="004D2CF3" w14:paraId="5234DB51" w14:textId="77777777" w:rsidTr="00B44587">
        <w:trPr>
          <w:trHeight w:val="295"/>
        </w:trPr>
        <w:tc>
          <w:tcPr>
            <w:tcW w:w="214" w:type="pct"/>
            <w:vMerge w:val="restart"/>
            <w:shd w:val="clear" w:color="auto" w:fill="EAF1DD" w:themeFill="accent3" w:themeFillTint="33"/>
          </w:tcPr>
          <w:p w14:paraId="3182289A" w14:textId="77777777" w:rsidR="00205CAC" w:rsidRPr="004D2CF3" w:rsidRDefault="00205CAC" w:rsidP="00B44587">
            <w:pPr>
              <w:pStyle w:val="ListParagraph"/>
              <w:numPr>
                <w:ilvl w:val="0"/>
                <w:numId w:val="13"/>
              </w:numPr>
              <w:ind w:left="0" w:firstLine="0"/>
            </w:pPr>
          </w:p>
        </w:tc>
        <w:tc>
          <w:tcPr>
            <w:tcW w:w="1158" w:type="pct"/>
            <w:vMerge w:val="restart"/>
            <w:shd w:val="clear" w:color="auto" w:fill="EAF1DD" w:themeFill="accent3" w:themeFillTint="33"/>
          </w:tcPr>
          <w:p w14:paraId="695C5CAE" w14:textId="77777777" w:rsidR="00205CAC" w:rsidRPr="004D2CF3" w:rsidRDefault="00205CAC" w:rsidP="00B44587">
            <w:pPr>
              <w:ind w:left="34"/>
              <w:rPr>
                <w:rFonts w:eastAsia="Times New Roman" w:cs="Times New Roman"/>
                <w:color w:val="000000"/>
              </w:rPr>
            </w:pPr>
            <w:r w:rsidRPr="004D2CF3">
              <w:rPr>
                <w:rFonts w:eastAsia="Times New Roman" w:cs="Times New Roman"/>
                <w:color w:val="000000"/>
              </w:rPr>
              <w:t xml:space="preserve">Symptom Monitoring.  </w:t>
            </w:r>
          </w:p>
        </w:tc>
        <w:tc>
          <w:tcPr>
            <w:tcW w:w="3628" w:type="pct"/>
            <w:shd w:val="clear" w:color="auto" w:fill="EAF1DD" w:themeFill="accent3" w:themeFillTint="33"/>
          </w:tcPr>
          <w:p w14:paraId="175C7D05" w14:textId="77777777" w:rsidR="00205CAC" w:rsidRPr="004D2CF3" w:rsidRDefault="00205CAC" w:rsidP="00B44587">
            <w:pPr>
              <w:rPr>
                <w:rFonts w:eastAsia="Times New Roman" w:cs="Times New Roman"/>
                <w:color w:val="000000"/>
              </w:rPr>
            </w:pPr>
            <w:r w:rsidRPr="004D2CF3">
              <w:rPr>
                <w:rFonts w:eastAsia="Times New Roman" w:cs="Times New Roman"/>
                <w:color w:val="000000"/>
              </w:rPr>
              <w:t>Ask patients to monitor their symptoms regularly, for example using email, phone apps, web-based systems, paper forms.</w:t>
            </w:r>
          </w:p>
        </w:tc>
      </w:tr>
      <w:tr w:rsidR="00205CAC" w:rsidRPr="004D2CF3" w14:paraId="62D36521" w14:textId="77777777" w:rsidTr="00B44587">
        <w:trPr>
          <w:trHeight w:val="294"/>
        </w:trPr>
        <w:tc>
          <w:tcPr>
            <w:tcW w:w="214" w:type="pct"/>
            <w:vMerge/>
            <w:shd w:val="clear" w:color="auto" w:fill="EAF1DD" w:themeFill="accent3" w:themeFillTint="33"/>
          </w:tcPr>
          <w:p w14:paraId="50CE9C99" w14:textId="77777777" w:rsidR="00205CAC" w:rsidRPr="004D2CF3" w:rsidRDefault="00205CAC" w:rsidP="00B44587">
            <w:pPr>
              <w:pStyle w:val="ListParagraph"/>
              <w:numPr>
                <w:ilvl w:val="0"/>
                <w:numId w:val="13"/>
              </w:numPr>
              <w:ind w:left="0" w:firstLine="0"/>
            </w:pPr>
          </w:p>
        </w:tc>
        <w:tc>
          <w:tcPr>
            <w:tcW w:w="1158" w:type="pct"/>
            <w:vMerge/>
            <w:shd w:val="clear" w:color="auto" w:fill="EAF1DD" w:themeFill="accent3" w:themeFillTint="33"/>
          </w:tcPr>
          <w:p w14:paraId="215A822F" w14:textId="77777777" w:rsidR="00205CAC" w:rsidRPr="004D2CF3" w:rsidRDefault="00205CAC" w:rsidP="00B44587">
            <w:pPr>
              <w:ind w:left="34"/>
              <w:rPr>
                <w:rFonts w:eastAsia="Times New Roman" w:cs="Times New Roman"/>
                <w:color w:val="000000"/>
              </w:rPr>
            </w:pPr>
          </w:p>
        </w:tc>
        <w:tc>
          <w:tcPr>
            <w:tcW w:w="3628" w:type="pct"/>
            <w:shd w:val="clear" w:color="auto" w:fill="EAF1DD" w:themeFill="accent3" w:themeFillTint="33"/>
          </w:tcPr>
          <w:p w14:paraId="28410E6E" w14:textId="77777777" w:rsidR="00205CAC" w:rsidRPr="004D2CF3" w:rsidRDefault="00205CAC" w:rsidP="00B44587">
            <w:pPr>
              <w:rPr>
                <w:rFonts w:eastAsia="Times New Roman" w:cs="Times New Roman"/>
                <w:color w:val="000000"/>
              </w:rPr>
            </w:pPr>
            <w:r w:rsidRPr="004D2CF3">
              <w:rPr>
                <w:rFonts w:eastAsia="Times New Roman" w:cs="Times New Roman"/>
                <w:color w:val="000000"/>
              </w:rPr>
              <w:t>Assess treatment outcome.</w:t>
            </w:r>
          </w:p>
        </w:tc>
      </w:tr>
      <w:tr w:rsidR="00205CAC" w:rsidRPr="004D2CF3" w14:paraId="2983EC39" w14:textId="77777777" w:rsidTr="00B44587">
        <w:trPr>
          <w:trHeight w:val="294"/>
        </w:trPr>
        <w:tc>
          <w:tcPr>
            <w:tcW w:w="214" w:type="pct"/>
            <w:vMerge/>
            <w:shd w:val="clear" w:color="auto" w:fill="EAF1DD" w:themeFill="accent3" w:themeFillTint="33"/>
          </w:tcPr>
          <w:p w14:paraId="62DB94A7" w14:textId="77777777" w:rsidR="00205CAC" w:rsidRPr="004D2CF3" w:rsidRDefault="00205CAC" w:rsidP="00B44587">
            <w:pPr>
              <w:pStyle w:val="ListParagraph"/>
              <w:numPr>
                <w:ilvl w:val="0"/>
                <w:numId w:val="13"/>
              </w:numPr>
              <w:ind w:left="0" w:firstLine="0"/>
            </w:pPr>
          </w:p>
        </w:tc>
        <w:tc>
          <w:tcPr>
            <w:tcW w:w="1158" w:type="pct"/>
            <w:vMerge/>
            <w:shd w:val="clear" w:color="auto" w:fill="EAF1DD" w:themeFill="accent3" w:themeFillTint="33"/>
          </w:tcPr>
          <w:p w14:paraId="1CE2B990" w14:textId="77777777" w:rsidR="00205CAC" w:rsidRPr="004D2CF3" w:rsidRDefault="00205CAC" w:rsidP="00B44587">
            <w:pPr>
              <w:ind w:left="34"/>
              <w:rPr>
                <w:rFonts w:eastAsia="Times New Roman" w:cs="Times New Roman"/>
                <w:color w:val="000000"/>
              </w:rPr>
            </w:pPr>
          </w:p>
        </w:tc>
        <w:tc>
          <w:tcPr>
            <w:tcW w:w="3628" w:type="pct"/>
            <w:shd w:val="clear" w:color="auto" w:fill="EAF1DD" w:themeFill="accent3" w:themeFillTint="33"/>
          </w:tcPr>
          <w:p w14:paraId="40F59C8F" w14:textId="77777777" w:rsidR="00205CAC" w:rsidRPr="004D2CF3" w:rsidRDefault="00205CAC" w:rsidP="00B44587">
            <w:pPr>
              <w:rPr>
                <w:rFonts w:eastAsia="Times New Roman" w:cs="Times New Roman"/>
                <w:color w:val="000000"/>
              </w:rPr>
            </w:pPr>
            <w:r w:rsidRPr="004D2CF3">
              <w:rPr>
                <w:rFonts w:eastAsia="Times New Roman" w:cs="Times New Roman"/>
                <w:color w:val="000000"/>
              </w:rPr>
              <w:t>Give patients feedback on symptom improvements following monitoring.</w:t>
            </w:r>
          </w:p>
        </w:tc>
      </w:tr>
      <w:tr w:rsidR="00205CAC" w:rsidRPr="004D2CF3" w14:paraId="4CEFA458" w14:textId="77777777" w:rsidTr="00B44587">
        <w:trPr>
          <w:trHeight w:val="224"/>
        </w:trPr>
        <w:tc>
          <w:tcPr>
            <w:tcW w:w="214" w:type="pct"/>
            <w:vMerge w:val="restart"/>
            <w:shd w:val="clear" w:color="auto" w:fill="EAF1DD" w:themeFill="accent3" w:themeFillTint="33"/>
          </w:tcPr>
          <w:p w14:paraId="450A0B1E" w14:textId="77777777" w:rsidR="00205CAC" w:rsidRPr="004D2CF3" w:rsidRDefault="00205CAC" w:rsidP="00B44587">
            <w:pPr>
              <w:pStyle w:val="ListParagraph"/>
              <w:numPr>
                <w:ilvl w:val="0"/>
                <w:numId w:val="13"/>
              </w:numPr>
              <w:ind w:left="0" w:firstLine="0"/>
            </w:pPr>
          </w:p>
        </w:tc>
        <w:tc>
          <w:tcPr>
            <w:tcW w:w="1158" w:type="pct"/>
            <w:vMerge w:val="restart"/>
            <w:shd w:val="clear" w:color="auto" w:fill="EAF1DD" w:themeFill="accent3" w:themeFillTint="33"/>
          </w:tcPr>
          <w:p w14:paraId="2D595185" w14:textId="77777777" w:rsidR="00205CAC" w:rsidRPr="004D2CF3" w:rsidRDefault="00205CAC" w:rsidP="00B44587">
            <w:pPr>
              <w:ind w:left="34"/>
            </w:pPr>
            <w:r w:rsidRPr="004D2CF3">
              <w:rPr>
                <w:rFonts w:eastAsia="Times New Roman" w:cs="Times New Roman"/>
                <w:color w:val="000000"/>
              </w:rPr>
              <w:t xml:space="preserve">Enhanced Environment.  </w:t>
            </w:r>
          </w:p>
        </w:tc>
        <w:tc>
          <w:tcPr>
            <w:tcW w:w="3628" w:type="pct"/>
            <w:shd w:val="clear" w:color="auto" w:fill="EAF1DD" w:themeFill="accent3" w:themeFillTint="33"/>
          </w:tcPr>
          <w:p w14:paraId="56992A11" w14:textId="77777777" w:rsidR="00205CAC" w:rsidRPr="004D2CF3" w:rsidRDefault="00205CAC" w:rsidP="00B44587">
            <w:r w:rsidRPr="004D2CF3">
              <w:t>Ensure that the environment is professional, pleasant and peaceful.</w:t>
            </w:r>
          </w:p>
        </w:tc>
      </w:tr>
      <w:tr w:rsidR="00205CAC" w:rsidRPr="004D2CF3" w14:paraId="7A4CDCE1" w14:textId="77777777" w:rsidTr="00B44587">
        <w:trPr>
          <w:trHeight w:val="224"/>
        </w:trPr>
        <w:tc>
          <w:tcPr>
            <w:tcW w:w="214" w:type="pct"/>
            <w:vMerge/>
            <w:shd w:val="clear" w:color="auto" w:fill="EAF1DD" w:themeFill="accent3" w:themeFillTint="33"/>
          </w:tcPr>
          <w:p w14:paraId="20809977" w14:textId="77777777" w:rsidR="00205CAC" w:rsidRPr="004D2CF3" w:rsidRDefault="00205CAC" w:rsidP="00B44587">
            <w:pPr>
              <w:pStyle w:val="ListParagraph"/>
              <w:numPr>
                <w:ilvl w:val="0"/>
                <w:numId w:val="13"/>
              </w:numPr>
              <w:ind w:left="0" w:firstLine="0"/>
            </w:pPr>
          </w:p>
        </w:tc>
        <w:tc>
          <w:tcPr>
            <w:tcW w:w="1158" w:type="pct"/>
            <w:vMerge/>
            <w:shd w:val="clear" w:color="auto" w:fill="EAF1DD" w:themeFill="accent3" w:themeFillTint="33"/>
          </w:tcPr>
          <w:p w14:paraId="008C2760" w14:textId="77777777" w:rsidR="00205CAC" w:rsidRPr="004D2CF3" w:rsidRDefault="00205CAC" w:rsidP="00B44587">
            <w:pPr>
              <w:ind w:left="34"/>
              <w:rPr>
                <w:rFonts w:eastAsia="Times New Roman" w:cs="Times New Roman"/>
                <w:color w:val="000000"/>
              </w:rPr>
            </w:pPr>
          </w:p>
        </w:tc>
        <w:tc>
          <w:tcPr>
            <w:tcW w:w="3628" w:type="pct"/>
            <w:shd w:val="clear" w:color="auto" w:fill="EAF1DD" w:themeFill="accent3" w:themeFillTint="33"/>
          </w:tcPr>
          <w:p w14:paraId="1BCF49BF" w14:textId="77777777" w:rsidR="00205CAC" w:rsidRPr="004D2CF3" w:rsidRDefault="00205CAC" w:rsidP="00B44587">
            <w:r w:rsidRPr="004D2CF3">
              <w:t>Employ friendly and helpful support staff.</w:t>
            </w:r>
          </w:p>
        </w:tc>
      </w:tr>
      <w:tr w:rsidR="00205CAC" w:rsidRPr="004D2CF3" w14:paraId="5492252E" w14:textId="77777777" w:rsidTr="00B44587">
        <w:trPr>
          <w:trHeight w:val="333"/>
        </w:trPr>
        <w:tc>
          <w:tcPr>
            <w:tcW w:w="5000" w:type="pct"/>
            <w:gridSpan w:val="3"/>
            <w:shd w:val="clear" w:color="auto" w:fill="EAF1DD" w:themeFill="accent3" w:themeFillTint="33"/>
          </w:tcPr>
          <w:p w14:paraId="71C2ADCA" w14:textId="77777777" w:rsidR="00205CAC" w:rsidRPr="004D2CF3" w:rsidRDefault="00205CAC" w:rsidP="00B44587">
            <w:pPr>
              <w:rPr>
                <w:b/>
                <w:bCs/>
              </w:rPr>
            </w:pPr>
          </w:p>
        </w:tc>
      </w:tr>
      <w:tr w:rsidR="00205CAC" w:rsidRPr="004D2CF3" w14:paraId="454494E5" w14:textId="77777777" w:rsidTr="00B44587">
        <w:trPr>
          <w:trHeight w:val="333"/>
        </w:trPr>
        <w:tc>
          <w:tcPr>
            <w:tcW w:w="5000" w:type="pct"/>
            <w:gridSpan w:val="3"/>
            <w:shd w:val="clear" w:color="auto" w:fill="E5DFEC" w:themeFill="accent4" w:themeFillTint="33"/>
          </w:tcPr>
          <w:p w14:paraId="05A926DD" w14:textId="77777777" w:rsidR="00205CAC" w:rsidRPr="004D2CF3" w:rsidRDefault="00205CAC" w:rsidP="00B44587">
            <w:r w:rsidRPr="004D2CF3">
              <w:rPr>
                <w:b/>
                <w:bCs/>
              </w:rPr>
              <w:t>Treatment Characteristics</w:t>
            </w:r>
          </w:p>
        </w:tc>
      </w:tr>
      <w:tr w:rsidR="00205CAC" w:rsidRPr="004D2CF3" w14:paraId="2A683578" w14:textId="77777777" w:rsidTr="00B44587">
        <w:trPr>
          <w:trHeight w:val="333"/>
        </w:trPr>
        <w:tc>
          <w:tcPr>
            <w:tcW w:w="214" w:type="pct"/>
            <w:vMerge w:val="restart"/>
            <w:shd w:val="clear" w:color="auto" w:fill="E5DFEC" w:themeFill="accent4" w:themeFillTint="33"/>
          </w:tcPr>
          <w:p w14:paraId="73110043" w14:textId="77777777" w:rsidR="00205CAC" w:rsidRPr="004D2CF3" w:rsidRDefault="00205CAC" w:rsidP="00B44587">
            <w:pPr>
              <w:pStyle w:val="ListParagraph"/>
              <w:numPr>
                <w:ilvl w:val="0"/>
                <w:numId w:val="13"/>
              </w:numPr>
              <w:ind w:left="0" w:firstLine="0"/>
            </w:pPr>
          </w:p>
        </w:tc>
        <w:tc>
          <w:tcPr>
            <w:tcW w:w="1158" w:type="pct"/>
            <w:vMerge w:val="restart"/>
            <w:shd w:val="clear" w:color="auto" w:fill="E5DFEC" w:themeFill="accent4" w:themeFillTint="33"/>
          </w:tcPr>
          <w:p w14:paraId="6E43F9D5" w14:textId="77777777" w:rsidR="00205CAC" w:rsidRPr="004D2CF3" w:rsidRDefault="00205CAC" w:rsidP="00B44587">
            <w:pPr>
              <w:ind w:left="34"/>
            </w:pPr>
            <w:r w:rsidRPr="004D2CF3">
              <w:t xml:space="preserve">Sham Intervention – Medication.  </w:t>
            </w:r>
          </w:p>
        </w:tc>
        <w:tc>
          <w:tcPr>
            <w:tcW w:w="3628" w:type="pct"/>
            <w:shd w:val="clear" w:color="auto" w:fill="E5DFEC" w:themeFill="accent4" w:themeFillTint="33"/>
          </w:tcPr>
          <w:p w14:paraId="40D44502" w14:textId="77777777" w:rsidR="00205CAC" w:rsidRPr="004D2CF3" w:rsidRDefault="00205CAC" w:rsidP="00B44587">
            <w:r w:rsidRPr="004D2CF3">
              <w:t>Openly prescribe sham medication.</w:t>
            </w:r>
          </w:p>
        </w:tc>
      </w:tr>
      <w:tr w:rsidR="00205CAC" w:rsidRPr="004D2CF3" w14:paraId="46D0549E" w14:textId="77777777" w:rsidTr="00B44587">
        <w:trPr>
          <w:trHeight w:val="333"/>
        </w:trPr>
        <w:tc>
          <w:tcPr>
            <w:tcW w:w="214" w:type="pct"/>
            <w:vMerge/>
            <w:shd w:val="clear" w:color="auto" w:fill="E5DFEC" w:themeFill="accent4" w:themeFillTint="33"/>
          </w:tcPr>
          <w:p w14:paraId="7AD80AF7" w14:textId="77777777" w:rsidR="00205CAC" w:rsidRPr="004D2CF3" w:rsidRDefault="00205CAC" w:rsidP="00B44587">
            <w:pPr>
              <w:pStyle w:val="ListParagraph"/>
              <w:numPr>
                <w:ilvl w:val="0"/>
                <w:numId w:val="13"/>
              </w:numPr>
              <w:ind w:left="0" w:firstLine="0"/>
            </w:pPr>
          </w:p>
        </w:tc>
        <w:tc>
          <w:tcPr>
            <w:tcW w:w="1158" w:type="pct"/>
            <w:vMerge/>
            <w:shd w:val="clear" w:color="auto" w:fill="E5DFEC" w:themeFill="accent4" w:themeFillTint="33"/>
          </w:tcPr>
          <w:p w14:paraId="4D29A5C8" w14:textId="77777777" w:rsidR="00205CAC" w:rsidRPr="004D2CF3" w:rsidRDefault="00205CAC" w:rsidP="00B44587">
            <w:pPr>
              <w:ind w:left="34"/>
            </w:pPr>
          </w:p>
        </w:tc>
        <w:tc>
          <w:tcPr>
            <w:tcW w:w="3628" w:type="pct"/>
            <w:shd w:val="clear" w:color="auto" w:fill="E5DFEC" w:themeFill="accent4" w:themeFillTint="33"/>
          </w:tcPr>
          <w:p w14:paraId="51C9D3D4" w14:textId="77777777" w:rsidR="00205CAC" w:rsidRPr="004D2CF3" w:rsidRDefault="00205CAC" w:rsidP="00B44587">
            <w:r w:rsidRPr="004D2CF3">
              <w:t>With advanced prior consent, prescribe sham medication.</w:t>
            </w:r>
          </w:p>
        </w:tc>
      </w:tr>
      <w:tr w:rsidR="00205CAC" w:rsidRPr="004D2CF3" w14:paraId="071E2F43" w14:textId="77777777" w:rsidTr="00B44587">
        <w:trPr>
          <w:trHeight w:val="270"/>
        </w:trPr>
        <w:tc>
          <w:tcPr>
            <w:tcW w:w="214" w:type="pct"/>
            <w:vMerge w:val="restart"/>
            <w:shd w:val="clear" w:color="auto" w:fill="E5DFEC" w:themeFill="accent4" w:themeFillTint="33"/>
          </w:tcPr>
          <w:p w14:paraId="414AFAC1" w14:textId="77777777" w:rsidR="00205CAC" w:rsidRPr="004D2CF3" w:rsidRDefault="00205CAC" w:rsidP="00B44587">
            <w:pPr>
              <w:pStyle w:val="ListParagraph"/>
              <w:numPr>
                <w:ilvl w:val="0"/>
                <w:numId w:val="13"/>
              </w:numPr>
              <w:ind w:left="0" w:firstLine="0"/>
            </w:pPr>
          </w:p>
        </w:tc>
        <w:tc>
          <w:tcPr>
            <w:tcW w:w="1158" w:type="pct"/>
            <w:vMerge w:val="restart"/>
            <w:shd w:val="clear" w:color="auto" w:fill="E5DFEC" w:themeFill="accent4" w:themeFillTint="33"/>
          </w:tcPr>
          <w:p w14:paraId="74829148" w14:textId="77777777" w:rsidR="00205CAC" w:rsidRPr="004D2CF3" w:rsidRDefault="00205CAC" w:rsidP="00B44587">
            <w:pPr>
              <w:ind w:left="34"/>
              <w:rPr>
                <w:highlight w:val="yellow"/>
              </w:rPr>
            </w:pPr>
            <w:r w:rsidRPr="004D2CF3">
              <w:rPr>
                <w:rFonts w:eastAsia="Times New Roman" w:cs="Times New Roman"/>
                <w:color w:val="000000"/>
              </w:rPr>
              <w:t xml:space="preserve">Sham Interventions – Physical.  </w:t>
            </w:r>
          </w:p>
        </w:tc>
        <w:tc>
          <w:tcPr>
            <w:tcW w:w="3628" w:type="pct"/>
            <w:shd w:val="clear" w:color="auto" w:fill="E5DFEC" w:themeFill="accent4" w:themeFillTint="33"/>
          </w:tcPr>
          <w:p w14:paraId="500C68D2" w14:textId="77777777" w:rsidR="00205CAC" w:rsidRPr="004D2CF3" w:rsidRDefault="00205CAC" w:rsidP="00B44587">
            <w:r w:rsidRPr="004D2CF3">
              <w:t>Openly prescribe sham physical treatments.</w:t>
            </w:r>
          </w:p>
        </w:tc>
      </w:tr>
      <w:tr w:rsidR="00205CAC" w:rsidRPr="004D2CF3" w14:paraId="463828B2" w14:textId="77777777" w:rsidTr="00B44587">
        <w:trPr>
          <w:trHeight w:val="270"/>
        </w:trPr>
        <w:tc>
          <w:tcPr>
            <w:tcW w:w="214" w:type="pct"/>
            <w:vMerge/>
            <w:shd w:val="clear" w:color="auto" w:fill="E5DFEC" w:themeFill="accent4" w:themeFillTint="33"/>
          </w:tcPr>
          <w:p w14:paraId="2C07D131" w14:textId="77777777" w:rsidR="00205CAC" w:rsidRPr="004D2CF3" w:rsidRDefault="00205CAC" w:rsidP="00B44587">
            <w:pPr>
              <w:pStyle w:val="ListParagraph"/>
              <w:numPr>
                <w:ilvl w:val="0"/>
                <w:numId w:val="13"/>
              </w:numPr>
              <w:ind w:left="0" w:firstLine="0"/>
            </w:pPr>
          </w:p>
        </w:tc>
        <w:tc>
          <w:tcPr>
            <w:tcW w:w="1158" w:type="pct"/>
            <w:vMerge/>
            <w:shd w:val="clear" w:color="auto" w:fill="E5DFEC" w:themeFill="accent4" w:themeFillTint="33"/>
          </w:tcPr>
          <w:p w14:paraId="42F112F3" w14:textId="77777777" w:rsidR="00205CAC" w:rsidRPr="004D2CF3" w:rsidRDefault="00205CAC" w:rsidP="00B44587">
            <w:pPr>
              <w:ind w:left="34"/>
              <w:rPr>
                <w:rFonts w:eastAsia="Times New Roman" w:cs="Times New Roman"/>
                <w:color w:val="000000"/>
              </w:rPr>
            </w:pPr>
          </w:p>
        </w:tc>
        <w:tc>
          <w:tcPr>
            <w:tcW w:w="3628" w:type="pct"/>
            <w:shd w:val="clear" w:color="auto" w:fill="E5DFEC" w:themeFill="accent4" w:themeFillTint="33"/>
          </w:tcPr>
          <w:p w14:paraId="3570DF6D" w14:textId="77777777" w:rsidR="00205CAC" w:rsidRPr="004D2CF3" w:rsidRDefault="00205CAC" w:rsidP="00B44587">
            <w:r w:rsidRPr="004D2CF3">
              <w:t>With advanced prior consent, prescribe sham physical treatments.</w:t>
            </w:r>
          </w:p>
        </w:tc>
      </w:tr>
      <w:tr w:rsidR="00205CAC" w:rsidRPr="004D2CF3" w14:paraId="38D60E0A" w14:textId="77777777" w:rsidTr="00B44587">
        <w:trPr>
          <w:trHeight w:val="548"/>
        </w:trPr>
        <w:tc>
          <w:tcPr>
            <w:tcW w:w="214" w:type="pct"/>
            <w:shd w:val="clear" w:color="auto" w:fill="E5DFEC" w:themeFill="accent4" w:themeFillTint="33"/>
          </w:tcPr>
          <w:p w14:paraId="737E152B" w14:textId="77777777" w:rsidR="00205CAC" w:rsidRPr="004D2CF3" w:rsidRDefault="00205CAC" w:rsidP="00B44587">
            <w:pPr>
              <w:pStyle w:val="ListParagraph"/>
              <w:numPr>
                <w:ilvl w:val="0"/>
                <w:numId w:val="13"/>
              </w:numPr>
              <w:ind w:left="0" w:firstLine="0"/>
            </w:pPr>
          </w:p>
        </w:tc>
        <w:tc>
          <w:tcPr>
            <w:tcW w:w="1158" w:type="pct"/>
            <w:shd w:val="clear" w:color="auto" w:fill="E5DFEC" w:themeFill="accent4" w:themeFillTint="33"/>
          </w:tcPr>
          <w:p w14:paraId="46FF1106" w14:textId="77777777" w:rsidR="00205CAC" w:rsidRPr="004D2CF3" w:rsidRDefault="00205CAC" w:rsidP="00B44587">
            <w:pPr>
              <w:ind w:left="34"/>
            </w:pPr>
            <w:r w:rsidRPr="004D2CF3">
              <w:rPr>
                <w:rFonts w:eastAsia="Times New Roman" w:cs="Times New Roman"/>
                <w:color w:val="000000"/>
              </w:rPr>
              <w:t xml:space="preserve">Sham Interventions – Attention Only.  </w:t>
            </w:r>
          </w:p>
        </w:tc>
        <w:tc>
          <w:tcPr>
            <w:tcW w:w="3628" w:type="pct"/>
            <w:shd w:val="clear" w:color="auto" w:fill="E5DFEC" w:themeFill="accent4" w:themeFillTint="33"/>
          </w:tcPr>
          <w:p w14:paraId="423CFD81" w14:textId="77777777" w:rsidR="00205CAC" w:rsidRPr="004D2CF3" w:rsidRDefault="00205CAC" w:rsidP="00B44587">
            <w:r w:rsidRPr="004D2CF3">
              <w:t>Increase frequency and duration of consultations.</w:t>
            </w:r>
          </w:p>
        </w:tc>
      </w:tr>
      <w:tr w:rsidR="00205CAC" w:rsidRPr="004D2CF3" w14:paraId="041A8E0E" w14:textId="77777777" w:rsidTr="00B44587">
        <w:tc>
          <w:tcPr>
            <w:tcW w:w="214" w:type="pct"/>
            <w:shd w:val="clear" w:color="auto" w:fill="E5DFEC" w:themeFill="accent4" w:themeFillTint="33"/>
          </w:tcPr>
          <w:p w14:paraId="06E556C0" w14:textId="77777777" w:rsidR="00205CAC" w:rsidRPr="004D2CF3" w:rsidRDefault="00205CAC" w:rsidP="00B44587">
            <w:pPr>
              <w:pStyle w:val="ListParagraph"/>
              <w:numPr>
                <w:ilvl w:val="0"/>
                <w:numId w:val="13"/>
              </w:numPr>
              <w:ind w:left="0" w:firstLine="0"/>
            </w:pPr>
          </w:p>
        </w:tc>
        <w:tc>
          <w:tcPr>
            <w:tcW w:w="1158" w:type="pct"/>
            <w:shd w:val="clear" w:color="auto" w:fill="E5DFEC" w:themeFill="accent4" w:themeFillTint="33"/>
          </w:tcPr>
          <w:p w14:paraId="273DB14F" w14:textId="77777777" w:rsidR="00205CAC" w:rsidRPr="004D2CF3" w:rsidRDefault="00205CAC" w:rsidP="00B44587">
            <w:pPr>
              <w:pStyle w:val="ListParagraph"/>
              <w:ind w:left="33"/>
            </w:pPr>
            <w:r w:rsidRPr="004D2CF3">
              <w:rPr>
                <w:rFonts w:eastAsia="Times New Roman" w:cs="Times New Roman"/>
                <w:color w:val="000000"/>
              </w:rPr>
              <w:t xml:space="preserve">Ineffective substances. </w:t>
            </w:r>
          </w:p>
        </w:tc>
        <w:tc>
          <w:tcPr>
            <w:tcW w:w="3628" w:type="pct"/>
            <w:shd w:val="clear" w:color="auto" w:fill="E5DFEC" w:themeFill="accent4" w:themeFillTint="33"/>
          </w:tcPr>
          <w:p w14:paraId="04C7E7F6" w14:textId="77777777" w:rsidR="00205CAC" w:rsidRPr="004D2CF3" w:rsidRDefault="00205CAC" w:rsidP="00B44587">
            <w:r w:rsidRPr="004D2CF3">
              <w:t>Prescribe substances that are likely not to cause harm but not clearly indicated or substances unlikely to be effective e.g. simple linctus.</w:t>
            </w:r>
          </w:p>
        </w:tc>
      </w:tr>
      <w:tr w:rsidR="00205CAC" w:rsidRPr="004D2CF3" w14:paraId="1373C0B6" w14:textId="77777777" w:rsidTr="00B44587">
        <w:tc>
          <w:tcPr>
            <w:tcW w:w="214" w:type="pct"/>
            <w:shd w:val="clear" w:color="auto" w:fill="E5DFEC" w:themeFill="accent4" w:themeFillTint="33"/>
          </w:tcPr>
          <w:p w14:paraId="09C85FB8" w14:textId="77777777" w:rsidR="00205CAC" w:rsidRPr="004D2CF3" w:rsidRDefault="00205CAC" w:rsidP="00B44587">
            <w:pPr>
              <w:pStyle w:val="ListParagraph"/>
              <w:numPr>
                <w:ilvl w:val="0"/>
                <w:numId w:val="13"/>
              </w:numPr>
              <w:ind w:left="0" w:firstLine="0"/>
            </w:pPr>
          </w:p>
        </w:tc>
        <w:tc>
          <w:tcPr>
            <w:tcW w:w="1158" w:type="pct"/>
            <w:shd w:val="clear" w:color="auto" w:fill="E5DFEC" w:themeFill="accent4" w:themeFillTint="33"/>
          </w:tcPr>
          <w:p w14:paraId="670CC4E6" w14:textId="77777777" w:rsidR="00205CAC" w:rsidRPr="004D2CF3" w:rsidRDefault="00205CAC" w:rsidP="00B44587">
            <w:pPr>
              <w:ind w:left="34"/>
            </w:pPr>
            <w:r w:rsidRPr="004D2CF3">
              <w:t xml:space="preserve">Use Side-Effects.  </w:t>
            </w:r>
          </w:p>
        </w:tc>
        <w:tc>
          <w:tcPr>
            <w:tcW w:w="3628" w:type="pct"/>
            <w:shd w:val="clear" w:color="auto" w:fill="E5DFEC" w:themeFill="accent4" w:themeFillTint="33"/>
          </w:tcPr>
          <w:p w14:paraId="6FEA8817" w14:textId="77777777" w:rsidR="00205CAC" w:rsidRPr="004D2CF3" w:rsidRDefault="00205CAC" w:rsidP="00B44587">
            <w:r w:rsidRPr="004D2CF3">
              <w:t>Tell patients about side effects associated with positive clinical outcome.</w:t>
            </w:r>
          </w:p>
        </w:tc>
      </w:tr>
      <w:tr w:rsidR="00205CAC" w:rsidRPr="004D2CF3" w14:paraId="31770824" w14:textId="77777777" w:rsidTr="00B44587">
        <w:tc>
          <w:tcPr>
            <w:tcW w:w="214" w:type="pct"/>
            <w:shd w:val="clear" w:color="auto" w:fill="E5DFEC" w:themeFill="accent4" w:themeFillTint="33"/>
          </w:tcPr>
          <w:p w14:paraId="5AB4BE3D" w14:textId="77777777" w:rsidR="00205CAC" w:rsidRPr="004D2CF3" w:rsidRDefault="00205CAC" w:rsidP="00B44587">
            <w:pPr>
              <w:pStyle w:val="ListParagraph"/>
              <w:numPr>
                <w:ilvl w:val="0"/>
                <w:numId w:val="13"/>
              </w:numPr>
              <w:ind w:left="0" w:firstLine="0"/>
            </w:pPr>
          </w:p>
        </w:tc>
        <w:tc>
          <w:tcPr>
            <w:tcW w:w="1158" w:type="pct"/>
            <w:shd w:val="clear" w:color="auto" w:fill="E5DFEC" w:themeFill="accent4" w:themeFillTint="33"/>
          </w:tcPr>
          <w:p w14:paraId="62F305DF" w14:textId="77777777" w:rsidR="00205CAC" w:rsidRPr="004D2CF3" w:rsidRDefault="00205CAC" w:rsidP="00B44587">
            <w:pPr>
              <w:ind w:left="34"/>
            </w:pPr>
            <w:r w:rsidRPr="004D2CF3">
              <w:rPr>
                <w:rFonts w:eastAsia="Times New Roman" w:cs="Times New Roman"/>
                <w:color w:val="000000"/>
              </w:rPr>
              <w:t>Matched treatments.</w:t>
            </w:r>
          </w:p>
        </w:tc>
        <w:tc>
          <w:tcPr>
            <w:tcW w:w="3628" w:type="pct"/>
            <w:shd w:val="clear" w:color="auto" w:fill="E5DFEC" w:themeFill="accent4" w:themeFillTint="33"/>
          </w:tcPr>
          <w:p w14:paraId="20352271" w14:textId="77777777" w:rsidR="00205CAC" w:rsidRPr="004D2CF3" w:rsidRDefault="00205CAC" w:rsidP="00B44587">
            <w:r>
              <w:t xml:space="preserve">Design </w:t>
            </w:r>
            <w:r w:rsidRPr="004D2CF3">
              <w:t xml:space="preserve">appearance </w:t>
            </w:r>
            <w:r>
              <w:t xml:space="preserve">of prescribed substance </w:t>
            </w:r>
            <w:r w:rsidRPr="004D2CF3">
              <w:t>(e.g. colour, packaging, taste) to match known effective treatments.</w:t>
            </w:r>
          </w:p>
        </w:tc>
      </w:tr>
      <w:tr w:rsidR="00205CAC" w:rsidRPr="004D2CF3" w14:paraId="61D5301B" w14:textId="77777777" w:rsidTr="00B44587">
        <w:trPr>
          <w:trHeight w:val="223"/>
        </w:trPr>
        <w:tc>
          <w:tcPr>
            <w:tcW w:w="214" w:type="pct"/>
            <w:vMerge w:val="restart"/>
            <w:shd w:val="clear" w:color="auto" w:fill="E5DFEC" w:themeFill="accent4" w:themeFillTint="33"/>
          </w:tcPr>
          <w:p w14:paraId="3E8024AB" w14:textId="77777777" w:rsidR="00205CAC" w:rsidRPr="004D2CF3" w:rsidRDefault="00205CAC" w:rsidP="00B44587">
            <w:pPr>
              <w:pStyle w:val="ListParagraph"/>
              <w:numPr>
                <w:ilvl w:val="0"/>
                <w:numId w:val="13"/>
              </w:numPr>
              <w:ind w:left="0" w:firstLine="0"/>
            </w:pPr>
          </w:p>
        </w:tc>
        <w:tc>
          <w:tcPr>
            <w:tcW w:w="1158" w:type="pct"/>
            <w:vMerge w:val="restart"/>
            <w:shd w:val="clear" w:color="auto" w:fill="E5DFEC" w:themeFill="accent4" w:themeFillTint="33"/>
          </w:tcPr>
          <w:p w14:paraId="550B9AEC" w14:textId="77777777" w:rsidR="00205CAC" w:rsidRPr="004D2CF3" w:rsidRDefault="00205CAC" w:rsidP="00B44587">
            <w:pPr>
              <w:ind w:left="34"/>
            </w:pPr>
            <w:r w:rsidRPr="004D2CF3">
              <w:rPr>
                <w:rFonts w:eastAsia="Times New Roman" w:cs="Times New Roman"/>
                <w:color w:val="000000"/>
              </w:rPr>
              <w:t xml:space="preserve">Maximised treatment procedures. </w:t>
            </w:r>
          </w:p>
        </w:tc>
        <w:tc>
          <w:tcPr>
            <w:tcW w:w="3628" w:type="pct"/>
            <w:shd w:val="clear" w:color="auto" w:fill="E5DFEC" w:themeFill="accent4" w:themeFillTint="33"/>
          </w:tcPr>
          <w:p w14:paraId="394331AB" w14:textId="11153EA5" w:rsidR="00205CAC" w:rsidRPr="004D2CF3" w:rsidRDefault="00205CAC" w:rsidP="00B5556C">
            <w:r w:rsidRPr="004D2CF3">
              <w:t>Within safety limits prescribe higher dose/higher frequency/larger pill.</w:t>
            </w:r>
          </w:p>
        </w:tc>
      </w:tr>
      <w:tr w:rsidR="00205CAC" w:rsidRPr="004D2CF3" w14:paraId="531FA010" w14:textId="77777777" w:rsidTr="00B44587">
        <w:trPr>
          <w:trHeight w:val="220"/>
        </w:trPr>
        <w:tc>
          <w:tcPr>
            <w:tcW w:w="214" w:type="pct"/>
            <w:vMerge/>
            <w:shd w:val="clear" w:color="auto" w:fill="E5DFEC" w:themeFill="accent4" w:themeFillTint="33"/>
          </w:tcPr>
          <w:p w14:paraId="4AA3647C" w14:textId="77777777" w:rsidR="00205CAC" w:rsidRPr="004D2CF3" w:rsidRDefault="00205CAC" w:rsidP="00B44587">
            <w:pPr>
              <w:pStyle w:val="ListParagraph"/>
              <w:numPr>
                <w:ilvl w:val="0"/>
                <w:numId w:val="13"/>
              </w:numPr>
              <w:ind w:left="0" w:firstLine="0"/>
            </w:pPr>
          </w:p>
        </w:tc>
        <w:tc>
          <w:tcPr>
            <w:tcW w:w="1158" w:type="pct"/>
            <w:vMerge/>
            <w:shd w:val="clear" w:color="auto" w:fill="E5DFEC" w:themeFill="accent4" w:themeFillTint="33"/>
          </w:tcPr>
          <w:p w14:paraId="7952B95E" w14:textId="77777777" w:rsidR="00205CAC" w:rsidRPr="004D2CF3" w:rsidRDefault="00205CAC" w:rsidP="00B44587">
            <w:pPr>
              <w:ind w:left="34"/>
              <w:rPr>
                <w:rFonts w:eastAsia="Times New Roman" w:cs="Times New Roman"/>
                <w:color w:val="000000"/>
              </w:rPr>
            </w:pPr>
          </w:p>
        </w:tc>
        <w:tc>
          <w:tcPr>
            <w:tcW w:w="3628" w:type="pct"/>
            <w:shd w:val="clear" w:color="auto" w:fill="E5DFEC" w:themeFill="accent4" w:themeFillTint="33"/>
          </w:tcPr>
          <w:p w14:paraId="759E408F" w14:textId="77777777" w:rsidR="00205CAC" w:rsidRPr="004D2CF3" w:rsidRDefault="00205CAC" w:rsidP="00B44587">
            <w:r w:rsidRPr="004D2CF3">
              <w:t>Use different colour treatments.</w:t>
            </w:r>
          </w:p>
        </w:tc>
      </w:tr>
      <w:tr w:rsidR="00205CAC" w:rsidRPr="004D2CF3" w14:paraId="61D1545E" w14:textId="77777777" w:rsidTr="00B44587">
        <w:trPr>
          <w:trHeight w:val="220"/>
        </w:trPr>
        <w:tc>
          <w:tcPr>
            <w:tcW w:w="214" w:type="pct"/>
            <w:vMerge/>
            <w:shd w:val="clear" w:color="auto" w:fill="E5DFEC" w:themeFill="accent4" w:themeFillTint="33"/>
          </w:tcPr>
          <w:p w14:paraId="7F4C7839" w14:textId="77777777" w:rsidR="00205CAC" w:rsidRPr="004D2CF3" w:rsidRDefault="00205CAC" w:rsidP="00B44587">
            <w:pPr>
              <w:pStyle w:val="ListParagraph"/>
              <w:numPr>
                <w:ilvl w:val="0"/>
                <w:numId w:val="13"/>
              </w:numPr>
              <w:ind w:left="0" w:firstLine="0"/>
            </w:pPr>
          </w:p>
        </w:tc>
        <w:tc>
          <w:tcPr>
            <w:tcW w:w="1158" w:type="pct"/>
            <w:vMerge/>
            <w:shd w:val="clear" w:color="auto" w:fill="E5DFEC" w:themeFill="accent4" w:themeFillTint="33"/>
          </w:tcPr>
          <w:p w14:paraId="33AD30EC" w14:textId="77777777" w:rsidR="00205CAC" w:rsidRPr="004D2CF3" w:rsidRDefault="00205CAC" w:rsidP="00B44587">
            <w:pPr>
              <w:ind w:left="34"/>
              <w:rPr>
                <w:rFonts w:eastAsia="Times New Roman" w:cs="Times New Roman"/>
                <w:color w:val="000000"/>
              </w:rPr>
            </w:pPr>
          </w:p>
        </w:tc>
        <w:tc>
          <w:tcPr>
            <w:tcW w:w="3628" w:type="pct"/>
            <w:shd w:val="clear" w:color="auto" w:fill="E5DFEC" w:themeFill="accent4" w:themeFillTint="33"/>
          </w:tcPr>
          <w:p w14:paraId="163A9E23" w14:textId="77777777" w:rsidR="00205CAC" w:rsidRPr="004D2CF3" w:rsidRDefault="00205CAC" w:rsidP="00B44587">
            <w:r w:rsidRPr="004D2CF3">
              <w:t>Instigate ritualistic procedures patients can perform when taking medicines.</w:t>
            </w:r>
          </w:p>
        </w:tc>
      </w:tr>
      <w:tr w:rsidR="00205CAC" w:rsidRPr="004D2CF3" w14:paraId="1B4E1DF6" w14:textId="77777777" w:rsidTr="00B44587">
        <w:trPr>
          <w:trHeight w:val="220"/>
        </w:trPr>
        <w:tc>
          <w:tcPr>
            <w:tcW w:w="214" w:type="pct"/>
            <w:vMerge/>
            <w:shd w:val="clear" w:color="auto" w:fill="E5DFEC" w:themeFill="accent4" w:themeFillTint="33"/>
          </w:tcPr>
          <w:p w14:paraId="369E8812" w14:textId="77777777" w:rsidR="00205CAC" w:rsidRPr="004D2CF3" w:rsidRDefault="00205CAC" w:rsidP="00B44587">
            <w:pPr>
              <w:pStyle w:val="ListParagraph"/>
              <w:numPr>
                <w:ilvl w:val="0"/>
                <w:numId w:val="13"/>
              </w:numPr>
              <w:ind w:left="0" w:firstLine="0"/>
            </w:pPr>
          </w:p>
        </w:tc>
        <w:tc>
          <w:tcPr>
            <w:tcW w:w="1158" w:type="pct"/>
            <w:vMerge/>
            <w:shd w:val="clear" w:color="auto" w:fill="E5DFEC" w:themeFill="accent4" w:themeFillTint="33"/>
          </w:tcPr>
          <w:p w14:paraId="7AD6DFEB" w14:textId="77777777" w:rsidR="00205CAC" w:rsidRPr="004D2CF3" w:rsidRDefault="00205CAC" w:rsidP="00B44587">
            <w:pPr>
              <w:ind w:left="34"/>
              <w:rPr>
                <w:rFonts w:eastAsia="Times New Roman" w:cs="Times New Roman"/>
                <w:color w:val="000000"/>
              </w:rPr>
            </w:pPr>
          </w:p>
        </w:tc>
        <w:tc>
          <w:tcPr>
            <w:tcW w:w="3628" w:type="pct"/>
            <w:shd w:val="clear" w:color="auto" w:fill="E5DFEC" w:themeFill="accent4" w:themeFillTint="33"/>
          </w:tcPr>
          <w:p w14:paraId="20594238" w14:textId="77777777" w:rsidR="00205CAC" w:rsidRPr="004D2CF3" w:rsidRDefault="00205CAC" w:rsidP="00B44587">
            <w:r w:rsidRPr="004D2CF3">
              <w:t>Maximise adherence to treatment through education, easy follow up appointments, easy repeat prescription arrangements etc.</w:t>
            </w:r>
          </w:p>
        </w:tc>
      </w:tr>
      <w:tr w:rsidR="00205CAC" w:rsidRPr="004D2CF3" w14:paraId="5944A2EB" w14:textId="77777777" w:rsidTr="00B44587">
        <w:trPr>
          <w:trHeight w:val="333"/>
        </w:trPr>
        <w:tc>
          <w:tcPr>
            <w:tcW w:w="214" w:type="pct"/>
            <w:vMerge w:val="restart"/>
            <w:shd w:val="clear" w:color="auto" w:fill="E5DFEC" w:themeFill="accent4" w:themeFillTint="33"/>
          </w:tcPr>
          <w:p w14:paraId="1EE02203" w14:textId="77777777" w:rsidR="00205CAC" w:rsidRPr="004D2CF3" w:rsidRDefault="00205CAC" w:rsidP="00B44587">
            <w:pPr>
              <w:pStyle w:val="ListParagraph"/>
              <w:numPr>
                <w:ilvl w:val="0"/>
                <w:numId w:val="13"/>
              </w:numPr>
              <w:ind w:left="0" w:firstLine="0"/>
            </w:pPr>
          </w:p>
        </w:tc>
        <w:tc>
          <w:tcPr>
            <w:tcW w:w="1158" w:type="pct"/>
            <w:vMerge w:val="restart"/>
            <w:shd w:val="clear" w:color="auto" w:fill="E5DFEC" w:themeFill="accent4" w:themeFillTint="33"/>
          </w:tcPr>
          <w:p w14:paraId="1785970C" w14:textId="77777777" w:rsidR="00205CAC" w:rsidRPr="004D2CF3" w:rsidRDefault="00205CAC" w:rsidP="00B44587">
            <w:pPr>
              <w:ind w:left="34"/>
            </w:pPr>
            <w:r w:rsidRPr="004D2CF3">
              <w:rPr>
                <w:rFonts w:eastAsia="Times New Roman" w:cs="Times New Roman"/>
                <w:color w:val="000000"/>
              </w:rPr>
              <w:t xml:space="preserve">Conditioning.  </w:t>
            </w:r>
          </w:p>
        </w:tc>
        <w:tc>
          <w:tcPr>
            <w:tcW w:w="3628" w:type="pct"/>
            <w:shd w:val="clear" w:color="auto" w:fill="E5DFEC" w:themeFill="accent4" w:themeFillTint="33"/>
          </w:tcPr>
          <w:p w14:paraId="7B00658C" w14:textId="77777777" w:rsidR="00205CAC" w:rsidRPr="004D2CF3" w:rsidRDefault="00205CAC" w:rsidP="00B44587">
            <w:r w:rsidRPr="004D2CF3">
              <w:t>Prescribe highest tolerated dose first, then titrate downwards.</w:t>
            </w:r>
          </w:p>
        </w:tc>
      </w:tr>
      <w:tr w:rsidR="00205CAC" w:rsidRPr="004D2CF3" w14:paraId="0744E4F3" w14:textId="77777777" w:rsidTr="00B44587">
        <w:trPr>
          <w:trHeight w:val="333"/>
        </w:trPr>
        <w:tc>
          <w:tcPr>
            <w:tcW w:w="214" w:type="pct"/>
            <w:vMerge/>
            <w:shd w:val="clear" w:color="auto" w:fill="E5DFEC" w:themeFill="accent4" w:themeFillTint="33"/>
          </w:tcPr>
          <w:p w14:paraId="392B0356" w14:textId="77777777" w:rsidR="00205CAC" w:rsidRPr="004D2CF3" w:rsidRDefault="00205CAC" w:rsidP="00B44587">
            <w:pPr>
              <w:pStyle w:val="ListParagraph"/>
              <w:numPr>
                <w:ilvl w:val="0"/>
                <w:numId w:val="13"/>
              </w:numPr>
              <w:ind w:left="0" w:firstLine="0"/>
            </w:pPr>
          </w:p>
        </w:tc>
        <w:tc>
          <w:tcPr>
            <w:tcW w:w="1158" w:type="pct"/>
            <w:vMerge/>
            <w:shd w:val="clear" w:color="auto" w:fill="E5DFEC" w:themeFill="accent4" w:themeFillTint="33"/>
          </w:tcPr>
          <w:p w14:paraId="422BDEA5" w14:textId="77777777" w:rsidR="00205CAC" w:rsidRPr="004D2CF3" w:rsidRDefault="00205CAC" w:rsidP="00B44587">
            <w:pPr>
              <w:ind w:left="34"/>
              <w:rPr>
                <w:rFonts w:eastAsia="Times New Roman" w:cs="Times New Roman"/>
                <w:color w:val="000000"/>
              </w:rPr>
            </w:pPr>
          </w:p>
        </w:tc>
        <w:tc>
          <w:tcPr>
            <w:tcW w:w="3628" w:type="pct"/>
            <w:shd w:val="clear" w:color="auto" w:fill="E5DFEC" w:themeFill="accent4" w:themeFillTint="33"/>
          </w:tcPr>
          <w:p w14:paraId="28094911" w14:textId="5A7BABEB" w:rsidR="00205CAC" w:rsidRPr="004D2CF3" w:rsidRDefault="00205CAC" w:rsidP="00462726">
            <w:r w:rsidRPr="004D2CF3">
              <w:t>With consent, begin with active intervention, pair with a seemingly identical placebo then substitute for placebo alone.(e.g. as in Sandler</w:t>
            </w:r>
            <w:hyperlink w:anchor="_ENREF_43" w:tooltip="Sandler, 2008 #5344" w:history="1">
              <w:r w:rsidR="00462726" w:rsidRPr="004D2CF3">
                <w:fldChar w:fldCharType="begin"/>
              </w:r>
              <w:r w:rsidR="00462726">
                <w:instrText xml:space="preserve"> ADDIN EN.CITE &lt;EndNote&gt;&lt;Cite&gt;&lt;Author&gt;Sandler&lt;/Author&gt;&lt;Year&gt;2008&lt;/Year&gt;&lt;RecNum&gt;5344&lt;/RecNum&gt;&lt;DisplayText&gt;&lt;style face="superscript"&gt;43&lt;/style&gt;&lt;/DisplayText&gt;&lt;record&gt;&lt;rec-number&gt;5344&lt;/rec-number&gt;&lt;foreign-keys&gt;&lt;key app="EN" db-id="0pf50avsqaa99ye5twvpvdabtsespt0ddarp" timestamp="1407947673"&gt;5344&lt;/key&gt;&lt;/foreign-keys&gt;&lt;ref-type name="Journal Article"&gt;17&lt;/ref-type&gt;&lt;contributors&gt;&lt;authors&gt;&lt;author&gt;Sandler, A. D.&lt;/author&gt;&lt;author&gt;Bodfish, J. W.&lt;/author&gt;&lt;/authors&gt;&lt;/contributors&gt;&lt;titles&gt;&lt;title&gt;Open-label use of placebos in the treatment of ADHD: a pilot study&lt;/title&gt;&lt;secondary-title&gt;Child: Care, Health and Development&lt;/secondary-title&gt;&lt;/titles&gt;&lt;periodical&gt;&lt;full-title&gt;Child: Care, Health and Development&lt;/full-title&gt;&lt;abbr-1&gt;Child. Care. Health Dev.&lt;/abbr-1&gt;&lt;abbr-2&gt;Child Care Health Dev&lt;/abbr-2&gt;&lt;abbr-3&gt;Child: Care, Health &amp;amp; Development&lt;/abbr-3&gt;&lt;/periodical&gt;&lt;pages&gt;104-110&lt;/pages&gt;&lt;volume&gt;34&lt;/volume&gt;&lt;number&gt;1&lt;/number&gt;&lt;keywords&gt;&lt;keyword&gt;attention deficit hyperactivity disorder&lt;/keyword&gt;&lt;keyword&gt;expectancy&lt;/keyword&gt;&lt;keyword&gt;placebo&lt;/keyword&gt;&lt;keyword&gt;treatment&lt;/keyword&gt;&lt;/keywords&gt;&lt;dates&gt;&lt;year&gt;2008&lt;/year&gt;&lt;/dates&gt;&lt;publisher&gt;Blackwell Publishing Ltd&lt;/publisher&gt;&lt;isbn&gt;1365-2214&lt;/isbn&gt;&lt;urls&gt;&lt;related-urls&gt;&lt;url&gt;http://dx.doi.org/10.1111/j.1365-2214.2007.00797.x&lt;/url&gt;&lt;/related-urls&gt;&lt;/urls&gt;&lt;electronic-resource-num&gt;10.1111/j.1365-2214.2007.00797.x&lt;/electronic-resource-num&gt;&lt;/record&gt;&lt;/Cite&gt;&lt;/EndNote&gt;</w:instrText>
              </w:r>
              <w:r w:rsidR="00462726" w:rsidRPr="004D2CF3">
                <w:fldChar w:fldCharType="separate"/>
              </w:r>
              <w:r w:rsidR="00462726" w:rsidRPr="00462726">
                <w:rPr>
                  <w:noProof/>
                  <w:vertAlign w:val="superscript"/>
                </w:rPr>
                <w:t>43</w:t>
              </w:r>
              <w:r w:rsidR="00462726" w:rsidRPr="004D2CF3">
                <w:fldChar w:fldCharType="end"/>
              </w:r>
            </w:hyperlink>
            <w:r w:rsidRPr="004D2CF3">
              <w:t>)</w:t>
            </w:r>
          </w:p>
        </w:tc>
      </w:tr>
      <w:tr w:rsidR="00205CAC" w:rsidRPr="004D2CF3" w14:paraId="742785DE" w14:textId="77777777" w:rsidTr="00B44587">
        <w:trPr>
          <w:trHeight w:val="224"/>
        </w:trPr>
        <w:tc>
          <w:tcPr>
            <w:tcW w:w="5000" w:type="pct"/>
            <w:gridSpan w:val="3"/>
            <w:shd w:val="clear" w:color="auto" w:fill="E5DFEC" w:themeFill="accent4" w:themeFillTint="33"/>
          </w:tcPr>
          <w:p w14:paraId="790FF499" w14:textId="77777777" w:rsidR="00205CAC" w:rsidRPr="004D2CF3" w:rsidRDefault="00205CAC" w:rsidP="00B44587">
            <w:pPr>
              <w:rPr>
                <w:b/>
                <w:bCs/>
              </w:rPr>
            </w:pPr>
          </w:p>
        </w:tc>
      </w:tr>
      <w:tr w:rsidR="00205CAC" w:rsidRPr="004D2CF3" w14:paraId="73C2A426" w14:textId="77777777" w:rsidTr="00B44587">
        <w:trPr>
          <w:trHeight w:val="224"/>
        </w:trPr>
        <w:tc>
          <w:tcPr>
            <w:tcW w:w="5000" w:type="pct"/>
            <w:gridSpan w:val="3"/>
            <w:shd w:val="clear" w:color="auto" w:fill="FDE9D9" w:themeFill="accent6" w:themeFillTint="33"/>
          </w:tcPr>
          <w:p w14:paraId="2B479241" w14:textId="77777777" w:rsidR="00205CAC" w:rsidRPr="004D2CF3" w:rsidRDefault="00205CAC" w:rsidP="00B44587">
            <w:r w:rsidRPr="004D2CF3">
              <w:rPr>
                <w:b/>
                <w:bCs/>
              </w:rPr>
              <w:t>The Patient-Practitioner Interaction</w:t>
            </w:r>
          </w:p>
        </w:tc>
      </w:tr>
      <w:tr w:rsidR="00205CAC" w:rsidRPr="004D2CF3" w14:paraId="284E13B0" w14:textId="77777777" w:rsidTr="00B44587">
        <w:trPr>
          <w:trHeight w:val="224"/>
        </w:trPr>
        <w:tc>
          <w:tcPr>
            <w:tcW w:w="214" w:type="pct"/>
            <w:vMerge w:val="restart"/>
            <w:shd w:val="clear" w:color="auto" w:fill="FDE9D9" w:themeFill="accent6" w:themeFillTint="33"/>
          </w:tcPr>
          <w:p w14:paraId="0D202C29" w14:textId="77777777" w:rsidR="00205CAC" w:rsidRPr="004D2CF3" w:rsidRDefault="00205CAC" w:rsidP="00B44587">
            <w:pPr>
              <w:pStyle w:val="ListParagraph"/>
              <w:numPr>
                <w:ilvl w:val="0"/>
                <w:numId w:val="13"/>
              </w:numPr>
              <w:ind w:left="0" w:firstLine="0"/>
            </w:pPr>
          </w:p>
        </w:tc>
        <w:tc>
          <w:tcPr>
            <w:tcW w:w="1158" w:type="pct"/>
            <w:vMerge w:val="restart"/>
            <w:shd w:val="clear" w:color="auto" w:fill="FDE9D9" w:themeFill="accent6" w:themeFillTint="33"/>
          </w:tcPr>
          <w:p w14:paraId="264AD905" w14:textId="77777777" w:rsidR="00205CAC" w:rsidRPr="004D2CF3" w:rsidRDefault="00205CAC" w:rsidP="00B44587">
            <w:pPr>
              <w:ind w:left="34"/>
            </w:pPr>
            <w:r w:rsidRPr="004D2CF3">
              <w:rPr>
                <w:rFonts w:eastAsia="Times New Roman" w:cs="Times New Roman"/>
                <w:color w:val="000000"/>
              </w:rPr>
              <w:t>The Process of Informed Consent.</w:t>
            </w:r>
            <w:r w:rsidRPr="004D2CF3">
              <w:t xml:space="preserve"> </w:t>
            </w:r>
          </w:p>
        </w:tc>
        <w:tc>
          <w:tcPr>
            <w:tcW w:w="3628" w:type="pct"/>
            <w:shd w:val="clear" w:color="auto" w:fill="FDE9D9" w:themeFill="accent6" w:themeFillTint="33"/>
          </w:tcPr>
          <w:p w14:paraId="20744A2B" w14:textId="77777777" w:rsidR="00205CAC" w:rsidRPr="004D2CF3" w:rsidRDefault="00205CAC" w:rsidP="00B44587">
            <w:r w:rsidRPr="004D2CF3">
              <w:t>Actively seek patient consent.</w:t>
            </w:r>
          </w:p>
        </w:tc>
      </w:tr>
      <w:tr w:rsidR="00205CAC" w:rsidRPr="004D2CF3" w14:paraId="0E107F1A" w14:textId="77777777" w:rsidTr="00B44587">
        <w:trPr>
          <w:trHeight w:val="224"/>
        </w:trPr>
        <w:tc>
          <w:tcPr>
            <w:tcW w:w="214" w:type="pct"/>
            <w:vMerge/>
            <w:shd w:val="clear" w:color="auto" w:fill="FDE9D9" w:themeFill="accent6" w:themeFillTint="33"/>
          </w:tcPr>
          <w:p w14:paraId="56560607" w14:textId="77777777" w:rsidR="00205CAC" w:rsidRPr="004D2CF3" w:rsidRDefault="00205CAC" w:rsidP="00B44587">
            <w:pPr>
              <w:pStyle w:val="ListParagraph"/>
              <w:numPr>
                <w:ilvl w:val="0"/>
                <w:numId w:val="13"/>
              </w:numPr>
              <w:ind w:left="0" w:firstLine="0"/>
            </w:pPr>
          </w:p>
        </w:tc>
        <w:tc>
          <w:tcPr>
            <w:tcW w:w="1158" w:type="pct"/>
            <w:vMerge/>
            <w:shd w:val="clear" w:color="auto" w:fill="FDE9D9" w:themeFill="accent6" w:themeFillTint="33"/>
          </w:tcPr>
          <w:p w14:paraId="3D321222" w14:textId="77777777" w:rsidR="00205CAC" w:rsidRPr="004D2CF3" w:rsidRDefault="00205CAC" w:rsidP="00B44587">
            <w:pPr>
              <w:ind w:left="34"/>
              <w:rPr>
                <w:rFonts w:eastAsia="Times New Roman" w:cs="Times New Roman"/>
                <w:color w:val="000000"/>
              </w:rPr>
            </w:pPr>
          </w:p>
        </w:tc>
        <w:tc>
          <w:tcPr>
            <w:tcW w:w="3628" w:type="pct"/>
            <w:shd w:val="clear" w:color="auto" w:fill="FDE9D9" w:themeFill="accent6" w:themeFillTint="33"/>
          </w:tcPr>
          <w:p w14:paraId="44EE8927" w14:textId="77777777" w:rsidR="00205CAC" w:rsidRPr="004D2CF3" w:rsidRDefault="00205CAC" w:rsidP="00B44587">
            <w:r w:rsidRPr="004D2CF3">
              <w:rPr>
                <w:rFonts w:eastAsia="Times New Roman" w:cs="Times New Roman"/>
                <w:color w:val="000000"/>
              </w:rPr>
              <w:t>Provide treatment options and encourage the patient to choose from these options if they so desire.</w:t>
            </w:r>
          </w:p>
        </w:tc>
      </w:tr>
      <w:tr w:rsidR="00205CAC" w:rsidRPr="004D2CF3" w14:paraId="18C2212F" w14:textId="77777777" w:rsidTr="00B44587">
        <w:trPr>
          <w:trHeight w:val="150"/>
        </w:trPr>
        <w:tc>
          <w:tcPr>
            <w:tcW w:w="214" w:type="pct"/>
            <w:vMerge w:val="restart"/>
            <w:shd w:val="clear" w:color="auto" w:fill="FDE9D9" w:themeFill="accent6" w:themeFillTint="33"/>
          </w:tcPr>
          <w:p w14:paraId="29E8CB6F" w14:textId="77777777" w:rsidR="00205CAC" w:rsidRPr="004D2CF3" w:rsidRDefault="00205CAC" w:rsidP="00B44587">
            <w:pPr>
              <w:pStyle w:val="ListParagraph"/>
              <w:numPr>
                <w:ilvl w:val="0"/>
                <w:numId w:val="13"/>
              </w:numPr>
              <w:ind w:left="0" w:firstLine="0"/>
            </w:pPr>
          </w:p>
        </w:tc>
        <w:tc>
          <w:tcPr>
            <w:tcW w:w="1158" w:type="pct"/>
            <w:vMerge w:val="restart"/>
            <w:shd w:val="clear" w:color="auto" w:fill="FDE9D9" w:themeFill="accent6" w:themeFillTint="33"/>
          </w:tcPr>
          <w:p w14:paraId="62D123A2" w14:textId="77777777" w:rsidR="00205CAC" w:rsidRPr="004D2CF3" w:rsidRDefault="00205CAC" w:rsidP="00B44587">
            <w:pPr>
              <w:ind w:left="34"/>
            </w:pPr>
            <w:r w:rsidRPr="004D2CF3">
              <w:rPr>
                <w:rFonts w:eastAsia="Times New Roman" w:cs="Times New Roman"/>
                <w:color w:val="000000"/>
              </w:rPr>
              <w:t xml:space="preserve">Detailed History.  </w:t>
            </w:r>
          </w:p>
        </w:tc>
        <w:tc>
          <w:tcPr>
            <w:tcW w:w="3628" w:type="pct"/>
            <w:shd w:val="clear" w:color="auto" w:fill="FDE9D9" w:themeFill="accent6" w:themeFillTint="33"/>
          </w:tcPr>
          <w:p w14:paraId="0C50F48B" w14:textId="77777777" w:rsidR="00205CAC" w:rsidRPr="004D2CF3" w:rsidRDefault="00205CAC" w:rsidP="00B44587">
            <w:r w:rsidRPr="004D2CF3">
              <w:t>Take a detailed medical and psychosocial history/update.</w:t>
            </w:r>
          </w:p>
        </w:tc>
      </w:tr>
      <w:tr w:rsidR="00205CAC" w:rsidRPr="004D2CF3" w14:paraId="0FB23EDA" w14:textId="77777777" w:rsidTr="00B44587">
        <w:trPr>
          <w:trHeight w:val="149"/>
        </w:trPr>
        <w:tc>
          <w:tcPr>
            <w:tcW w:w="214" w:type="pct"/>
            <w:vMerge/>
            <w:shd w:val="clear" w:color="auto" w:fill="FDE9D9" w:themeFill="accent6" w:themeFillTint="33"/>
          </w:tcPr>
          <w:p w14:paraId="6A7FD3C0" w14:textId="77777777" w:rsidR="00205CAC" w:rsidRPr="004D2CF3" w:rsidRDefault="00205CAC" w:rsidP="00B44587">
            <w:pPr>
              <w:pStyle w:val="ListParagraph"/>
              <w:numPr>
                <w:ilvl w:val="0"/>
                <w:numId w:val="13"/>
              </w:numPr>
              <w:ind w:left="0" w:firstLine="0"/>
            </w:pPr>
          </w:p>
        </w:tc>
        <w:tc>
          <w:tcPr>
            <w:tcW w:w="1158" w:type="pct"/>
            <w:vMerge/>
            <w:shd w:val="clear" w:color="auto" w:fill="FDE9D9" w:themeFill="accent6" w:themeFillTint="33"/>
          </w:tcPr>
          <w:p w14:paraId="44EB581F" w14:textId="77777777" w:rsidR="00205CAC" w:rsidRPr="004D2CF3" w:rsidRDefault="00205CAC" w:rsidP="00B44587">
            <w:pPr>
              <w:ind w:left="34"/>
              <w:rPr>
                <w:rFonts w:eastAsia="Times New Roman" w:cs="Times New Roman"/>
                <w:color w:val="000000"/>
              </w:rPr>
            </w:pPr>
          </w:p>
        </w:tc>
        <w:tc>
          <w:tcPr>
            <w:tcW w:w="3628" w:type="pct"/>
            <w:shd w:val="clear" w:color="auto" w:fill="FDE9D9" w:themeFill="accent6" w:themeFillTint="33"/>
          </w:tcPr>
          <w:p w14:paraId="13A08245" w14:textId="77777777" w:rsidR="00205CAC" w:rsidRPr="004D2CF3" w:rsidRDefault="00205CAC" w:rsidP="00B44587">
            <w:r w:rsidRPr="004D2CF3">
              <w:t>Ensure the patient feels listened to, e.g. through non-verbal communication and/or capturing information.</w:t>
            </w:r>
          </w:p>
        </w:tc>
      </w:tr>
      <w:tr w:rsidR="00205CAC" w:rsidRPr="004D2CF3" w14:paraId="11924123" w14:textId="77777777" w:rsidTr="00B44587">
        <w:trPr>
          <w:trHeight w:val="149"/>
        </w:trPr>
        <w:tc>
          <w:tcPr>
            <w:tcW w:w="214" w:type="pct"/>
            <w:vMerge/>
            <w:shd w:val="clear" w:color="auto" w:fill="FDE9D9" w:themeFill="accent6" w:themeFillTint="33"/>
          </w:tcPr>
          <w:p w14:paraId="4421E3FF" w14:textId="77777777" w:rsidR="00205CAC" w:rsidRPr="004D2CF3" w:rsidRDefault="00205CAC" w:rsidP="00B44587">
            <w:pPr>
              <w:pStyle w:val="ListParagraph"/>
              <w:numPr>
                <w:ilvl w:val="0"/>
                <w:numId w:val="13"/>
              </w:numPr>
              <w:ind w:left="0" w:firstLine="0"/>
            </w:pPr>
          </w:p>
        </w:tc>
        <w:tc>
          <w:tcPr>
            <w:tcW w:w="1158" w:type="pct"/>
            <w:vMerge/>
            <w:shd w:val="clear" w:color="auto" w:fill="FDE9D9" w:themeFill="accent6" w:themeFillTint="33"/>
          </w:tcPr>
          <w:p w14:paraId="63348D51" w14:textId="77777777" w:rsidR="00205CAC" w:rsidRPr="004D2CF3" w:rsidRDefault="00205CAC" w:rsidP="00B44587">
            <w:pPr>
              <w:ind w:left="34"/>
              <w:rPr>
                <w:rFonts w:eastAsia="Times New Roman" w:cs="Times New Roman"/>
                <w:color w:val="000000"/>
              </w:rPr>
            </w:pPr>
          </w:p>
        </w:tc>
        <w:tc>
          <w:tcPr>
            <w:tcW w:w="3628" w:type="pct"/>
            <w:shd w:val="clear" w:color="auto" w:fill="FDE9D9" w:themeFill="accent6" w:themeFillTint="33"/>
          </w:tcPr>
          <w:p w14:paraId="721E5AE7" w14:textId="77777777" w:rsidR="00205CAC" w:rsidRPr="004D2CF3" w:rsidRDefault="00205CAC" w:rsidP="00B44587">
            <w:r w:rsidRPr="004D2CF3">
              <w:t>Ask questions about the meaning of symptoms.</w:t>
            </w:r>
          </w:p>
        </w:tc>
      </w:tr>
      <w:tr w:rsidR="00205CAC" w:rsidRPr="004D2CF3" w14:paraId="28083F69" w14:textId="77777777" w:rsidTr="00B44587">
        <w:trPr>
          <w:trHeight w:val="224"/>
        </w:trPr>
        <w:tc>
          <w:tcPr>
            <w:tcW w:w="214" w:type="pct"/>
            <w:vMerge w:val="restart"/>
            <w:shd w:val="clear" w:color="auto" w:fill="FDE9D9" w:themeFill="accent6" w:themeFillTint="33"/>
          </w:tcPr>
          <w:p w14:paraId="32D9A0E0" w14:textId="77777777" w:rsidR="00205CAC" w:rsidRPr="004D2CF3" w:rsidRDefault="00205CAC" w:rsidP="00B44587">
            <w:pPr>
              <w:pStyle w:val="ListParagraph"/>
              <w:numPr>
                <w:ilvl w:val="0"/>
                <w:numId w:val="13"/>
              </w:numPr>
              <w:ind w:left="0" w:firstLine="0"/>
            </w:pPr>
          </w:p>
        </w:tc>
        <w:tc>
          <w:tcPr>
            <w:tcW w:w="1158" w:type="pct"/>
            <w:vMerge w:val="restart"/>
            <w:shd w:val="clear" w:color="auto" w:fill="FDE9D9" w:themeFill="accent6" w:themeFillTint="33"/>
          </w:tcPr>
          <w:p w14:paraId="61FD7DF3" w14:textId="77777777" w:rsidR="00205CAC" w:rsidRPr="004D2CF3" w:rsidRDefault="00205CAC" w:rsidP="00B44587">
            <w:pPr>
              <w:ind w:left="34"/>
            </w:pPr>
            <w:r w:rsidRPr="004D2CF3">
              <w:rPr>
                <w:rFonts w:eastAsia="Times New Roman" w:cs="Times New Roman"/>
                <w:color w:val="000000"/>
              </w:rPr>
              <w:t xml:space="preserve">Diagnosis/tests.  </w:t>
            </w:r>
          </w:p>
        </w:tc>
        <w:tc>
          <w:tcPr>
            <w:tcW w:w="3628" w:type="pct"/>
            <w:shd w:val="clear" w:color="auto" w:fill="FDE9D9" w:themeFill="accent6" w:themeFillTint="33"/>
          </w:tcPr>
          <w:p w14:paraId="54D5C58B" w14:textId="77777777" w:rsidR="00205CAC" w:rsidRPr="004D2CF3" w:rsidRDefault="00205CAC" w:rsidP="00B44587">
            <w:r w:rsidRPr="004D2CF3">
              <w:t>Provide a definitive/confident diagnosis.</w:t>
            </w:r>
          </w:p>
        </w:tc>
      </w:tr>
      <w:tr w:rsidR="00205CAC" w:rsidRPr="004D2CF3" w14:paraId="4CEC7547" w14:textId="77777777" w:rsidTr="00B44587">
        <w:trPr>
          <w:trHeight w:val="224"/>
        </w:trPr>
        <w:tc>
          <w:tcPr>
            <w:tcW w:w="214" w:type="pct"/>
            <w:vMerge/>
            <w:shd w:val="clear" w:color="auto" w:fill="FDE9D9" w:themeFill="accent6" w:themeFillTint="33"/>
          </w:tcPr>
          <w:p w14:paraId="5F7577C8" w14:textId="77777777" w:rsidR="00205CAC" w:rsidRPr="004D2CF3" w:rsidRDefault="00205CAC" w:rsidP="00B44587">
            <w:pPr>
              <w:pStyle w:val="ListParagraph"/>
              <w:numPr>
                <w:ilvl w:val="0"/>
                <w:numId w:val="13"/>
              </w:numPr>
              <w:ind w:left="0" w:firstLine="0"/>
            </w:pPr>
          </w:p>
        </w:tc>
        <w:tc>
          <w:tcPr>
            <w:tcW w:w="1158" w:type="pct"/>
            <w:vMerge/>
            <w:shd w:val="clear" w:color="auto" w:fill="FDE9D9" w:themeFill="accent6" w:themeFillTint="33"/>
          </w:tcPr>
          <w:p w14:paraId="38812F4A" w14:textId="77777777" w:rsidR="00205CAC" w:rsidRPr="004D2CF3" w:rsidRDefault="00205CAC" w:rsidP="00B44587">
            <w:pPr>
              <w:ind w:left="34"/>
              <w:rPr>
                <w:rFonts w:eastAsia="Times New Roman" w:cs="Times New Roman"/>
                <w:color w:val="000000"/>
              </w:rPr>
            </w:pPr>
          </w:p>
        </w:tc>
        <w:tc>
          <w:tcPr>
            <w:tcW w:w="3628" w:type="pct"/>
            <w:shd w:val="clear" w:color="auto" w:fill="FDE9D9" w:themeFill="accent6" w:themeFillTint="33"/>
          </w:tcPr>
          <w:p w14:paraId="4EFFF87B" w14:textId="77777777" w:rsidR="00205CAC" w:rsidRPr="004D2CF3" w:rsidRDefault="00205CAC" w:rsidP="00B44587">
            <w:r w:rsidRPr="004D2CF3">
              <w:t>Examine the patient fully.</w:t>
            </w:r>
          </w:p>
        </w:tc>
      </w:tr>
      <w:tr w:rsidR="00205CAC" w:rsidRPr="004D2CF3" w14:paraId="17EE0F50" w14:textId="77777777" w:rsidTr="00B44587">
        <w:trPr>
          <w:trHeight w:val="112"/>
        </w:trPr>
        <w:tc>
          <w:tcPr>
            <w:tcW w:w="214" w:type="pct"/>
            <w:vMerge w:val="restart"/>
            <w:shd w:val="clear" w:color="auto" w:fill="FDE9D9" w:themeFill="accent6" w:themeFillTint="33"/>
          </w:tcPr>
          <w:p w14:paraId="265C0288" w14:textId="77777777" w:rsidR="00205CAC" w:rsidRPr="004D2CF3" w:rsidRDefault="00205CAC" w:rsidP="00B44587">
            <w:pPr>
              <w:pStyle w:val="ListParagraph"/>
              <w:numPr>
                <w:ilvl w:val="0"/>
                <w:numId w:val="13"/>
              </w:numPr>
              <w:ind w:left="0" w:firstLine="0"/>
            </w:pPr>
          </w:p>
        </w:tc>
        <w:tc>
          <w:tcPr>
            <w:tcW w:w="1158" w:type="pct"/>
            <w:vMerge w:val="restart"/>
            <w:shd w:val="clear" w:color="auto" w:fill="FDE9D9" w:themeFill="accent6" w:themeFillTint="33"/>
          </w:tcPr>
          <w:p w14:paraId="32D9D7CD" w14:textId="77777777" w:rsidR="00205CAC" w:rsidRPr="004D2CF3" w:rsidRDefault="00205CAC" w:rsidP="00B44587">
            <w:pPr>
              <w:ind w:left="34"/>
            </w:pPr>
            <w:r w:rsidRPr="004D2CF3">
              <w:rPr>
                <w:rFonts w:eastAsia="Times New Roman" w:cs="Times New Roman"/>
                <w:color w:val="000000"/>
              </w:rPr>
              <w:t xml:space="preserve">Care.  </w:t>
            </w:r>
          </w:p>
        </w:tc>
        <w:tc>
          <w:tcPr>
            <w:tcW w:w="3628" w:type="pct"/>
            <w:shd w:val="clear" w:color="auto" w:fill="FDE9D9" w:themeFill="accent6" w:themeFillTint="33"/>
          </w:tcPr>
          <w:p w14:paraId="6A389662" w14:textId="77777777" w:rsidR="00205CAC" w:rsidRPr="004D2CF3" w:rsidRDefault="00205CAC" w:rsidP="00B44587">
            <w:r w:rsidRPr="004D2CF3">
              <w:t xml:space="preserve">Allow patient adequate time to tell their story and listen to them. </w:t>
            </w:r>
          </w:p>
        </w:tc>
      </w:tr>
      <w:tr w:rsidR="00205CAC" w:rsidRPr="004D2CF3" w14:paraId="653F2EB2" w14:textId="77777777" w:rsidTr="00B44587">
        <w:trPr>
          <w:trHeight w:val="112"/>
        </w:trPr>
        <w:tc>
          <w:tcPr>
            <w:tcW w:w="214" w:type="pct"/>
            <w:vMerge/>
            <w:shd w:val="clear" w:color="auto" w:fill="FDE9D9" w:themeFill="accent6" w:themeFillTint="33"/>
          </w:tcPr>
          <w:p w14:paraId="22CE1E25" w14:textId="77777777" w:rsidR="00205CAC" w:rsidRPr="004D2CF3" w:rsidRDefault="00205CAC" w:rsidP="00B44587">
            <w:pPr>
              <w:pStyle w:val="ListParagraph"/>
              <w:numPr>
                <w:ilvl w:val="0"/>
                <w:numId w:val="13"/>
              </w:numPr>
              <w:ind w:left="0" w:firstLine="0"/>
            </w:pPr>
          </w:p>
        </w:tc>
        <w:tc>
          <w:tcPr>
            <w:tcW w:w="1158" w:type="pct"/>
            <w:vMerge/>
            <w:shd w:val="clear" w:color="auto" w:fill="FDE9D9" w:themeFill="accent6" w:themeFillTint="33"/>
          </w:tcPr>
          <w:p w14:paraId="5867401D" w14:textId="77777777" w:rsidR="00205CAC" w:rsidRPr="004D2CF3" w:rsidRDefault="00205CAC" w:rsidP="00B44587">
            <w:pPr>
              <w:ind w:left="34"/>
              <w:rPr>
                <w:rFonts w:eastAsia="Times New Roman" w:cs="Times New Roman"/>
                <w:color w:val="000000"/>
              </w:rPr>
            </w:pPr>
          </w:p>
        </w:tc>
        <w:tc>
          <w:tcPr>
            <w:tcW w:w="3628" w:type="pct"/>
            <w:shd w:val="clear" w:color="auto" w:fill="FDE9D9" w:themeFill="accent6" w:themeFillTint="33"/>
          </w:tcPr>
          <w:p w14:paraId="0C138E1A" w14:textId="77777777" w:rsidR="00205CAC" w:rsidRPr="004D2CF3" w:rsidRDefault="00205CAC" w:rsidP="00B44587">
            <w:r w:rsidRPr="004D2CF3">
              <w:t>Validate the patient’s concerns.</w:t>
            </w:r>
          </w:p>
        </w:tc>
      </w:tr>
      <w:tr w:rsidR="00205CAC" w:rsidRPr="004D2CF3" w14:paraId="14680B44" w14:textId="77777777" w:rsidTr="00B44587">
        <w:trPr>
          <w:trHeight w:val="112"/>
        </w:trPr>
        <w:tc>
          <w:tcPr>
            <w:tcW w:w="214" w:type="pct"/>
            <w:vMerge/>
            <w:shd w:val="clear" w:color="auto" w:fill="FDE9D9" w:themeFill="accent6" w:themeFillTint="33"/>
          </w:tcPr>
          <w:p w14:paraId="43EF45CB" w14:textId="77777777" w:rsidR="00205CAC" w:rsidRPr="004D2CF3" w:rsidRDefault="00205CAC" w:rsidP="00B44587">
            <w:pPr>
              <w:pStyle w:val="ListParagraph"/>
              <w:numPr>
                <w:ilvl w:val="0"/>
                <w:numId w:val="13"/>
              </w:numPr>
              <w:ind w:left="0" w:firstLine="0"/>
            </w:pPr>
          </w:p>
        </w:tc>
        <w:tc>
          <w:tcPr>
            <w:tcW w:w="1158" w:type="pct"/>
            <w:vMerge/>
            <w:shd w:val="clear" w:color="auto" w:fill="FDE9D9" w:themeFill="accent6" w:themeFillTint="33"/>
          </w:tcPr>
          <w:p w14:paraId="4D556280" w14:textId="77777777" w:rsidR="00205CAC" w:rsidRPr="004D2CF3" w:rsidRDefault="00205CAC" w:rsidP="00B44587">
            <w:pPr>
              <w:ind w:left="34"/>
              <w:rPr>
                <w:rFonts w:eastAsia="Times New Roman" w:cs="Times New Roman"/>
                <w:color w:val="000000"/>
              </w:rPr>
            </w:pPr>
          </w:p>
        </w:tc>
        <w:tc>
          <w:tcPr>
            <w:tcW w:w="3628" w:type="pct"/>
            <w:shd w:val="clear" w:color="auto" w:fill="FDE9D9" w:themeFill="accent6" w:themeFillTint="33"/>
          </w:tcPr>
          <w:p w14:paraId="5FB09599" w14:textId="77777777" w:rsidR="00205CAC" w:rsidRPr="004D2CF3" w:rsidRDefault="00205CAC" w:rsidP="00B44587">
            <w:r w:rsidRPr="004D2CF3">
              <w:t>Use non-verbal techniques to convey empathy, compassion, warmth.</w:t>
            </w:r>
          </w:p>
        </w:tc>
      </w:tr>
      <w:tr w:rsidR="00205CAC" w:rsidRPr="004D2CF3" w14:paraId="0553B575" w14:textId="77777777" w:rsidTr="00B44587">
        <w:trPr>
          <w:trHeight w:val="112"/>
        </w:trPr>
        <w:tc>
          <w:tcPr>
            <w:tcW w:w="214" w:type="pct"/>
            <w:vMerge/>
            <w:shd w:val="clear" w:color="auto" w:fill="FDE9D9" w:themeFill="accent6" w:themeFillTint="33"/>
          </w:tcPr>
          <w:p w14:paraId="7684ECC4" w14:textId="77777777" w:rsidR="00205CAC" w:rsidRPr="004D2CF3" w:rsidRDefault="00205CAC" w:rsidP="00B44587">
            <w:pPr>
              <w:pStyle w:val="ListParagraph"/>
              <w:numPr>
                <w:ilvl w:val="0"/>
                <w:numId w:val="13"/>
              </w:numPr>
              <w:ind w:left="0" w:firstLine="0"/>
            </w:pPr>
          </w:p>
        </w:tc>
        <w:tc>
          <w:tcPr>
            <w:tcW w:w="1158" w:type="pct"/>
            <w:vMerge/>
            <w:shd w:val="clear" w:color="auto" w:fill="FDE9D9" w:themeFill="accent6" w:themeFillTint="33"/>
          </w:tcPr>
          <w:p w14:paraId="647C1CD4" w14:textId="77777777" w:rsidR="00205CAC" w:rsidRPr="004D2CF3" w:rsidRDefault="00205CAC" w:rsidP="00B44587">
            <w:pPr>
              <w:ind w:left="34"/>
              <w:rPr>
                <w:rFonts w:eastAsia="Times New Roman" w:cs="Times New Roman"/>
                <w:color w:val="000000"/>
              </w:rPr>
            </w:pPr>
          </w:p>
        </w:tc>
        <w:tc>
          <w:tcPr>
            <w:tcW w:w="3628" w:type="pct"/>
            <w:shd w:val="clear" w:color="auto" w:fill="FDE9D9" w:themeFill="accent6" w:themeFillTint="33"/>
          </w:tcPr>
          <w:p w14:paraId="086AD400" w14:textId="77777777" w:rsidR="00205CAC" w:rsidRPr="004D2CF3" w:rsidRDefault="00205CAC" w:rsidP="00B44587">
            <w:r w:rsidRPr="004D2CF3">
              <w:t>Use touch judiciously.</w:t>
            </w:r>
          </w:p>
        </w:tc>
      </w:tr>
      <w:tr w:rsidR="00205CAC" w:rsidRPr="004D2CF3" w14:paraId="11C8786A" w14:textId="77777777" w:rsidTr="00B44587">
        <w:trPr>
          <w:trHeight w:val="150"/>
        </w:trPr>
        <w:tc>
          <w:tcPr>
            <w:tcW w:w="214" w:type="pct"/>
            <w:vMerge w:val="restart"/>
            <w:shd w:val="clear" w:color="auto" w:fill="FDE9D9" w:themeFill="accent6" w:themeFillTint="33"/>
          </w:tcPr>
          <w:p w14:paraId="7764F87B" w14:textId="77777777" w:rsidR="00205CAC" w:rsidRPr="004D2CF3" w:rsidRDefault="00205CAC" w:rsidP="00B44587">
            <w:pPr>
              <w:pStyle w:val="ListParagraph"/>
              <w:numPr>
                <w:ilvl w:val="0"/>
                <w:numId w:val="13"/>
              </w:numPr>
              <w:ind w:left="0" w:firstLine="0"/>
            </w:pPr>
          </w:p>
        </w:tc>
        <w:tc>
          <w:tcPr>
            <w:tcW w:w="1158" w:type="pct"/>
            <w:vMerge w:val="restart"/>
            <w:shd w:val="clear" w:color="auto" w:fill="FDE9D9" w:themeFill="accent6" w:themeFillTint="33"/>
          </w:tcPr>
          <w:p w14:paraId="779D829D" w14:textId="77777777" w:rsidR="00205CAC" w:rsidRPr="004D2CF3" w:rsidRDefault="00205CAC" w:rsidP="00B44587">
            <w:pPr>
              <w:ind w:left="34"/>
              <w:rPr>
                <w:rFonts w:eastAsia="Times New Roman" w:cs="Times New Roman"/>
                <w:color w:val="000000"/>
              </w:rPr>
            </w:pPr>
            <w:r w:rsidRPr="004D2CF3">
              <w:rPr>
                <w:rFonts w:eastAsia="Times New Roman" w:cs="Times New Roman"/>
                <w:color w:val="000000"/>
              </w:rPr>
              <w:t xml:space="preserve">Patient-Centred Communication.  </w:t>
            </w:r>
          </w:p>
        </w:tc>
        <w:tc>
          <w:tcPr>
            <w:tcW w:w="3628" w:type="pct"/>
            <w:shd w:val="clear" w:color="auto" w:fill="FDE9D9" w:themeFill="accent6" w:themeFillTint="33"/>
          </w:tcPr>
          <w:p w14:paraId="70A8AB81" w14:textId="77777777" w:rsidR="00205CAC" w:rsidRPr="004D2CF3" w:rsidRDefault="00205CAC" w:rsidP="00B44587">
            <w:r w:rsidRPr="004D2CF3">
              <w:t>Individualise consultation style according to a patient’s preference e.g. collaborative vs authoritative.</w:t>
            </w:r>
          </w:p>
        </w:tc>
      </w:tr>
      <w:tr w:rsidR="00205CAC" w:rsidRPr="004D2CF3" w14:paraId="720B032E" w14:textId="77777777" w:rsidTr="00B44587">
        <w:trPr>
          <w:trHeight w:val="149"/>
        </w:trPr>
        <w:tc>
          <w:tcPr>
            <w:tcW w:w="214" w:type="pct"/>
            <w:vMerge/>
            <w:shd w:val="clear" w:color="auto" w:fill="FDE9D9" w:themeFill="accent6" w:themeFillTint="33"/>
          </w:tcPr>
          <w:p w14:paraId="52C03A6C" w14:textId="77777777" w:rsidR="00205CAC" w:rsidRPr="004D2CF3" w:rsidRDefault="00205CAC" w:rsidP="00B44587">
            <w:pPr>
              <w:pStyle w:val="ListParagraph"/>
              <w:numPr>
                <w:ilvl w:val="0"/>
                <w:numId w:val="13"/>
              </w:numPr>
              <w:ind w:left="0" w:firstLine="0"/>
            </w:pPr>
          </w:p>
        </w:tc>
        <w:tc>
          <w:tcPr>
            <w:tcW w:w="1158" w:type="pct"/>
            <w:vMerge/>
            <w:shd w:val="clear" w:color="auto" w:fill="FDE9D9" w:themeFill="accent6" w:themeFillTint="33"/>
          </w:tcPr>
          <w:p w14:paraId="338E18C0" w14:textId="77777777" w:rsidR="00205CAC" w:rsidRPr="004D2CF3" w:rsidRDefault="00205CAC" w:rsidP="00B44587">
            <w:pPr>
              <w:ind w:left="34"/>
              <w:rPr>
                <w:rFonts w:eastAsia="Times New Roman" w:cs="Times New Roman"/>
                <w:color w:val="000000"/>
              </w:rPr>
            </w:pPr>
          </w:p>
        </w:tc>
        <w:tc>
          <w:tcPr>
            <w:tcW w:w="3628" w:type="pct"/>
            <w:shd w:val="clear" w:color="auto" w:fill="FDE9D9" w:themeFill="accent6" w:themeFillTint="33"/>
          </w:tcPr>
          <w:p w14:paraId="6D585D95" w14:textId="77777777" w:rsidR="00205CAC" w:rsidRPr="004D2CF3" w:rsidRDefault="00205CAC" w:rsidP="00B44587">
            <w:r w:rsidRPr="004D2CF3">
              <w:t>Engage in collaborative decision-making with the patient.</w:t>
            </w:r>
          </w:p>
        </w:tc>
      </w:tr>
      <w:tr w:rsidR="00205CAC" w:rsidRPr="004D2CF3" w14:paraId="66554234" w14:textId="77777777" w:rsidTr="00B44587">
        <w:trPr>
          <w:trHeight w:val="149"/>
        </w:trPr>
        <w:tc>
          <w:tcPr>
            <w:tcW w:w="214" w:type="pct"/>
            <w:vMerge/>
            <w:shd w:val="clear" w:color="auto" w:fill="FDE9D9" w:themeFill="accent6" w:themeFillTint="33"/>
          </w:tcPr>
          <w:p w14:paraId="2B85E4B0" w14:textId="77777777" w:rsidR="00205CAC" w:rsidRPr="004D2CF3" w:rsidRDefault="00205CAC" w:rsidP="00B44587">
            <w:pPr>
              <w:pStyle w:val="ListParagraph"/>
              <w:numPr>
                <w:ilvl w:val="0"/>
                <w:numId w:val="13"/>
              </w:numPr>
              <w:ind w:left="0" w:firstLine="0"/>
            </w:pPr>
          </w:p>
        </w:tc>
        <w:tc>
          <w:tcPr>
            <w:tcW w:w="1158" w:type="pct"/>
            <w:vMerge/>
            <w:shd w:val="clear" w:color="auto" w:fill="FDE9D9" w:themeFill="accent6" w:themeFillTint="33"/>
          </w:tcPr>
          <w:p w14:paraId="4AA2F9D8" w14:textId="77777777" w:rsidR="00205CAC" w:rsidRPr="004D2CF3" w:rsidRDefault="00205CAC" w:rsidP="00B44587">
            <w:pPr>
              <w:ind w:left="34"/>
              <w:rPr>
                <w:rFonts w:eastAsia="Times New Roman" w:cs="Times New Roman"/>
                <w:color w:val="000000"/>
              </w:rPr>
            </w:pPr>
          </w:p>
        </w:tc>
        <w:tc>
          <w:tcPr>
            <w:tcW w:w="3628" w:type="pct"/>
            <w:shd w:val="clear" w:color="auto" w:fill="FDE9D9" w:themeFill="accent6" w:themeFillTint="33"/>
          </w:tcPr>
          <w:p w14:paraId="6957BF5D" w14:textId="77777777" w:rsidR="00205CAC" w:rsidRPr="004D2CF3" w:rsidRDefault="00205CAC" w:rsidP="00B44587">
            <w:r w:rsidRPr="004D2CF3">
              <w:t xml:space="preserve">Develop shared treatment goals that you and the patient agree on.  </w:t>
            </w:r>
          </w:p>
        </w:tc>
      </w:tr>
      <w:tr w:rsidR="00205CAC" w:rsidRPr="004D2CF3" w14:paraId="49C74777" w14:textId="77777777" w:rsidTr="00B44587">
        <w:trPr>
          <w:trHeight w:val="224"/>
        </w:trPr>
        <w:tc>
          <w:tcPr>
            <w:tcW w:w="214" w:type="pct"/>
            <w:vMerge w:val="restart"/>
            <w:shd w:val="clear" w:color="auto" w:fill="FDE9D9" w:themeFill="accent6" w:themeFillTint="33"/>
          </w:tcPr>
          <w:p w14:paraId="6FD9A28C" w14:textId="77777777" w:rsidR="00205CAC" w:rsidRPr="004D2CF3" w:rsidRDefault="00205CAC" w:rsidP="00B44587">
            <w:pPr>
              <w:pStyle w:val="ListParagraph"/>
              <w:numPr>
                <w:ilvl w:val="0"/>
                <w:numId w:val="13"/>
              </w:numPr>
              <w:ind w:left="0" w:firstLine="0"/>
            </w:pPr>
          </w:p>
        </w:tc>
        <w:tc>
          <w:tcPr>
            <w:tcW w:w="1158" w:type="pct"/>
            <w:vMerge w:val="restart"/>
            <w:shd w:val="clear" w:color="auto" w:fill="FDE9D9" w:themeFill="accent6" w:themeFillTint="33"/>
          </w:tcPr>
          <w:p w14:paraId="0B3DD703" w14:textId="77777777" w:rsidR="00205CAC" w:rsidRPr="004D2CF3" w:rsidRDefault="00205CAC" w:rsidP="00B44587">
            <w:pPr>
              <w:ind w:left="34"/>
            </w:pPr>
            <w:r w:rsidRPr="004D2CF3">
              <w:rPr>
                <w:rFonts w:eastAsia="Times New Roman" w:cs="Times New Roman"/>
                <w:color w:val="000000"/>
              </w:rPr>
              <w:t xml:space="preserve">Extra Attention.  </w:t>
            </w:r>
          </w:p>
        </w:tc>
        <w:tc>
          <w:tcPr>
            <w:tcW w:w="3628" w:type="pct"/>
            <w:shd w:val="clear" w:color="auto" w:fill="FDE9D9" w:themeFill="accent6" w:themeFillTint="33"/>
          </w:tcPr>
          <w:p w14:paraId="5E6E5532" w14:textId="77777777" w:rsidR="00205CAC" w:rsidRPr="004D2CF3" w:rsidRDefault="00205CAC" w:rsidP="00B44587">
            <w:r w:rsidRPr="004D2CF3">
              <w:t xml:space="preserve">Give extra attention to or show more interest in a patient by seeing them more frequently, having longer consultations or visiting at home. </w:t>
            </w:r>
          </w:p>
        </w:tc>
      </w:tr>
      <w:tr w:rsidR="00205CAC" w:rsidRPr="004D2CF3" w14:paraId="3BCB9DBB" w14:textId="77777777" w:rsidTr="00B44587">
        <w:trPr>
          <w:trHeight w:val="224"/>
        </w:trPr>
        <w:tc>
          <w:tcPr>
            <w:tcW w:w="214" w:type="pct"/>
            <w:vMerge/>
            <w:shd w:val="clear" w:color="auto" w:fill="FDE9D9" w:themeFill="accent6" w:themeFillTint="33"/>
          </w:tcPr>
          <w:p w14:paraId="7D0D7412" w14:textId="77777777" w:rsidR="00205CAC" w:rsidRPr="004D2CF3" w:rsidRDefault="00205CAC" w:rsidP="00B44587">
            <w:pPr>
              <w:pStyle w:val="ListParagraph"/>
              <w:numPr>
                <w:ilvl w:val="0"/>
                <w:numId w:val="13"/>
              </w:numPr>
              <w:ind w:left="0" w:firstLine="0"/>
            </w:pPr>
          </w:p>
        </w:tc>
        <w:tc>
          <w:tcPr>
            <w:tcW w:w="1158" w:type="pct"/>
            <w:vMerge/>
            <w:shd w:val="clear" w:color="auto" w:fill="FDE9D9" w:themeFill="accent6" w:themeFillTint="33"/>
          </w:tcPr>
          <w:p w14:paraId="082AE090" w14:textId="77777777" w:rsidR="00205CAC" w:rsidRPr="004D2CF3" w:rsidRDefault="00205CAC" w:rsidP="00B44587">
            <w:pPr>
              <w:ind w:left="34"/>
              <w:rPr>
                <w:rFonts w:eastAsia="Times New Roman" w:cs="Times New Roman"/>
                <w:color w:val="000000"/>
              </w:rPr>
            </w:pPr>
          </w:p>
        </w:tc>
        <w:tc>
          <w:tcPr>
            <w:tcW w:w="3628" w:type="pct"/>
            <w:shd w:val="clear" w:color="auto" w:fill="FDE9D9" w:themeFill="accent6" w:themeFillTint="33"/>
          </w:tcPr>
          <w:p w14:paraId="6FF597C0" w14:textId="77777777" w:rsidR="00205CAC" w:rsidRPr="004D2CF3" w:rsidRDefault="00205CAC" w:rsidP="00B44587">
            <w:r w:rsidRPr="004D2CF3">
              <w:t>Do not rush the patient.</w:t>
            </w:r>
          </w:p>
        </w:tc>
      </w:tr>
      <w:tr w:rsidR="00205CAC" w:rsidRPr="004D2CF3" w14:paraId="3AD0B51C" w14:textId="77777777" w:rsidTr="00B44587">
        <w:trPr>
          <w:trHeight w:val="224"/>
        </w:trPr>
        <w:tc>
          <w:tcPr>
            <w:tcW w:w="214" w:type="pct"/>
            <w:vMerge w:val="restart"/>
            <w:shd w:val="clear" w:color="auto" w:fill="FDE9D9" w:themeFill="accent6" w:themeFillTint="33"/>
          </w:tcPr>
          <w:p w14:paraId="0D6EE7E0" w14:textId="77777777" w:rsidR="00205CAC" w:rsidRPr="004D2CF3" w:rsidRDefault="00205CAC" w:rsidP="00B44587">
            <w:pPr>
              <w:pStyle w:val="ListParagraph"/>
              <w:numPr>
                <w:ilvl w:val="0"/>
                <w:numId w:val="13"/>
              </w:numPr>
              <w:ind w:left="0" w:firstLine="0"/>
            </w:pPr>
          </w:p>
        </w:tc>
        <w:tc>
          <w:tcPr>
            <w:tcW w:w="1158" w:type="pct"/>
            <w:vMerge w:val="restart"/>
            <w:shd w:val="clear" w:color="auto" w:fill="FDE9D9" w:themeFill="accent6" w:themeFillTint="33"/>
          </w:tcPr>
          <w:p w14:paraId="72C24727" w14:textId="77777777" w:rsidR="00205CAC" w:rsidRPr="004D2CF3" w:rsidRDefault="00205CAC" w:rsidP="00B44587">
            <w:pPr>
              <w:ind w:left="34"/>
            </w:pPr>
            <w:r w:rsidRPr="004D2CF3">
              <w:rPr>
                <w:rFonts w:eastAsia="Times New Roman" w:cs="Times New Roman"/>
                <w:color w:val="000000"/>
              </w:rPr>
              <w:t xml:space="preserve">Continuity of Care.  </w:t>
            </w:r>
          </w:p>
        </w:tc>
        <w:tc>
          <w:tcPr>
            <w:tcW w:w="3628" w:type="pct"/>
            <w:shd w:val="clear" w:color="auto" w:fill="FDE9D9" w:themeFill="accent6" w:themeFillTint="33"/>
          </w:tcPr>
          <w:p w14:paraId="223087A6" w14:textId="7710F3DD" w:rsidR="00205CAC" w:rsidRPr="004D2CF3" w:rsidRDefault="00205CAC" w:rsidP="00B5556C">
            <w:r w:rsidRPr="004D2CF3">
              <w:t xml:space="preserve">Ensure patient is cared for by the same </w:t>
            </w:r>
            <w:r w:rsidR="00B5556C">
              <w:t>practitioner</w:t>
            </w:r>
            <w:r w:rsidRPr="004D2CF3">
              <w:t>.</w:t>
            </w:r>
          </w:p>
        </w:tc>
      </w:tr>
      <w:tr w:rsidR="00205CAC" w:rsidRPr="004D2CF3" w14:paraId="48C5FBCF" w14:textId="77777777" w:rsidTr="00B44587">
        <w:trPr>
          <w:trHeight w:val="224"/>
        </w:trPr>
        <w:tc>
          <w:tcPr>
            <w:tcW w:w="214" w:type="pct"/>
            <w:vMerge/>
            <w:tcBorders>
              <w:bottom w:val="single" w:sz="4" w:space="0" w:color="auto"/>
            </w:tcBorders>
            <w:shd w:val="clear" w:color="auto" w:fill="FDE9D9" w:themeFill="accent6" w:themeFillTint="33"/>
          </w:tcPr>
          <w:p w14:paraId="73C0C9C9" w14:textId="77777777" w:rsidR="00205CAC" w:rsidRPr="004D2CF3" w:rsidRDefault="00205CAC" w:rsidP="00B44587">
            <w:pPr>
              <w:pStyle w:val="ListParagraph"/>
              <w:numPr>
                <w:ilvl w:val="0"/>
                <w:numId w:val="13"/>
              </w:numPr>
              <w:ind w:left="0" w:firstLine="0"/>
            </w:pPr>
          </w:p>
        </w:tc>
        <w:tc>
          <w:tcPr>
            <w:tcW w:w="1158" w:type="pct"/>
            <w:vMerge/>
            <w:tcBorders>
              <w:bottom w:val="single" w:sz="4" w:space="0" w:color="auto"/>
            </w:tcBorders>
            <w:shd w:val="clear" w:color="auto" w:fill="FDE9D9" w:themeFill="accent6" w:themeFillTint="33"/>
          </w:tcPr>
          <w:p w14:paraId="460A2353" w14:textId="77777777" w:rsidR="00205CAC" w:rsidRPr="004D2CF3" w:rsidRDefault="00205CAC" w:rsidP="00B44587">
            <w:pPr>
              <w:ind w:left="34"/>
              <w:rPr>
                <w:rFonts w:eastAsia="Times New Roman" w:cs="Times New Roman"/>
                <w:color w:val="000000"/>
              </w:rPr>
            </w:pPr>
          </w:p>
        </w:tc>
        <w:tc>
          <w:tcPr>
            <w:tcW w:w="3628" w:type="pct"/>
            <w:tcBorders>
              <w:bottom w:val="single" w:sz="4" w:space="0" w:color="auto"/>
            </w:tcBorders>
            <w:shd w:val="clear" w:color="auto" w:fill="FDE9D9" w:themeFill="accent6" w:themeFillTint="33"/>
          </w:tcPr>
          <w:p w14:paraId="0DF9F202" w14:textId="77777777" w:rsidR="00205CAC" w:rsidRPr="004D2CF3" w:rsidRDefault="00205CAC" w:rsidP="00B44587">
            <w:r w:rsidRPr="004D2CF3">
              <w:t>Read records before consultation.</w:t>
            </w:r>
          </w:p>
        </w:tc>
      </w:tr>
    </w:tbl>
    <w:p w14:paraId="6E5A202B" w14:textId="77777777" w:rsidR="00205CAC" w:rsidRDefault="00205CAC" w:rsidP="00205CAC">
      <w:pPr>
        <w:spacing w:after="0" w:line="240" w:lineRule="auto"/>
        <w:rPr>
          <w:u w:val="single"/>
        </w:rPr>
      </w:pPr>
      <w:r w:rsidRPr="00D12346">
        <w:t xml:space="preserve">Note.  </w:t>
      </w:r>
      <w:proofErr w:type="gramStart"/>
      <w:r w:rsidRPr="00D12346">
        <w:t>Suggestions for clinical applications p</w:t>
      </w:r>
      <w:r w:rsidRPr="004D2CF3">
        <w:rPr>
          <w:rFonts w:eastAsia="Times New Roman" w:cs="Times New Roman"/>
          <w:color w:val="000000"/>
        </w:rPr>
        <w:t>ending research into effectiveness and ethical acceptability in clinical settings</w:t>
      </w:r>
      <w:r>
        <w:rPr>
          <w:rFonts w:eastAsia="Times New Roman" w:cs="Times New Roman"/>
          <w:color w:val="000000"/>
        </w:rPr>
        <w:t>.</w:t>
      </w:r>
      <w:proofErr w:type="gramEnd"/>
      <w:r>
        <w:rPr>
          <w:u w:val="single"/>
        </w:rPr>
        <w:br w:type="page"/>
      </w:r>
    </w:p>
    <w:p w14:paraId="12910803" w14:textId="77777777" w:rsidR="00205CAC" w:rsidRDefault="00205CAC" w:rsidP="00205CAC">
      <w:proofErr w:type="gramStart"/>
      <w:r w:rsidRPr="00F7160A">
        <w:rPr>
          <w:u w:val="single"/>
        </w:rPr>
        <w:lastRenderedPageBreak/>
        <w:t>Table</w:t>
      </w:r>
      <w:r>
        <w:rPr>
          <w:u w:val="single"/>
        </w:rPr>
        <w:t xml:space="preserve"> 3</w:t>
      </w:r>
      <w:r w:rsidRPr="00F7160A">
        <w:rPr>
          <w:u w:val="single"/>
        </w:rPr>
        <w:t>.</w:t>
      </w:r>
      <w:proofErr w:type="gramEnd"/>
      <w:r w:rsidRPr="00F7160A">
        <w:rPr>
          <w:u w:val="single"/>
        </w:rPr>
        <w:t xml:space="preserve">  </w:t>
      </w:r>
      <w:r>
        <w:rPr>
          <w:u w:val="single"/>
        </w:rPr>
        <w:t xml:space="preserve">Use of </w:t>
      </w:r>
      <w:r w:rsidRPr="00F7160A">
        <w:rPr>
          <w:u w:val="single"/>
        </w:rPr>
        <w:t xml:space="preserve">Procedures </w:t>
      </w:r>
      <w:r>
        <w:rPr>
          <w:u w:val="single"/>
        </w:rPr>
        <w:t>in</w:t>
      </w:r>
      <w:r w:rsidRPr="00F7160A">
        <w:rPr>
          <w:u w:val="single"/>
        </w:rPr>
        <w:t xml:space="preserve"> </w:t>
      </w:r>
      <w:r>
        <w:rPr>
          <w:u w:val="single"/>
        </w:rPr>
        <w:t>Placebo Groups of Clinical and Experimental Studies</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
        <w:gridCol w:w="4716"/>
        <w:gridCol w:w="2127"/>
        <w:gridCol w:w="1701"/>
      </w:tblGrid>
      <w:tr w:rsidR="00205CAC" w:rsidRPr="00F57912" w14:paraId="2E818BA0" w14:textId="77777777" w:rsidTr="00B44587">
        <w:tc>
          <w:tcPr>
            <w:tcW w:w="0" w:type="auto"/>
            <w:tcBorders>
              <w:top w:val="single" w:sz="4" w:space="0" w:color="auto"/>
            </w:tcBorders>
          </w:tcPr>
          <w:p w14:paraId="60ED0E44" w14:textId="77777777" w:rsidR="00205CAC" w:rsidRPr="00F57912" w:rsidRDefault="00205CAC" w:rsidP="00B44587"/>
        </w:tc>
        <w:tc>
          <w:tcPr>
            <w:tcW w:w="4716" w:type="dxa"/>
            <w:tcBorders>
              <w:top w:val="single" w:sz="4" w:space="0" w:color="auto"/>
            </w:tcBorders>
          </w:tcPr>
          <w:p w14:paraId="014922DE" w14:textId="77777777" w:rsidR="00205CAC" w:rsidRPr="00F57912" w:rsidRDefault="00205CAC" w:rsidP="00B44587"/>
        </w:tc>
        <w:tc>
          <w:tcPr>
            <w:tcW w:w="3828" w:type="dxa"/>
            <w:gridSpan w:val="2"/>
            <w:tcBorders>
              <w:top w:val="single" w:sz="4" w:space="0" w:color="auto"/>
            </w:tcBorders>
          </w:tcPr>
          <w:p w14:paraId="6DCB6228" w14:textId="77777777" w:rsidR="00205CAC" w:rsidRPr="00F57912" w:rsidRDefault="00205CAC" w:rsidP="00B44587">
            <w:pPr>
              <w:jc w:val="center"/>
            </w:pPr>
            <w:r>
              <w:t>% of studies that used each procedure:</w:t>
            </w:r>
          </w:p>
        </w:tc>
      </w:tr>
      <w:tr w:rsidR="00205CAC" w:rsidRPr="00F57912" w14:paraId="460AA9D5" w14:textId="77777777" w:rsidTr="00B44587">
        <w:tc>
          <w:tcPr>
            <w:tcW w:w="5211" w:type="dxa"/>
            <w:gridSpan w:val="2"/>
            <w:tcBorders>
              <w:bottom w:val="single" w:sz="4" w:space="0" w:color="auto"/>
            </w:tcBorders>
          </w:tcPr>
          <w:p w14:paraId="3AD63824" w14:textId="77777777" w:rsidR="00205CAC" w:rsidRPr="00F57912" w:rsidRDefault="00205CAC" w:rsidP="00B44587">
            <w:r w:rsidRPr="00F57912">
              <w:t>Procedure</w:t>
            </w:r>
          </w:p>
        </w:tc>
        <w:tc>
          <w:tcPr>
            <w:tcW w:w="2127" w:type="dxa"/>
            <w:tcBorders>
              <w:bottom w:val="single" w:sz="4" w:space="0" w:color="auto"/>
            </w:tcBorders>
          </w:tcPr>
          <w:p w14:paraId="47348DB3" w14:textId="77777777" w:rsidR="00205CAC" w:rsidRPr="00F57912" w:rsidRDefault="00205CAC" w:rsidP="00B44587">
            <w:r>
              <w:t>E</w:t>
            </w:r>
            <w:r w:rsidRPr="00F57912">
              <w:t>xperimental (n=58)</w:t>
            </w:r>
          </w:p>
        </w:tc>
        <w:tc>
          <w:tcPr>
            <w:tcW w:w="1701" w:type="dxa"/>
            <w:tcBorders>
              <w:bottom w:val="single" w:sz="4" w:space="0" w:color="auto"/>
            </w:tcBorders>
          </w:tcPr>
          <w:p w14:paraId="462CF6F3" w14:textId="77777777" w:rsidR="00205CAC" w:rsidRPr="00F57912" w:rsidRDefault="00205CAC" w:rsidP="00B44587">
            <w:r>
              <w:t>C</w:t>
            </w:r>
            <w:r w:rsidRPr="00F57912">
              <w:t>linical (n=111)</w:t>
            </w:r>
          </w:p>
        </w:tc>
      </w:tr>
      <w:tr w:rsidR="00205CAC" w:rsidRPr="00F57912" w14:paraId="63B36232" w14:textId="77777777" w:rsidTr="00B44587">
        <w:tc>
          <w:tcPr>
            <w:tcW w:w="5211" w:type="dxa"/>
            <w:gridSpan w:val="2"/>
            <w:tcBorders>
              <w:top w:val="single" w:sz="4" w:space="0" w:color="auto"/>
            </w:tcBorders>
            <w:shd w:val="clear" w:color="auto" w:fill="DBE5F1" w:themeFill="accent1" w:themeFillTint="33"/>
          </w:tcPr>
          <w:p w14:paraId="22223D40" w14:textId="77777777" w:rsidR="00205CAC" w:rsidRPr="00785434" w:rsidRDefault="00205CAC" w:rsidP="00B44587">
            <w:pPr>
              <w:rPr>
                <w:b/>
              </w:rPr>
            </w:pPr>
            <w:r w:rsidRPr="00785434">
              <w:rPr>
                <w:b/>
              </w:rPr>
              <w:t>The Patient’s Beliefs and Characteristics</w:t>
            </w:r>
          </w:p>
        </w:tc>
        <w:tc>
          <w:tcPr>
            <w:tcW w:w="2127" w:type="dxa"/>
            <w:tcBorders>
              <w:top w:val="single" w:sz="4" w:space="0" w:color="auto"/>
            </w:tcBorders>
            <w:shd w:val="clear" w:color="auto" w:fill="DBE5F1" w:themeFill="accent1" w:themeFillTint="33"/>
          </w:tcPr>
          <w:p w14:paraId="1694972B" w14:textId="77777777" w:rsidR="00205CAC" w:rsidRPr="00F57912" w:rsidRDefault="00205CAC" w:rsidP="00B44587"/>
        </w:tc>
        <w:tc>
          <w:tcPr>
            <w:tcW w:w="1701" w:type="dxa"/>
            <w:tcBorders>
              <w:top w:val="single" w:sz="4" w:space="0" w:color="auto"/>
            </w:tcBorders>
            <w:shd w:val="clear" w:color="auto" w:fill="DBE5F1" w:themeFill="accent1" w:themeFillTint="33"/>
          </w:tcPr>
          <w:p w14:paraId="5D781B12" w14:textId="77777777" w:rsidR="00205CAC" w:rsidRPr="00F57912" w:rsidRDefault="00205CAC" w:rsidP="00B44587"/>
        </w:tc>
      </w:tr>
      <w:tr w:rsidR="00205CAC" w:rsidRPr="00F57912" w14:paraId="5ACA924A" w14:textId="77777777" w:rsidTr="00B44587">
        <w:tc>
          <w:tcPr>
            <w:tcW w:w="0" w:type="auto"/>
            <w:shd w:val="clear" w:color="auto" w:fill="DBE5F1" w:themeFill="accent1" w:themeFillTint="33"/>
          </w:tcPr>
          <w:p w14:paraId="73CAFE23" w14:textId="77777777" w:rsidR="00205CAC" w:rsidRPr="00F57912" w:rsidRDefault="00205CAC" w:rsidP="00B44587">
            <w:r w:rsidRPr="00F57912">
              <w:t>1.</w:t>
            </w:r>
          </w:p>
        </w:tc>
        <w:tc>
          <w:tcPr>
            <w:tcW w:w="4716" w:type="dxa"/>
            <w:shd w:val="clear" w:color="auto" w:fill="DBE5F1" w:themeFill="accent1" w:themeFillTint="33"/>
          </w:tcPr>
          <w:p w14:paraId="4D848D15" w14:textId="606860C4" w:rsidR="00205CAC" w:rsidRPr="00F57912" w:rsidRDefault="00205CAC" w:rsidP="00B42443">
            <w:r w:rsidRPr="00F57912">
              <w:t xml:space="preserve">Select </w:t>
            </w:r>
            <w:r w:rsidR="00B42443">
              <w:t>Intervention</w:t>
            </w:r>
            <w:r w:rsidR="00B5556C" w:rsidRPr="00F57912">
              <w:t xml:space="preserve"> </w:t>
            </w:r>
            <w:r w:rsidRPr="00F57912">
              <w:t xml:space="preserve">Based on </w:t>
            </w:r>
            <w:r w:rsidR="00B42443">
              <w:t xml:space="preserve">Patient’s </w:t>
            </w:r>
            <w:r w:rsidRPr="00F57912">
              <w:t xml:space="preserve">Treatment History.  </w:t>
            </w:r>
          </w:p>
        </w:tc>
        <w:tc>
          <w:tcPr>
            <w:tcW w:w="2127" w:type="dxa"/>
            <w:shd w:val="clear" w:color="auto" w:fill="DBE5F1" w:themeFill="accent1" w:themeFillTint="33"/>
          </w:tcPr>
          <w:p w14:paraId="71254EF2" w14:textId="77777777" w:rsidR="00205CAC" w:rsidRPr="00F57912" w:rsidRDefault="00205CAC" w:rsidP="00B44587">
            <w:r w:rsidRPr="00F57912">
              <w:t>55%</w:t>
            </w:r>
          </w:p>
        </w:tc>
        <w:tc>
          <w:tcPr>
            <w:tcW w:w="1701" w:type="dxa"/>
            <w:shd w:val="clear" w:color="auto" w:fill="DBE5F1" w:themeFill="accent1" w:themeFillTint="33"/>
          </w:tcPr>
          <w:p w14:paraId="3F527E78" w14:textId="77777777" w:rsidR="00205CAC" w:rsidRPr="00F57912" w:rsidRDefault="00205CAC" w:rsidP="00B44587">
            <w:r w:rsidRPr="00F57912">
              <w:t>75%</w:t>
            </w:r>
          </w:p>
        </w:tc>
      </w:tr>
      <w:tr w:rsidR="00205CAC" w:rsidRPr="00F57912" w14:paraId="08C97C2F" w14:textId="77777777" w:rsidTr="00B44587">
        <w:tc>
          <w:tcPr>
            <w:tcW w:w="0" w:type="auto"/>
            <w:shd w:val="clear" w:color="auto" w:fill="DBE5F1" w:themeFill="accent1" w:themeFillTint="33"/>
          </w:tcPr>
          <w:p w14:paraId="285B12C7" w14:textId="77777777" w:rsidR="00205CAC" w:rsidRPr="00F57912" w:rsidRDefault="00205CAC" w:rsidP="00B44587">
            <w:r w:rsidRPr="00F57912">
              <w:t>2.</w:t>
            </w:r>
          </w:p>
        </w:tc>
        <w:tc>
          <w:tcPr>
            <w:tcW w:w="4716" w:type="dxa"/>
            <w:shd w:val="clear" w:color="auto" w:fill="DBE5F1" w:themeFill="accent1" w:themeFillTint="33"/>
          </w:tcPr>
          <w:p w14:paraId="48EC135D" w14:textId="77777777" w:rsidR="00205CAC" w:rsidRPr="00F57912" w:rsidRDefault="00205CAC" w:rsidP="00B44587">
            <w:r w:rsidRPr="00F57912">
              <w:t xml:space="preserve">Create Positive Expectancy.  </w:t>
            </w:r>
          </w:p>
        </w:tc>
        <w:tc>
          <w:tcPr>
            <w:tcW w:w="2127" w:type="dxa"/>
            <w:shd w:val="clear" w:color="auto" w:fill="DBE5F1" w:themeFill="accent1" w:themeFillTint="33"/>
          </w:tcPr>
          <w:p w14:paraId="23AFC408" w14:textId="77777777" w:rsidR="00205CAC" w:rsidRPr="00F57912" w:rsidRDefault="00205CAC" w:rsidP="00B44587">
            <w:r w:rsidRPr="00F57912">
              <w:t>76%</w:t>
            </w:r>
          </w:p>
        </w:tc>
        <w:tc>
          <w:tcPr>
            <w:tcW w:w="1701" w:type="dxa"/>
            <w:shd w:val="clear" w:color="auto" w:fill="DBE5F1" w:themeFill="accent1" w:themeFillTint="33"/>
          </w:tcPr>
          <w:p w14:paraId="29003A4E" w14:textId="77777777" w:rsidR="00205CAC" w:rsidRPr="00F57912" w:rsidRDefault="00205CAC" w:rsidP="00B44587">
            <w:r w:rsidRPr="00F57912">
              <w:t>5%</w:t>
            </w:r>
          </w:p>
        </w:tc>
      </w:tr>
      <w:tr w:rsidR="00205CAC" w:rsidRPr="00F57912" w14:paraId="5FB6FD9D" w14:textId="77777777" w:rsidTr="00B44587">
        <w:tc>
          <w:tcPr>
            <w:tcW w:w="0" w:type="auto"/>
            <w:shd w:val="clear" w:color="auto" w:fill="DBE5F1" w:themeFill="accent1" w:themeFillTint="33"/>
          </w:tcPr>
          <w:p w14:paraId="34ADD33E" w14:textId="77777777" w:rsidR="00205CAC" w:rsidRPr="00F57912" w:rsidRDefault="00205CAC" w:rsidP="00B44587">
            <w:r w:rsidRPr="00F57912">
              <w:t>3.</w:t>
            </w:r>
          </w:p>
        </w:tc>
        <w:tc>
          <w:tcPr>
            <w:tcW w:w="4716" w:type="dxa"/>
            <w:shd w:val="clear" w:color="auto" w:fill="DBE5F1" w:themeFill="accent1" w:themeFillTint="33"/>
          </w:tcPr>
          <w:p w14:paraId="0B8DC5E5" w14:textId="77777777" w:rsidR="00205CAC" w:rsidRPr="00F57912" w:rsidRDefault="00205CAC" w:rsidP="00B44587">
            <w:r w:rsidRPr="00F57912">
              <w:t xml:space="preserve">Reduce Negative Expectancy.  </w:t>
            </w:r>
          </w:p>
        </w:tc>
        <w:tc>
          <w:tcPr>
            <w:tcW w:w="2127" w:type="dxa"/>
            <w:shd w:val="clear" w:color="auto" w:fill="DBE5F1" w:themeFill="accent1" w:themeFillTint="33"/>
          </w:tcPr>
          <w:p w14:paraId="58EDA9E6" w14:textId="77777777" w:rsidR="00205CAC" w:rsidRPr="00F57912" w:rsidRDefault="00205CAC" w:rsidP="00B44587">
            <w:r w:rsidRPr="00F57912">
              <w:t>3%</w:t>
            </w:r>
          </w:p>
        </w:tc>
        <w:tc>
          <w:tcPr>
            <w:tcW w:w="1701" w:type="dxa"/>
            <w:shd w:val="clear" w:color="auto" w:fill="DBE5F1" w:themeFill="accent1" w:themeFillTint="33"/>
          </w:tcPr>
          <w:p w14:paraId="309BAFE0" w14:textId="77777777" w:rsidR="00205CAC" w:rsidRPr="00F57912" w:rsidRDefault="00205CAC" w:rsidP="00B44587">
            <w:r w:rsidRPr="00F57912">
              <w:t>0%</w:t>
            </w:r>
          </w:p>
        </w:tc>
      </w:tr>
      <w:tr w:rsidR="00205CAC" w:rsidRPr="00F57912" w14:paraId="59A59AAB" w14:textId="77777777" w:rsidTr="00B44587">
        <w:tc>
          <w:tcPr>
            <w:tcW w:w="0" w:type="auto"/>
            <w:shd w:val="clear" w:color="auto" w:fill="DBE5F1" w:themeFill="accent1" w:themeFillTint="33"/>
          </w:tcPr>
          <w:p w14:paraId="0A2C56B1" w14:textId="77777777" w:rsidR="00205CAC" w:rsidRPr="00F57912" w:rsidRDefault="00205CAC" w:rsidP="00B44587">
            <w:r w:rsidRPr="00F57912">
              <w:t>4.</w:t>
            </w:r>
          </w:p>
        </w:tc>
        <w:tc>
          <w:tcPr>
            <w:tcW w:w="4716" w:type="dxa"/>
            <w:shd w:val="clear" w:color="auto" w:fill="DBE5F1" w:themeFill="accent1" w:themeFillTint="33"/>
          </w:tcPr>
          <w:p w14:paraId="620671EE" w14:textId="77777777" w:rsidR="00205CAC" w:rsidRPr="00F57912" w:rsidRDefault="00205CAC" w:rsidP="00B44587">
            <w:r w:rsidRPr="00F57912">
              <w:t>Convey a Positive Therapeutic Message through Informed Consent Procedures</w:t>
            </w:r>
          </w:p>
        </w:tc>
        <w:tc>
          <w:tcPr>
            <w:tcW w:w="2127" w:type="dxa"/>
            <w:shd w:val="clear" w:color="auto" w:fill="DBE5F1" w:themeFill="accent1" w:themeFillTint="33"/>
          </w:tcPr>
          <w:p w14:paraId="2C4DA90E" w14:textId="77777777" w:rsidR="00205CAC" w:rsidRPr="00F57912" w:rsidRDefault="00205CAC" w:rsidP="00B44587">
            <w:r w:rsidRPr="00F57912">
              <w:t>43%</w:t>
            </w:r>
          </w:p>
        </w:tc>
        <w:tc>
          <w:tcPr>
            <w:tcW w:w="1701" w:type="dxa"/>
            <w:shd w:val="clear" w:color="auto" w:fill="DBE5F1" w:themeFill="accent1" w:themeFillTint="33"/>
          </w:tcPr>
          <w:p w14:paraId="3A5B3FA6" w14:textId="77777777" w:rsidR="00205CAC" w:rsidRPr="00F57912" w:rsidRDefault="00205CAC" w:rsidP="00B44587">
            <w:r w:rsidRPr="00F57912">
              <w:t>1%</w:t>
            </w:r>
          </w:p>
        </w:tc>
      </w:tr>
      <w:tr w:rsidR="00205CAC" w:rsidRPr="00F57912" w14:paraId="5A0CFC58" w14:textId="77777777" w:rsidTr="00B44587">
        <w:tc>
          <w:tcPr>
            <w:tcW w:w="0" w:type="auto"/>
            <w:shd w:val="clear" w:color="auto" w:fill="DBE5F1" w:themeFill="accent1" w:themeFillTint="33"/>
          </w:tcPr>
          <w:p w14:paraId="412B8A62" w14:textId="77777777" w:rsidR="00205CAC" w:rsidRPr="00F57912" w:rsidRDefault="00205CAC" w:rsidP="00B44587">
            <w:r w:rsidRPr="00F57912">
              <w:t>5.</w:t>
            </w:r>
          </w:p>
        </w:tc>
        <w:tc>
          <w:tcPr>
            <w:tcW w:w="4716" w:type="dxa"/>
            <w:shd w:val="clear" w:color="auto" w:fill="DBE5F1" w:themeFill="accent1" w:themeFillTint="33"/>
          </w:tcPr>
          <w:p w14:paraId="3E689988" w14:textId="77777777" w:rsidR="00205CAC" w:rsidRPr="00F57912" w:rsidRDefault="00205CAC" w:rsidP="00B44587">
            <w:r>
              <w:t xml:space="preserve">Harness </w:t>
            </w:r>
            <w:r w:rsidRPr="00F57912">
              <w:t xml:space="preserve">Socio-cultural Context. </w:t>
            </w:r>
          </w:p>
        </w:tc>
        <w:tc>
          <w:tcPr>
            <w:tcW w:w="2127" w:type="dxa"/>
            <w:shd w:val="clear" w:color="auto" w:fill="DBE5F1" w:themeFill="accent1" w:themeFillTint="33"/>
          </w:tcPr>
          <w:p w14:paraId="4DD6DEA2" w14:textId="77777777" w:rsidR="00205CAC" w:rsidRPr="00F57912" w:rsidRDefault="00205CAC" w:rsidP="00B44587">
            <w:r w:rsidRPr="00F57912">
              <w:t>0%</w:t>
            </w:r>
          </w:p>
        </w:tc>
        <w:tc>
          <w:tcPr>
            <w:tcW w:w="1701" w:type="dxa"/>
            <w:shd w:val="clear" w:color="auto" w:fill="DBE5F1" w:themeFill="accent1" w:themeFillTint="33"/>
          </w:tcPr>
          <w:p w14:paraId="4727B9BA" w14:textId="77777777" w:rsidR="00205CAC" w:rsidRPr="00F57912" w:rsidRDefault="00205CAC" w:rsidP="00B44587">
            <w:r w:rsidRPr="00F57912">
              <w:t>0%</w:t>
            </w:r>
          </w:p>
        </w:tc>
      </w:tr>
      <w:tr w:rsidR="00205CAC" w:rsidRPr="00F57912" w14:paraId="034BAC0F" w14:textId="77777777" w:rsidTr="00B44587">
        <w:tc>
          <w:tcPr>
            <w:tcW w:w="5211" w:type="dxa"/>
            <w:gridSpan w:val="2"/>
            <w:shd w:val="clear" w:color="auto" w:fill="DBE5F1" w:themeFill="accent1" w:themeFillTint="33"/>
          </w:tcPr>
          <w:p w14:paraId="3F39ABC3" w14:textId="77777777" w:rsidR="00205CAC" w:rsidRPr="00F57912" w:rsidRDefault="00205CAC" w:rsidP="00B44587"/>
        </w:tc>
        <w:tc>
          <w:tcPr>
            <w:tcW w:w="2127" w:type="dxa"/>
            <w:shd w:val="clear" w:color="auto" w:fill="DBE5F1" w:themeFill="accent1" w:themeFillTint="33"/>
          </w:tcPr>
          <w:p w14:paraId="227F31FB" w14:textId="77777777" w:rsidR="00205CAC" w:rsidRPr="00F57912" w:rsidRDefault="00205CAC" w:rsidP="00B44587"/>
        </w:tc>
        <w:tc>
          <w:tcPr>
            <w:tcW w:w="1701" w:type="dxa"/>
            <w:shd w:val="clear" w:color="auto" w:fill="DBE5F1" w:themeFill="accent1" w:themeFillTint="33"/>
          </w:tcPr>
          <w:p w14:paraId="04AD315F" w14:textId="77777777" w:rsidR="00205CAC" w:rsidRPr="00F57912" w:rsidRDefault="00205CAC" w:rsidP="00B44587"/>
        </w:tc>
      </w:tr>
      <w:tr w:rsidR="00205CAC" w:rsidRPr="00F57912" w14:paraId="49C75F37" w14:textId="77777777" w:rsidTr="00B44587">
        <w:tc>
          <w:tcPr>
            <w:tcW w:w="5211" w:type="dxa"/>
            <w:gridSpan w:val="2"/>
            <w:shd w:val="clear" w:color="auto" w:fill="F2DBDB" w:themeFill="accent2" w:themeFillTint="33"/>
          </w:tcPr>
          <w:p w14:paraId="091464D0" w14:textId="77777777" w:rsidR="00205CAC" w:rsidRPr="00785434" w:rsidRDefault="00205CAC" w:rsidP="00B44587">
            <w:pPr>
              <w:rPr>
                <w:b/>
              </w:rPr>
            </w:pPr>
            <w:r w:rsidRPr="00785434">
              <w:rPr>
                <w:b/>
              </w:rPr>
              <w:t>The Practitioner’s Beliefs and Characteristics</w:t>
            </w:r>
          </w:p>
        </w:tc>
        <w:tc>
          <w:tcPr>
            <w:tcW w:w="2127" w:type="dxa"/>
            <w:shd w:val="clear" w:color="auto" w:fill="F2DBDB" w:themeFill="accent2" w:themeFillTint="33"/>
          </w:tcPr>
          <w:p w14:paraId="6E6C3D3A" w14:textId="77777777" w:rsidR="00205CAC" w:rsidRPr="00F57912" w:rsidRDefault="00205CAC" w:rsidP="00B44587"/>
        </w:tc>
        <w:tc>
          <w:tcPr>
            <w:tcW w:w="1701" w:type="dxa"/>
            <w:shd w:val="clear" w:color="auto" w:fill="F2DBDB" w:themeFill="accent2" w:themeFillTint="33"/>
          </w:tcPr>
          <w:p w14:paraId="4975DDB6" w14:textId="77777777" w:rsidR="00205CAC" w:rsidRPr="00F57912" w:rsidRDefault="00205CAC" w:rsidP="00B44587"/>
        </w:tc>
      </w:tr>
      <w:tr w:rsidR="00205CAC" w:rsidRPr="00F57912" w14:paraId="655D4E2B" w14:textId="77777777" w:rsidTr="00B44587">
        <w:tc>
          <w:tcPr>
            <w:tcW w:w="0" w:type="auto"/>
            <w:shd w:val="clear" w:color="auto" w:fill="F2DBDB" w:themeFill="accent2" w:themeFillTint="33"/>
          </w:tcPr>
          <w:p w14:paraId="009CA17E" w14:textId="77777777" w:rsidR="00205CAC" w:rsidRPr="00F57912" w:rsidRDefault="00205CAC" w:rsidP="00B44587">
            <w:r w:rsidRPr="00F57912">
              <w:t>6.</w:t>
            </w:r>
          </w:p>
        </w:tc>
        <w:tc>
          <w:tcPr>
            <w:tcW w:w="4716" w:type="dxa"/>
            <w:shd w:val="clear" w:color="auto" w:fill="F2DBDB" w:themeFill="accent2" w:themeFillTint="33"/>
          </w:tcPr>
          <w:p w14:paraId="13EC1074" w14:textId="77777777" w:rsidR="00205CAC" w:rsidRPr="00F57912" w:rsidRDefault="00205CAC" w:rsidP="00B44587">
            <w:r w:rsidRPr="00F57912">
              <w:t xml:space="preserve">Practitioner Expectancy.  </w:t>
            </w:r>
          </w:p>
        </w:tc>
        <w:tc>
          <w:tcPr>
            <w:tcW w:w="2127" w:type="dxa"/>
            <w:shd w:val="clear" w:color="auto" w:fill="F2DBDB" w:themeFill="accent2" w:themeFillTint="33"/>
          </w:tcPr>
          <w:p w14:paraId="623FF606" w14:textId="77777777" w:rsidR="00205CAC" w:rsidRPr="00F57912" w:rsidRDefault="00205CAC" w:rsidP="00B44587">
            <w:r w:rsidRPr="00F57912">
              <w:t>0%</w:t>
            </w:r>
          </w:p>
        </w:tc>
        <w:tc>
          <w:tcPr>
            <w:tcW w:w="1701" w:type="dxa"/>
            <w:shd w:val="clear" w:color="auto" w:fill="F2DBDB" w:themeFill="accent2" w:themeFillTint="33"/>
          </w:tcPr>
          <w:p w14:paraId="4ACE3F40" w14:textId="77777777" w:rsidR="00205CAC" w:rsidRPr="00F57912" w:rsidRDefault="00205CAC" w:rsidP="00B44587">
            <w:r w:rsidRPr="00F57912">
              <w:t>1%</w:t>
            </w:r>
          </w:p>
        </w:tc>
      </w:tr>
      <w:tr w:rsidR="00205CAC" w:rsidRPr="00F57912" w14:paraId="6599EC8F" w14:textId="77777777" w:rsidTr="00B44587">
        <w:tc>
          <w:tcPr>
            <w:tcW w:w="0" w:type="auto"/>
            <w:shd w:val="clear" w:color="auto" w:fill="F2DBDB" w:themeFill="accent2" w:themeFillTint="33"/>
          </w:tcPr>
          <w:p w14:paraId="478CB23E" w14:textId="77777777" w:rsidR="00205CAC" w:rsidRPr="00F57912" w:rsidRDefault="00205CAC" w:rsidP="00B44587">
            <w:r w:rsidRPr="00F57912">
              <w:t>7.</w:t>
            </w:r>
          </w:p>
        </w:tc>
        <w:tc>
          <w:tcPr>
            <w:tcW w:w="4716" w:type="dxa"/>
            <w:shd w:val="clear" w:color="auto" w:fill="F2DBDB" w:themeFill="accent2" w:themeFillTint="33"/>
          </w:tcPr>
          <w:p w14:paraId="7B9EE091" w14:textId="77777777" w:rsidR="00205CAC" w:rsidRPr="00F57912" w:rsidRDefault="00205CAC" w:rsidP="00B44587">
            <w:r>
              <w:t xml:space="preserve">Practitioner’s </w:t>
            </w:r>
            <w:r w:rsidRPr="00F57912">
              <w:t xml:space="preserve">Personal Characteristics.  </w:t>
            </w:r>
          </w:p>
        </w:tc>
        <w:tc>
          <w:tcPr>
            <w:tcW w:w="2127" w:type="dxa"/>
            <w:shd w:val="clear" w:color="auto" w:fill="F2DBDB" w:themeFill="accent2" w:themeFillTint="33"/>
          </w:tcPr>
          <w:p w14:paraId="191A1809" w14:textId="77777777" w:rsidR="00205CAC" w:rsidRPr="00F57912" w:rsidRDefault="00205CAC" w:rsidP="00B44587">
            <w:r w:rsidRPr="00F57912">
              <w:t>9%</w:t>
            </w:r>
          </w:p>
        </w:tc>
        <w:tc>
          <w:tcPr>
            <w:tcW w:w="1701" w:type="dxa"/>
            <w:shd w:val="clear" w:color="auto" w:fill="F2DBDB" w:themeFill="accent2" w:themeFillTint="33"/>
          </w:tcPr>
          <w:p w14:paraId="1918C067" w14:textId="77777777" w:rsidR="00205CAC" w:rsidRPr="00F57912" w:rsidRDefault="00205CAC" w:rsidP="00B44587">
            <w:r w:rsidRPr="00F57912">
              <w:t>0%</w:t>
            </w:r>
          </w:p>
        </w:tc>
      </w:tr>
      <w:tr w:rsidR="00205CAC" w:rsidRPr="00F57912" w14:paraId="1B6D3542" w14:textId="77777777" w:rsidTr="00B44587">
        <w:tc>
          <w:tcPr>
            <w:tcW w:w="5211" w:type="dxa"/>
            <w:gridSpan w:val="2"/>
            <w:shd w:val="clear" w:color="auto" w:fill="F2DBDB" w:themeFill="accent2" w:themeFillTint="33"/>
          </w:tcPr>
          <w:p w14:paraId="5D150C2E" w14:textId="77777777" w:rsidR="00205CAC" w:rsidRPr="00F57912" w:rsidRDefault="00205CAC" w:rsidP="00B44587"/>
        </w:tc>
        <w:tc>
          <w:tcPr>
            <w:tcW w:w="2127" w:type="dxa"/>
            <w:shd w:val="clear" w:color="auto" w:fill="F2DBDB" w:themeFill="accent2" w:themeFillTint="33"/>
          </w:tcPr>
          <w:p w14:paraId="0B811F93" w14:textId="77777777" w:rsidR="00205CAC" w:rsidRPr="00F57912" w:rsidRDefault="00205CAC" w:rsidP="00B44587"/>
        </w:tc>
        <w:tc>
          <w:tcPr>
            <w:tcW w:w="1701" w:type="dxa"/>
            <w:shd w:val="clear" w:color="auto" w:fill="F2DBDB" w:themeFill="accent2" w:themeFillTint="33"/>
          </w:tcPr>
          <w:p w14:paraId="73A4FC3A" w14:textId="77777777" w:rsidR="00205CAC" w:rsidRPr="00F57912" w:rsidRDefault="00205CAC" w:rsidP="00B44587"/>
        </w:tc>
      </w:tr>
      <w:tr w:rsidR="00205CAC" w:rsidRPr="00F57912" w14:paraId="0EB07A5F" w14:textId="77777777" w:rsidTr="00B44587">
        <w:tc>
          <w:tcPr>
            <w:tcW w:w="5211" w:type="dxa"/>
            <w:gridSpan w:val="2"/>
            <w:shd w:val="clear" w:color="auto" w:fill="EAF1DD" w:themeFill="accent3" w:themeFillTint="33"/>
          </w:tcPr>
          <w:p w14:paraId="47A0E5F0" w14:textId="77777777" w:rsidR="00205CAC" w:rsidRPr="00785434" w:rsidRDefault="00205CAC" w:rsidP="00B44587">
            <w:pPr>
              <w:rPr>
                <w:b/>
              </w:rPr>
            </w:pPr>
            <w:r w:rsidRPr="00785434">
              <w:rPr>
                <w:b/>
              </w:rPr>
              <w:t>The Healthcare Setting</w:t>
            </w:r>
          </w:p>
        </w:tc>
        <w:tc>
          <w:tcPr>
            <w:tcW w:w="2127" w:type="dxa"/>
            <w:shd w:val="clear" w:color="auto" w:fill="EAF1DD" w:themeFill="accent3" w:themeFillTint="33"/>
          </w:tcPr>
          <w:p w14:paraId="02A2148A" w14:textId="77777777" w:rsidR="00205CAC" w:rsidRPr="00F57912" w:rsidRDefault="00205CAC" w:rsidP="00B44587"/>
        </w:tc>
        <w:tc>
          <w:tcPr>
            <w:tcW w:w="1701" w:type="dxa"/>
            <w:shd w:val="clear" w:color="auto" w:fill="EAF1DD" w:themeFill="accent3" w:themeFillTint="33"/>
          </w:tcPr>
          <w:p w14:paraId="1EFA9846" w14:textId="77777777" w:rsidR="00205CAC" w:rsidRPr="00F57912" w:rsidRDefault="00205CAC" w:rsidP="00B44587"/>
        </w:tc>
      </w:tr>
      <w:tr w:rsidR="00205CAC" w:rsidRPr="00F57912" w14:paraId="115C9F45" w14:textId="77777777" w:rsidTr="00B44587">
        <w:tc>
          <w:tcPr>
            <w:tcW w:w="0" w:type="auto"/>
            <w:shd w:val="clear" w:color="auto" w:fill="EAF1DD" w:themeFill="accent3" w:themeFillTint="33"/>
          </w:tcPr>
          <w:p w14:paraId="235336D3" w14:textId="77777777" w:rsidR="00205CAC" w:rsidRPr="00F57912" w:rsidRDefault="00205CAC" w:rsidP="00B44587">
            <w:r w:rsidRPr="00F57912">
              <w:t>8.</w:t>
            </w:r>
          </w:p>
        </w:tc>
        <w:tc>
          <w:tcPr>
            <w:tcW w:w="4716" w:type="dxa"/>
            <w:shd w:val="clear" w:color="auto" w:fill="EAF1DD" w:themeFill="accent3" w:themeFillTint="33"/>
          </w:tcPr>
          <w:p w14:paraId="4A6B0BDA" w14:textId="77777777" w:rsidR="00205CAC" w:rsidRPr="00F57912" w:rsidRDefault="00205CAC" w:rsidP="00B44587">
            <w:r w:rsidRPr="00F57912">
              <w:t xml:space="preserve">Active Recruitment.  </w:t>
            </w:r>
          </w:p>
        </w:tc>
        <w:tc>
          <w:tcPr>
            <w:tcW w:w="2127" w:type="dxa"/>
            <w:shd w:val="clear" w:color="auto" w:fill="EAF1DD" w:themeFill="accent3" w:themeFillTint="33"/>
          </w:tcPr>
          <w:p w14:paraId="07B283D0" w14:textId="77777777" w:rsidR="00205CAC" w:rsidRPr="00F57912" w:rsidRDefault="00205CAC" w:rsidP="00B44587">
            <w:r w:rsidRPr="00F57912">
              <w:t>14%</w:t>
            </w:r>
          </w:p>
        </w:tc>
        <w:tc>
          <w:tcPr>
            <w:tcW w:w="1701" w:type="dxa"/>
            <w:shd w:val="clear" w:color="auto" w:fill="EAF1DD" w:themeFill="accent3" w:themeFillTint="33"/>
          </w:tcPr>
          <w:p w14:paraId="66777F54" w14:textId="77777777" w:rsidR="00205CAC" w:rsidRPr="00F57912" w:rsidRDefault="00205CAC" w:rsidP="00B44587">
            <w:r w:rsidRPr="00F57912">
              <w:t>16%</w:t>
            </w:r>
          </w:p>
        </w:tc>
      </w:tr>
      <w:tr w:rsidR="00205CAC" w:rsidRPr="00F57912" w14:paraId="26A4C260" w14:textId="77777777" w:rsidTr="00B44587">
        <w:tc>
          <w:tcPr>
            <w:tcW w:w="0" w:type="auto"/>
            <w:shd w:val="clear" w:color="auto" w:fill="EAF1DD" w:themeFill="accent3" w:themeFillTint="33"/>
          </w:tcPr>
          <w:p w14:paraId="2956E72B" w14:textId="77777777" w:rsidR="00205CAC" w:rsidRPr="00F57912" w:rsidRDefault="00205CAC" w:rsidP="00B44587">
            <w:r w:rsidRPr="00F57912">
              <w:t>9.</w:t>
            </w:r>
          </w:p>
        </w:tc>
        <w:tc>
          <w:tcPr>
            <w:tcW w:w="4716" w:type="dxa"/>
            <w:shd w:val="clear" w:color="auto" w:fill="EAF1DD" w:themeFill="accent3" w:themeFillTint="33"/>
          </w:tcPr>
          <w:p w14:paraId="05EF32F1" w14:textId="77777777" w:rsidR="00205CAC" w:rsidRPr="00F57912" w:rsidRDefault="00205CAC" w:rsidP="00B44587">
            <w:r w:rsidRPr="00F57912">
              <w:t xml:space="preserve">Active Retention.  </w:t>
            </w:r>
          </w:p>
        </w:tc>
        <w:tc>
          <w:tcPr>
            <w:tcW w:w="2127" w:type="dxa"/>
            <w:shd w:val="clear" w:color="auto" w:fill="EAF1DD" w:themeFill="accent3" w:themeFillTint="33"/>
          </w:tcPr>
          <w:p w14:paraId="4482049E" w14:textId="77777777" w:rsidR="00205CAC" w:rsidRPr="00F57912" w:rsidRDefault="00205CAC" w:rsidP="00B44587">
            <w:r w:rsidRPr="00F57912">
              <w:t>3%</w:t>
            </w:r>
          </w:p>
        </w:tc>
        <w:tc>
          <w:tcPr>
            <w:tcW w:w="1701" w:type="dxa"/>
            <w:shd w:val="clear" w:color="auto" w:fill="EAF1DD" w:themeFill="accent3" w:themeFillTint="33"/>
          </w:tcPr>
          <w:p w14:paraId="4AF7FCA9" w14:textId="77777777" w:rsidR="00205CAC" w:rsidRPr="00F57912" w:rsidRDefault="00205CAC" w:rsidP="00B44587">
            <w:r w:rsidRPr="00F57912">
              <w:t>2%</w:t>
            </w:r>
          </w:p>
        </w:tc>
      </w:tr>
      <w:tr w:rsidR="00205CAC" w:rsidRPr="00F57912" w14:paraId="3F676423" w14:textId="77777777" w:rsidTr="00B44587">
        <w:tc>
          <w:tcPr>
            <w:tcW w:w="0" w:type="auto"/>
            <w:shd w:val="clear" w:color="auto" w:fill="EAF1DD" w:themeFill="accent3" w:themeFillTint="33"/>
          </w:tcPr>
          <w:p w14:paraId="19C1B4B2" w14:textId="77777777" w:rsidR="00205CAC" w:rsidRPr="00F57912" w:rsidRDefault="00205CAC" w:rsidP="00B44587">
            <w:r w:rsidRPr="00F57912">
              <w:t>10.</w:t>
            </w:r>
          </w:p>
        </w:tc>
        <w:tc>
          <w:tcPr>
            <w:tcW w:w="4716" w:type="dxa"/>
            <w:shd w:val="clear" w:color="auto" w:fill="EAF1DD" w:themeFill="accent3" w:themeFillTint="33"/>
          </w:tcPr>
          <w:p w14:paraId="373DBFA5" w14:textId="77777777" w:rsidR="00205CAC" w:rsidRPr="00F57912" w:rsidRDefault="00205CAC" w:rsidP="00B44587">
            <w:r w:rsidRPr="00F57912">
              <w:t xml:space="preserve">Follow-up.  </w:t>
            </w:r>
          </w:p>
        </w:tc>
        <w:tc>
          <w:tcPr>
            <w:tcW w:w="2127" w:type="dxa"/>
            <w:shd w:val="clear" w:color="auto" w:fill="EAF1DD" w:themeFill="accent3" w:themeFillTint="33"/>
          </w:tcPr>
          <w:p w14:paraId="56EDF282" w14:textId="77777777" w:rsidR="00205CAC" w:rsidRPr="00F57912" w:rsidRDefault="00205CAC" w:rsidP="00B44587">
            <w:r w:rsidRPr="00F57912">
              <w:t>2%</w:t>
            </w:r>
          </w:p>
        </w:tc>
        <w:tc>
          <w:tcPr>
            <w:tcW w:w="1701" w:type="dxa"/>
            <w:shd w:val="clear" w:color="auto" w:fill="EAF1DD" w:themeFill="accent3" w:themeFillTint="33"/>
          </w:tcPr>
          <w:p w14:paraId="017D4FB4" w14:textId="77777777" w:rsidR="00205CAC" w:rsidRPr="00F57912" w:rsidRDefault="00205CAC" w:rsidP="00B44587">
            <w:r w:rsidRPr="00F57912">
              <w:t>16%</w:t>
            </w:r>
          </w:p>
        </w:tc>
      </w:tr>
      <w:tr w:rsidR="00205CAC" w:rsidRPr="00F57912" w14:paraId="0701FC1D" w14:textId="77777777" w:rsidTr="00B44587">
        <w:tc>
          <w:tcPr>
            <w:tcW w:w="0" w:type="auto"/>
            <w:shd w:val="clear" w:color="auto" w:fill="EAF1DD" w:themeFill="accent3" w:themeFillTint="33"/>
          </w:tcPr>
          <w:p w14:paraId="7C7971F2" w14:textId="77777777" w:rsidR="00205CAC" w:rsidRPr="00F57912" w:rsidRDefault="00205CAC" w:rsidP="00B44587">
            <w:r w:rsidRPr="00F57912">
              <w:t>11.</w:t>
            </w:r>
          </w:p>
        </w:tc>
        <w:tc>
          <w:tcPr>
            <w:tcW w:w="4716" w:type="dxa"/>
            <w:shd w:val="clear" w:color="auto" w:fill="EAF1DD" w:themeFill="accent3" w:themeFillTint="33"/>
          </w:tcPr>
          <w:p w14:paraId="5A155769" w14:textId="77777777" w:rsidR="00205CAC" w:rsidRPr="00F57912" w:rsidRDefault="00205CAC" w:rsidP="00B44587">
            <w:r w:rsidRPr="00F57912">
              <w:t>Follow</w:t>
            </w:r>
            <w:r>
              <w:t xml:space="preserve"> </w:t>
            </w:r>
            <w:r w:rsidRPr="00F57912">
              <w:t xml:space="preserve">a Standardised Protocol.  </w:t>
            </w:r>
          </w:p>
        </w:tc>
        <w:tc>
          <w:tcPr>
            <w:tcW w:w="2127" w:type="dxa"/>
            <w:shd w:val="clear" w:color="auto" w:fill="EAF1DD" w:themeFill="accent3" w:themeFillTint="33"/>
          </w:tcPr>
          <w:p w14:paraId="7FC732C7" w14:textId="77777777" w:rsidR="00205CAC" w:rsidRPr="00F57912" w:rsidRDefault="00205CAC" w:rsidP="00B44587">
            <w:r w:rsidRPr="00F57912">
              <w:t>85%</w:t>
            </w:r>
          </w:p>
        </w:tc>
        <w:tc>
          <w:tcPr>
            <w:tcW w:w="1701" w:type="dxa"/>
            <w:shd w:val="clear" w:color="auto" w:fill="EAF1DD" w:themeFill="accent3" w:themeFillTint="33"/>
          </w:tcPr>
          <w:p w14:paraId="17F4021E" w14:textId="77777777" w:rsidR="00205CAC" w:rsidRPr="00F57912" w:rsidRDefault="00205CAC" w:rsidP="00B44587">
            <w:r w:rsidRPr="00F57912">
              <w:t>63%</w:t>
            </w:r>
          </w:p>
        </w:tc>
      </w:tr>
      <w:tr w:rsidR="00205CAC" w:rsidRPr="00F57912" w14:paraId="1F2675FF" w14:textId="77777777" w:rsidTr="00B44587">
        <w:tc>
          <w:tcPr>
            <w:tcW w:w="0" w:type="auto"/>
            <w:shd w:val="clear" w:color="auto" w:fill="EAF1DD" w:themeFill="accent3" w:themeFillTint="33"/>
          </w:tcPr>
          <w:p w14:paraId="72319563" w14:textId="77777777" w:rsidR="00205CAC" w:rsidRPr="00F57912" w:rsidRDefault="00205CAC" w:rsidP="00B44587">
            <w:r w:rsidRPr="00F57912">
              <w:t>12.</w:t>
            </w:r>
          </w:p>
        </w:tc>
        <w:tc>
          <w:tcPr>
            <w:tcW w:w="4716" w:type="dxa"/>
            <w:shd w:val="clear" w:color="auto" w:fill="EAF1DD" w:themeFill="accent3" w:themeFillTint="33"/>
          </w:tcPr>
          <w:p w14:paraId="733CE149" w14:textId="77777777" w:rsidR="00205CAC" w:rsidRPr="00F57912" w:rsidRDefault="00205CAC" w:rsidP="00B44587">
            <w:r w:rsidRPr="00F57912">
              <w:t xml:space="preserve">Ethical Oversight.  </w:t>
            </w:r>
          </w:p>
        </w:tc>
        <w:tc>
          <w:tcPr>
            <w:tcW w:w="2127" w:type="dxa"/>
            <w:shd w:val="clear" w:color="auto" w:fill="EAF1DD" w:themeFill="accent3" w:themeFillTint="33"/>
          </w:tcPr>
          <w:p w14:paraId="019BA423" w14:textId="77777777" w:rsidR="00205CAC" w:rsidRPr="00F57912" w:rsidRDefault="00205CAC" w:rsidP="00B44587">
            <w:r w:rsidRPr="00F57912">
              <w:t>78%</w:t>
            </w:r>
          </w:p>
        </w:tc>
        <w:tc>
          <w:tcPr>
            <w:tcW w:w="1701" w:type="dxa"/>
            <w:shd w:val="clear" w:color="auto" w:fill="EAF1DD" w:themeFill="accent3" w:themeFillTint="33"/>
          </w:tcPr>
          <w:p w14:paraId="4AF47482" w14:textId="77777777" w:rsidR="00205CAC" w:rsidRPr="00F57912" w:rsidRDefault="00205CAC" w:rsidP="00B44587">
            <w:r w:rsidRPr="00F57912">
              <w:t>69%</w:t>
            </w:r>
          </w:p>
        </w:tc>
      </w:tr>
      <w:tr w:rsidR="00205CAC" w:rsidRPr="00F57912" w14:paraId="6D30861C" w14:textId="77777777" w:rsidTr="00B44587">
        <w:tc>
          <w:tcPr>
            <w:tcW w:w="0" w:type="auto"/>
            <w:shd w:val="clear" w:color="auto" w:fill="EAF1DD" w:themeFill="accent3" w:themeFillTint="33"/>
          </w:tcPr>
          <w:p w14:paraId="2189839E" w14:textId="77777777" w:rsidR="00205CAC" w:rsidRPr="00F57912" w:rsidRDefault="00205CAC" w:rsidP="00B44587">
            <w:r w:rsidRPr="00F57912">
              <w:t>13.</w:t>
            </w:r>
          </w:p>
        </w:tc>
        <w:tc>
          <w:tcPr>
            <w:tcW w:w="4716" w:type="dxa"/>
            <w:shd w:val="clear" w:color="auto" w:fill="EAF1DD" w:themeFill="accent3" w:themeFillTint="33"/>
          </w:tcPr>
          <w:p w14:paraId="338AFEEB" w14:textId="77777777" w:rsidR="00205CAC" w:rsidRPr="00F57912" w:rsidRDefault="00205CAC" w:rsidP="00B44587">
            <w:r w:rsidRPr="00F57912">
              <w:t xml:space="preserve">Participating in Research.  </w:t>
            </w:r>
          </w:p>
        </w:tc>
        <w:tc>
          <w:tcPr>
            <w:tcW w:w="2127" w:type="dxa"/>
            <w:shd w:val="clear" w:color="auto" w:fill="EAF1DD" w:themeFill="accent3" w:themeFillTint="33"/>
          </w:tcPr>
          <w:p w14:paraId="766251E3" w14:textId="77777777" w:rsidR="00205CAC" w:rsidRPr="00F57912" w:rsidRDefault="00205CAC" w:rsidP="00B44587">
            <w:r w:rsidRPr="00F57912">
              <w:t>86%</w:t>
            </w:r>
          </w:p>
        </w:tc>
        <w:tc>
          <w:tcPr>
            <w:tcW w:w="1701" w:type="dxa"/>
            <w:shd w:val="clear" w:color="auto" w:fill="EAF1DD" w:themeFill="accent3" w:themeFillTint="33"/>
          </w:tcPr>
          <w:p w14:paraId="34EC6D79" w14:textId="77777777" w:rsidR="00205CAC" w:rsidRPr="00F57912" w:rsidRDefault="00205CAC" w:rsidP="00B44587">
            <w:r w:rsidRPr="00F57912">
              <w:t>84%</w:t>
            </w:r>
          </w:p>
        </w:tc>
      </w:tr>
      <w:tr w:rsidR="00205CAC" w:rsidRPr="00F57912" w14:paraId="0F3EC199" w14:textId="77777777" w:rsidTr="00B44587">
        <w:tc>
          <w:tcPr>
            <w:tcW w:w="0" w:type="auto"/>
            <w:shd w:val="clear" w:color="auto" w:fill="EAF1DD" w:themeFill="accent3" w:themeFillTint="33"/>
          </w:tcPr>
          <w:p w14:paraId="7995C120" w14:textId="77777777" w:rsidR="00205CAC" w:rsidRPr="00F57912" w:rsidRDefault="00205CAC" w:rsidP="00B44587">
            <w:r w:rsidRPr="00F57912">
              <w:t>14.</w:t>
            </w:r>
          </w:p>
        </w:tc>
        <w:tc>
          <w:tcPr>
            <w:tcW w:w="4716" w:type="dxa"/>
            <w:shd w:val="clear" w:color="auto" w:fill="EAF1DD" w:themeFill="accent3" w:themeFillTint="33"/>
          </w:tcPr>
          <w:p w14:paraId="011EEA7B" w14:textId="77777777" w:rsidR="00205CAC" w:rsidRPr="00F57912" w:rsidRDefault="00205CAC" w:rsidP="00B44587">
            <w:r w:rsidRPr="00F57912">
              <w:t xml:space="preserve">Symptom Monitoring.  </w:t>
            </w:r>
          </w:p>
        </w:tc>
        <w:tc>
          <w:tcPr>
            <w:tcW w:w="2127" w:type="dxa"/>
            <w:shd w:val="clear" w:color="auto" w:fill="EAF1DD" w:themeFill="accent3" w:themeFillTint="33"/>
          </w:tcPr>
          <w:p w14:paraId="1A161BEB" w14:textId="77777777" w:rsidR="00205CAC" w:rsidRPr="00F57912" w:rsidRDefault="00205CAC" w:rsidP="00B44587">
            <w:r w:rsidRPr="00F57912">
              <w:t>95%</w:t>
            </w:r>
          </w:p>
        </w:tc>
        <w:tc>
          <w:tcPr>
            <w:tcW w:w="1701" w:type="dxa"/>
            <w:shd w:val="clear" w:color="auto" w:fill="EAF1DD" w:themeFill="accent3" w:themeFillTint="33"/>
          </w:tcPr>
          <w:p w14:paraId="5D39D8CB" w14:textId="77777777" w:rsidR="00205CAC" w:rsidRPr="00F57912" w:rsidRDefault="00205CAC" w:rsidP="00B44587">
            <w:r w:rsidRPr="00F57912">
              <w:t>89%</w:t>
            </w:r>
          </w:p>
        </w:tc>
      </w:tr>
      <w:tr w:rsidR="00205CAC" w:rsidRPr="00F57912" w14:paraId="129571F2" w14:textId="77777777" w:rsidTr="00B44587">
        <w:tc>
          <w:tcPr>
            <w:tcW w:w="0" w:type="auto"/>
            <w:shd w:val="clear" w:color="auto" w:fill="EAF1DD" w:themeFill="accent3" w:themeFillTint="33"/>
          </w:tcPr>
          <w:p w14:paraId="7595BE48" w14:textId="77777777" w:rsidR="00205CAC" w:rsidRPr="00F57912" w:rsidRDefault="00205CAC" w:rsidP="00B44587">
            <w:r w:rsidRPr="00F57912">
              <w:t>15.</w:t>
            </w:r>
          </w:p>
        </w:tc>
        <w:tc>
          <w:tcPr>
            <w:tcW w:w="4716" w:type="dxa"/>
            <w:shd w:val="clear" w:color="auto" w:fill="EAF1DD" w:themeFill="accent3" w:themeFillTint="33"/>
          </w:tcPr>
          <w:p w14:paraId="0CB1B6BD" w14:textId="77777777" w:rsidR="00205CAC" w:rsidRPr="00F57912" w:rsidRDefault="00205CAC" w:rsidP="00B44587">
            <w:r w:rsidRPr="00F57912">
              <w:t xml:space="preserve">Enhanced Environment.  </w:t>
            </w:r>
          </w:p>
        </w:tc>
        <w:tc>
          <w:tcPr>
            <w:tcW w:w="2127" w:type="dxa"/>
            <w:shd w:val="clear" w:color="auto" w:fill="EAF1DD" w:themeFill="accent3" w:themeFillTint="33"/>
          </w:tcPr>
          <w:p w14:paraId="18BC1767" w14:textId="77777777" w:rsidR="00205CAC" w:rsidRPr="00F57912" w:rsidRDefault="00205CAC" w:rsidP="00B44587">
            <w:r w:rsidRPr="00F57912">
              <w:t>5%</w:t>
            </w:r>
          </w:p>
        </w:tc>
        <w:tc>
          <w:tcPr>
            <w:tcW w:w="1701" w:type="dxa"/>
            <w:shd w:val="clear" w:color="auto" w:fill="EAF1DD" w:themeFill="accent3" w:themeFillTint="33"/>
          </w:tcPr>
          <w:p w14:paraId="02DA7A60" w14:textId="77777777" w:rsidR="00205CAC" w:rsidRPr="00F57912" w:rsidRDefault="00205CAC" w:rsidP="00B44587">
            <w:r w:rsidRPr="00F57912">
              <w:t>0%</w:t>
            </w:r>
          </w:p>
        </w:tc>
      </w:tr>
      <w:tr w:rsidR="00205CAC" w:rsidRPr="00F57912" w14:paraId="206761EB" w14:textId="77777777" w:rsidTr="00B44587">
        <w:tc>
          <w:tcPr>
            <w:tcW w:w="5211" w:type="dxa"/>
            <w:gridSpan w:val="2"/>
            <w:shd w:val="clear" w:color="auto" w:fill="EAF1DD" w:themeFill="accent3" w:themeFillTint="33"/>
          </w:tcPr>
          <w:p w14:paraId="0A4105D2" w14:textId="77777777" w:rsidR="00205CAC" w:rsidRPr="00F57912" w:rsidRDefault="00205CAC" w:rsidP="00B44587"/>
        </w:tc>
        <w:tc>
          <w:tcPr>
            <w:tcW w:w="2127" w:type="dxa"/>
            <w:shd w:val="clear" w:color="auto" w:fill="EAF1DD" w:themeFill="accent3" w:themeFillTint="33"/>
          </w:tcPr>
          <w:p w14:paraId="7B88F68B" w14:textId="77777777" w:rsidR="00205CAC" w:rsidRPr="00F57912" w:rsidRDefault="00205CAC" w:rsidP="00B44587"/>
        </w:tc>
        <w:tc>
          <w:tcPr>
            <w:tcW w:w="1701" w:type="dxa"/>
            <w:shd w:val="clear" w:color="auto" w:fill="EAF1DD" w:themeFill="accent3" w:themeFillTint="33"/>
          </w:tcPr>
          <w:p w14:paraId="5067279C" w14:textId="77777777" w:rsidR="00205CAC" w:rsidRPr="00F57912" w:rsidRDefault="00205CAC" w:rsidP="00B44587"/>
        </w:tc>
      </w:tr>
      <w:tr w:rsidR="00205CAC" w:rsidRPr="00F57912" w14:paraId="2A4D81F0" w14:textId="77777777" w:rsidTr="00B44587">
        <w:tc>
          <w:tcPr>
            <w:tcW w:w="5211" w:type="dxa"/>
            <w:gridSpan w:val="2"/>
            <w:shd w:val="clear" w:color="auto" w:fill="E5DFEC" w:themeFill="accent4" w:themeFillTint="33"/>
          </w:tcPr>
          <w:p w14:paraId="39242A78" w14:textId="77777777" w:rsidR="00205CAC" w:rsidRPr="00785434" w:rsidRDefault="00205CAC" w:rsidP="00B44587">
            <w:pPr>
              <w:rPr>
                <w:b/>
              </w:rPr>
            </w:pPr>
            <w:r w:rsidRPr="00785434">
              <w:rPr>
                <w:b/>
              </w:rPr>
              <w:t>Treatment Characteristics</w:t>
            </w:r>
          </w:p>
        </w:tc>
        <w:tc>
          <w:tcPr>
            <w:tcW w:w="2127" w:type="dxa"/>
            <w:shd w:val="clear" w:color="auto" w:fill="E5DFEC" w:themeFill="accent4" w:themeFillTint="33"/>
          </w:tcPr>
          <w:p w14:paraId="3B7E1CFA" w14:textId="77777777" w:rsidR="00205CAC" w:rsidRPr="00F57912" w:rsidRDefault="00205CAC" w:rsidP="00B44587"/>
        </w:tc>
        <w:tc>
          <w:tcPr>
            <w:tcW w:w="1701" w:type="dxa"/>
            <w:shd w:val="clear" w:color="auto" w:fill="E5DFEC" w:themeFill="accent4" w:themeFillTint="33"/>
          </w:tcPr>
          <w:p w14:paraId="702A856C" w14:textId="77777777" w:rsidR="00205CAC" w:rsidRPr="00F57912" w:rsidRDefault="00205CAC" w:rsidP="00B44587"/>
        </w:tc>
      </w:tr>
      <w:tr w:rsidR="00205CAC" w:rsidRPr="00F57912" w14:paraId="5C2C2E31" w14:textId="77777777" w:rsidTr="00B44587">
        <w:tc>
          <w:tcPr>
            <w:tcW w:w="0" w:type="auto"/>
            <w:shd w:val="clear" w:color="auto" w:fill="E5DFEC" w:themeFill="accent4" w:themeFillTint="33"/>
          </w:tcPr>
          <w:p w14:paraId="7A7E97D8" w14:textId="77777777" w:rsidR="00205CAC" w:rsidRPr="00F57912" w:rsidRDefault="00205CAC" w:rsidP="00B44587">
            <w:r w:rsidRPr="00F57912">
              <w:t>16.</w:t>
            </w:r>
          </w:p>
        </w:tc>
        <w:tc>
          <w:tcPr>
            <w:tcW w:w="4716" w:type="dxa"/>
            <w:shd w:val="clear" w:color="auto" w:fill="E5DFEC" w:themeFill="accent4" w:themeFillTint="33"/>
          </w:tcPr>
          <w:p w14:paraId="65943A7E" w14:textId="77777777" w:rsidR="00205CAC" w:rsidRPr="00F57912" w:rsidRDefault="00205CAC" w:rsidP="00B44587">
            <w:r w:rsidRPr="00F57912">
              <w:t xml:space="preserve">Sham Intervention – Medication.  </w:t>
            </w:r>
          </w:p>
        </w:tc>
        <w:tc>
          <w:tcPr>
            <w:tcW w:w="2127" w:type="dxa"/>
            <w:shd w:val="clear" w:color="auto" w:fill="E5DFEC" w:themeFill="accent4" w:themeFillTint="33"/>
          </w:tcPr>
          <w:p w14:paraId="0294EBBD" w14:textId="77777777" w:rsidR="00205CAC" w:rsidRPr="00F57912" w:rsidRDefault="00205CAC" w:rsidP="00B44587">
            <w:r w:rsidRPr="00F57912">
              <w:t>71%</w:t>
            </w:r>
          </w:p>
        </w:tc>
        <w:tc>
          <w:tcPr>
            <w:tcW w:w="1701" w:type="dxa"/>
            <w:shd w:val="clear" w:color="auto" w:fill="E5DFEC" w:themeFill="accent4" w:themeFillTint="33"/>
          </w:tcPr>
          <w:p w14:paraId="26245DB8" w14:textId="77777777" w:rsidR="00205CAC" w:rsidRPr="00F57912" w:rsidRDefault="00205CAC" w:rsidP="00B44587">
            <w:r w:rsidRPr="00F57912">
              <w:t>55%</w:t>
            </w:r>
          </w:p>
        </w:tc>
      </w:tr>
      <w:tr w:rsidR="00205CAC" w:rsidRPr="00F57912" w14:paraId="40984FA7" w14:textId="77777777" w:rsidTr="00B44587">
        <w:tc>
          <w:tcPr>
            <w:tcW w:w="0" w:type="auto"/>
            <w:shd w:val="clear" w:color="auto" w:fill="E5DFEC" w:themeFill="accent4" w:themeFillTint="33"/>
          </w:tcPr>
          <w:p w14:paraId="25F4F02F" w14:textId="77777777" w:rsidR="00205CAC" w:rsidRPr="00F57912" w:rsidRDefault="00205CAC" w:rsidP="00B44587">
            <w:r w:rsidRPr="00F57912">
              <w:t>17.</w:t>
            </w:r>
          </w:p>
        </w:tc>
        <w:tc>
          <w:tcPr>
            <w:tcW w:w="4716" w:type="dxa"/>
            <w:shd w:val="clear" w:color="auto" w:fill="E5DFEC" w:themeFill="accent4" w:themeFillTint="33"/>
          </w:tcPr>
          <w:p w14:paraId="40AF0182" w14:textId="77777777" w:rsidR="00205CAC" w:rsidRPr="00F57912" w:rsidRDefault="00205CAC" w:rsidP="00B44587">
            <w:r w:rsidRPr="00F57912">
              <w:t xml:space="preserve">Sham Interventions – Physical.  </w:t>
            </w:r>
          </w:p>
        </w:tc>
        <w:tc>
          <w:tcPr>
            <w:tcW w:w="2127" w:type="dxa"/>
            <w:shd w:val="clear" w:color="auto" w:fill="E5DFEC" w:themeFill="accent4" w:themeFillTint="33"/>
          </w:tcPr>
          <w:p w14:paraId="14D9A82E" w14:textId="77777777" w:rsidR="00205CAC" w:rsidRPr="00F57912" w:rsidRDefault="00205CAC" w:rsidP="00B44587">
            <w:r w:rsidRPr="00F57912">
              <w:t>33%</w:t>
            </w:r>
          </w:p>
        </w:tc>
        <w:tc>
          <w:tcPr>
            <w:tcW w:w="1701" w:type="dxa"/>
            <w:shd w:val="clear" w:color="auto" w:fill="E5DFEC" w:themeFill="accent4" w:themeFillTint="33"/>
          </w:tcPr>
          <w:p w14:paraId="7D1598EA" w14:textId="77777777" w:rsidR="00205CAC" w:rsidRPr="00F57912" w:rsidRDefault="00205CAC" w:rsidP="00B44587">
            <w:r w:rsidRPr="00F57912">
              <w:t>41%</w:t>
            </w:r>
          </w:p>
        </w:tc>
      </w:tr>
      <w:tr w:rsidR="00205CAC" w:rsidRPr="00F57912" w14:paraId="51CAB552" w14:textId="77777777" w:rsidTr="00B44587">
        <w:tc>
          <w:tcPr>
            <w:tcW w:w="0" w:type="auto"/>
            <w:shd w:val="clear" w:color="auto" w:fill="E5DFEC" w:themeFill="accent4" w:themeFillTint="33"/>
          </w:tcPr>
          <w:p w14:paraId="2E34A33E" w14:textId="77777777" w:rsidR="00205CAC" w:rsidRPr="00F57912" w:rsidRDefault="00205CAC" w:rsidP="00B44587">
            <w:r w:rsidRPr="00F57912">
              <w:t>18.</w:t>
            </w:r>
          </w:p>
        </w:tc>
        <w:tc>
          <w:tcPr>
            <w:tcW w:w="4716" w:type="dxa"/>
            <w:shd w:val="clear" w:color="auto" w:fill="E5DFEC" w:themeFill="accent4" w:themeFillTint="33"/>
          </w:tcPr>
          <w:p w14:paraId="346758BE" w14:textId="77777777" w:rsidR="00205CAC" w:rsidRPr="00F57912" w:rsidRDefault="00205CAC" w:rsidP="00B44587">
            <w:r w:rsidRPr="00F57912">
              <w:t xml:space="preserve">Sham Interventions – Attention Only.  </w:t>
            </w:r>
          </w:p>
        </w:tc>
        <w:tc>
          <w:tcPr>
            <w:tcW w:w="2127" w:type="dxa"/>
            <w:shd w:val="clear" w:color="auto" w:fill="E5DFEC" w:themeFill="accent4" w:themeFillTint="33"/>
          </w:tcPr>
          <w:p w14:paraId="7BC434FB" w14:textId="77777777" w:rsidR="00205CAC" w:rsidRPr="00F57912" w:rsidRDefault="00205CAC" w:rsidP="00B44587">
            <w:r w:rsidRPr="00F57912">
              <w:t>2%</w:t>
            </w:r>
          </w:p>
        </w:tc>
        <w:tc>
          <w:tcPr>
            <w:tcW w:w="1701" w:type="dxa"/>
            <w:shd w:val="clear" w:color="auto" w:fill="E5DFEC" w:themeFill="accent4" w:themeFillTint="33"/>
          </w:tcPr>
          <w:p w14:paraId="313177B9" w14:textId="77777777" w:rsidR="00205CAC" w:rsidRPr="00F57912" w:rsidRDefault="00205CAC" w:rsidP="00B44587">
            <w:r w:rsidRPr="00F57912">
              <w:t>5%</w:t>
            </w:r>
          </w:p>
        </w:tc>
      </w:tr>
      <w:tr w:rsidR="00205CAC" w:rsidRPr="00F57912" w14:paraId="49C346FD" w14:textId="77777777" w:rsidTr="00B44587">
        <w:tc>
          <w:tcPr>
            <w:tcW w:w="0" w:type="auto"/>
            <w:shd w:val="clear" w:color="auto" w:fill="E5DFEC" w:themeFill="accent4" w:themeFillTint="33"/>
          </w:tcPr>
          <w:p w14:paraId="689ADEB5" w14:textId="77777777" w:rsidR="00205CAC" w:rsidRPr="00F57912" w:rsidRDefault="00205CAC" w:rsidP="00B44587">
            <w:r>
              <w:t>19.</w:t>
            </w:r>
          </w:p>
        </w:tc>
        <w:tc>
          <w:tcPr>
            <w:tcW w:w="4716" w:type="dxa"/>
            <w:shd w:val="clear" w:color="auto" w:fill="E5DFEC" w:themeFill="accent4" w:themeFillTint="33"/>
          </w:tcPr>
          <w:p w14:paraId="185EB061" w14:textId="77777777" w:rsidR="00205CAC" w:rsidRPr="00F57912" w:rsidRDefault="00205CAC" w:rsidP="00B44587">
            <w:r w:rsidRPr="00F57912">
              <w:t xml:space="preserve">Ineffective substances. </w:t>
            </w:r>
          </w:p>
        </w:tc>
        <w:tc>
          <w:tcPr>
            <w:tcW w:w="2127" w:type="dxa"/>
            <w:shd w:val="clear" w:color="auto" w:fill="E5DFEC" w:themeFill="accent4" w:themeFillTint="33"/>
          </w:tcPr>
          <w:p w14:paraId="03A13EED" w14:textId="77777777" w:rsidR="00205CAC" w:rsidRPr="00F57912" w:rsidRDefault="00205CAC" w:rsidP="00B44587">
            <w:r w:rsidRPr="00F57912">
              <w:t>0%</w:t>
            </w:r>
          </w:p>
        </w:tc>
        <w:tc>
          <w:tcPr>
            <w:tcW w:w="1701" w:type="dxa"/>
            <w:shd w:val="clear" w:color="auto" w:fill="E5DFEC" w:themeFill="accent4" w:themeFillTint="33"/>
          </w:tcPr>
          <w:p w14:paraId="5BF7BABA" w14:textId="77777777" w:rsidR="00205CAC" w:rsidRPr="00F57912" w:rsidRDefault="00205CAC" w:rsidP="00B44587">
            <w:r w:rsidRPr="00F57912">
              <w:t>1%</w:t>
            </w:r>
          </w:p>
        </w:tc>
      </w:tr>
      <w:tr w:rsidR="00205CAC" w:rsidRPr="00F57912" w14:paraId="4D5675BB" w14:textId="77777777" w:rsidTr="00B44587">
        <w:tc>
          <w:tcPr>
            <w:tcW w:w="0" w:type="auto"/>
            <w:shd w:val="clear" w:color="auto" w:fill="E5DFEC" w:themeFill="accent4" w:themeFillTint="33"/>
          </w:tcPr>
          <w:p w14:paraId="63873472" w14:textId="77777777" w:rsidR="00205CAC" w:rsidRPr="00F57912" w:rsidRDefault="00205CAC" w:rsidP="00B44587">
            <w:r>
              <w:t>20</w:t>
            </w:r>
            <w:r w:rsidRPr="00F57912">
              <w:t>.</w:t>
            </w:r>
          </w:p>
        </w:tc>
        <w:tc>
          <w:tcPr>
            <w:tcW w:w="4716" w:type="dxa"/>
            <w:shd w:val="clear" w:color="auto" w:fill="E5DFEC" w:themeFill="accent4" w:themeFillTint="33"/>
          </w:tcPr>
          <w:p w14:paraId="54F3DFC4" w14:textId="77777777" w:rsidR="00205CAC" w:rsidRPr="00F57912" w:rsidRDefault="00205CAC" w:rsidP="00B44587">
            <w:r w:rsidRPr="00F57912">
              <w:t xml:space="preserve">Use Side-Effects.  </w:t>
            </w:r>
          </w:p>
        </w:tc>
        <w:tc>
          <w:tcPr>
            <w:tcW w:w="2127" w:type="dxa"/>
            <w:shd w:val="clear" w:color="auto" w:fill="E5DFEC" w:themeFill="accent4" w:themeFillTint="33"/>
          </w:tcPr>
          <w:p w14:paraId="2ADC40B0" w14:textId="77777777" w:rsidR="00205CAC" w:rsidRPr="00F57912" w:rsidRDefault="00205CAC" w:rsidP="00B44587">
            <w:r w:rsidRPr="00F57912">
              <w:t>0%</w:t>
            </w:r>
          </w:p>
        </w:tc>
        <w:tc>
          <w:tcPr>
            <w:tcW w:w="1701" w:type="dxa"/>
            <w:shd w:val="clear" w:color="auto" w:fill="E5DFEC" w:themeFill="accent4" w:themeFillTint="33"/>
          </w:tcPr>
          <w:p w14:paraId="5EAA7BA6" w14:textId="77777777" w:rsidR="00205CAC" w:rsidRPr="00F57912" w:rsidRDefault="00205CAC" w:rsidP="00B44587">
            <w:r w:rsidRPr="00F57912">
              <w:t>1%</w:t>
            </w:r>
          </w:p>
        </w:tc>
      </w:tr>
      <w:tr w:rsidR="00205CAC" w:rsidRPr="00F57912" w14:paraId="4AD4608A" w14:textId="77777777" w:rsidTr="00B44587">
        <w:tc>
          <w:tcPr>
            <w:tcW w:w="0" w:type="auto"/>
            <w:shd w:val="clear" w:color="auto" w:fill="E5DFEC" w:themeFill="accent4" w:themeFillTint="33"/>
          </w:tcPr>
          <w:p w14:paraId="08EF6C64" w14:textId="77777777" w:rsidR="00205CAC" w:rsidRPr="00F57912" w:rsidRDefault="00205CAC" w:rsidP="00B44587">
            <w:r>
              <w:t>21</w:t>
            </w:r>
            <w:r w:rsidRPr="00F57912">
              <w:t>.</w:t>
            </w:r>
          </w:p>
        </w:tc>
        <w:tc>
          <w:tcPr>
            <w:tcW w:w="4716" w:type="dxa"/>
            <w:shd w:val="clear" w:color="auto" w:fill="E5DFEC" w:themeFill="accent4" w:themeFillTint="33"/>
          </w:tcPr>
          <w:p w14:paraId="641DE98E" w14:textId="77777777" w:rsidR="00205CAC" w:rsidRPr="00F57912" w:rsidRDefault="00205CAC" w:rsidP="00B44587">
            <w:r w:rsidRPr="00F57912">
              <w:t xml:space="preserve">Matched treatments. </w:t>
            </w:r>
          </w:p>
        </w:tc>
        <w:tc>
          <w:tcPr>
            <w:tcW w:w="2127" w:type="dxa"/>
            <w:shd w:val="clear" w:color="auto" w:fill="E5DFEC" w:themeFill="accent4" w:themeFillTint="33"/>
          </w:tcPr>
          <w:p w14:paraId="6A95D363" w14:textId="77777777" w:rsidR="00205CAC" w:rsidRPr="00F57912" w:rsidRDefault="00205CAC" w:rsidP="00B44587">
            <w:r w:rsidRPr="00F57912">
              <w:t>40%</w:t>
            </w:r>
          </w:p>
        </w:tc>
        <w:tc>
          <w:tcPr>
            <w:tcW w:w="1701" w:type="dxa"/>
            <w:shd w:val="clear" w:color="auto" w:fill="E5DFEC" w:themeFill="accent4" w:themeFillTint="33"/>
          </w:tcPr>
          <w:p w14:paraId="10DB5EE6" w14:textId="77777777" w:rsidR="00205CAC" w:rsidRPr="00F57912" w:rsidRDefault="00205CAC" w:rsidP="00B44587">
            <w:r w:rsidRPr="00F57912">
              <w:t>82%</w:t>
            </w:r>
          </w:p>
        </w:tc>
      </w:tr>
      <w:tr w:rsidR="00205CAC" w:rsidRPr="00F57912" w14:paraId="358CF30C" w14:textId="77777777" w:rsidTr="00B44587">
        <w:tc>
          <w:tcPr>
            <w:tcW w:w="0" w:type="auto"/>
            <w:shd w:val="clear" w:color="auto" w:fill="E5DFEC" w:themeFill="accent4" w:themeFillTint="33"/>
          </w:tcPr>
          <w:p w14:paraId="508876CF" w14:textId="77777777" w:rsidR="00205CAC" w:rsidRPr="00F57912" w:rsidRDefault="00205CAC" w:rsidP="00B44587">
            <w:r w:rsidRPr="00F57912">
              <w:t>22.</w:t>
            </w:r>
          </w:p>
        </w:tc>
        <w:tc>
          <w:tcPr>
            <w:tcW w:w="4716" w:type="dxa"/>
            <w:shd w:val="clear" w:color="auto" w:fill="E5DFEC" w:themeFill="accent4" w:themeFillTint="33"/>
          </w:tcPr>
          <w:p w14:paraId="1E42B386" w14:textId="77777777" w:rsidR="00205CAC" w:rsidRPr="00F57912" w:rsidRDefault="00205CAC" w:rsidP="00B44587">
            <w:r w:rsidRPr="00F57912">
              <w:t xml:space="preserve">Maximised treatment procedures. </w:t>
            </w:r>
          </w:p>
        </w:tc>
        <w:tc>
          <w:tcPr>
            <w:tcW w:w="2127" w:type="dxa"/>
            <w:shd w:val="clear" w:color="auto" w:fill="E5DFEC" w:themeFill="accent4" w:themeFillTint="33"/>
          </w:tcPr>
          <w:p w14:paraId="7FEDEABA" w14:textId="77777777" w:rsidR="00205CAC" w:rsidRPr="00F57912" w:rsidRDefault="00205CAC" w:rsidP="00B44587">
            <w:r w:rsidRPr="00F57912">
              <w:t>22%</w:t>
            </w:r>
          </w:p>
        </w:tc>
        <w:tc>
          <w:tcPr>
            <w:tcW w:w="1701" w:type="dxa"/>
            <w:shd w:val="clear" w:color="auto" w:fill="E5DFEC" w:themeFill="accent4" w:themeFillTint="33"/>
          </w:tcPr>
          <w:p w14:paraId="6552D39C" w14:textId="77777777" w:rsidR="00205CAC" w:rsidRPr="00F57912" w:rsidRDefault="00205CAC" w:rsidP="00B44587">
            <w:r w:rsidRPr="00F57912">
              <w:t>3%</w:t>
            </w:r>
          </w:p>
        </w:tc>
      </w:tr>
      <w:tr w:rsidR="00205CAC" w:rsidRPr="00F57912" w14:paraId="0C2E8EEC" w14:textId="77777777" w:rsidTr="00B44587">
        <w:tc>
          <w:tcPr>
            <w:tcW w:w="0" w:type="auto"/>
            <w:shd w:val="clear" w:color="auto" w:fill="E5DFEC" w:themeFill="accent4" w:themeFillTint="33"/>
          </w:tcPr>
          <w:p w14:paraId="7B54D1FF" w14:textId="77777777" w:rsidR="00205CAC" w:rsidRPr="00F57912" w:rsidRDefault="00205CAC" w:rsidP="00B44587">
            <w:r w:rsidRPr="00F57912">
              <w:t>23.</w:t>
            </w:r>
          </w:p>
        </w:tc>
        <w:tc>
          <w:tcPr>
            <w:tcW w:w="4716" w:type="dxa"/>
            <w:shd w:val="clear" w:color="auto" w:fill="E5DFEC" w:themeFill="accent4" w:themeFillTint="33"/>
          </w:tcPr>
          <w:p w14:paraId="00091E26" w14:textId="77777777" w:rsidR="00205CAC" w:rsidRPr="00F57912" w:rsidRDefault="00205CAC" w:rsidP="00B44587">
            <w:r w:rsidRPr="00F57912">
              <w:t xml:space="preserve">Conditioning.  </w:t>
            </w:r>
          </w:p>
        </w:tc>
        <w:tc>
          <w:tcPr>
            <w:tcW w:w="2127" w:type="dxa"/>
            <w:shd w:val="clear" w:color="auto" w:fill="E5DFEC" w:themeFill="accent4" w:themeFillTint="33"/>
          </w:tcPr>
          <w:p w14:paraId="78D64AAE" w14:textId="77777777" w:rsidR="00205CAC" w:rsidRPr="00F57912" w:rsidRDefault="00205CAC" w:rsidP="00B44587">
            <w:r w:rsidRPr="00F57912">
              <w:t>41%</w:t>
            </w:r>
          </w:p>
        </w:tc>
        <w:tc>
          <w:tcPr>
            <w:tcW w:w="1701" w:type="dxa"/>
            <w:shd w:val="clear" w:color="auto" w:fill="E5DFEC" w:themeFill="accent4" w:themeFillTint="33"/>
          </w:tcPr>
          <w:p w14:paraId="4FFBDBDD" w14:textId="77777777" w:rsidR="00205CAC" w:rsidRPr="00F57912" w:rsidRDefault="00205CAC" w:rsidP="00B44587">
            <w:r w:rsidRPr="00F57912">
              <w:t>0%</w:t>
            </w:r>
          </w:p>
        </w:tc>
      </w:tr>
      <w:tr w:rsidR="00205CAC" w:rsidRPr="00F57912" w14:paraId="7008DE24" w14:textId="77777777" w:rsidTr="00B44587">
        <w:tc>
          <w:tcPr>
            <w:tcW w:w="5211" w:type="dxa"/>
            <w:gridSpan w:val="2"/>
            <w:shd w:val="clear" w:color="auto" w:fill="E5DFEC" w:themeFill="accent4" w:themeFillTint="33"/>
          </w:tcPr>
          <w:p w14:paraId="712D9AD8" w14:textId="77777777" w:rsidR="00205CAC" w:rsidRPr="00F57912" w:rsidRDefault="00205CAC" w:rsidP="00B44587"/>
        </w:tc>
        <w:tc>
          <w:tcPr>
            <w:tcW w:w="2127" w:type="dxa"/>
            <w:shd w:val="clear" w:color="auto" w:fill="E5DFEC" w:themeFill="accent4" w:themeFillTint="33"/>
          </w:tcPr>
          <w:p w14:paraId="7D9A49A0" w14:textId="77777777" w:rsidR="00205CAC" w:rsidRPr="00F57912" w:rsidRDefault="00205CAC" w:rsidP="00B44587"/>
        </w:tc>
        <w:tc>
          <w:tcPr>
            <w:tcW w:w="1701" w:type="dxa"/>
            <w:shd w:val="clear" w:color="auto" w:fill="E5DFEC" w:themeFill="accent4" w:themeFillTint="33"/>
          </w:tcPr>
          <w:p w14:paraId="23077464" w14:textId="77777777" w:rsidR="00205CAC" w:rsidRPr="00F57912" w:rsidRDefault="00205CAC" w:rsidP="00B44587"/>
        </w:tc>
      </w:tr>
      <w:tr w:rsidR="00205CAC" w:rsidRPr="00F57912" w14:paraId="683534CC" w14:textId="77777777" w:rsidTr="00B44587">
        <w:tc>
          <w:tcPr>
            <w:tcW w:w="5211" w:type="dxa"/>
            <w:gridSpan w:val="2"/>
            <w:shd w:val="clear" w:color="auto" w:fill="FDE9D9" w:themeFill="accent6" w:themeFillTint="33"/>
          </w:tcPr>
          <w:p w14:paraId="1F3F05AA" w14:textId="77777777" w:rsidR="00205CAC" w:rsidRPr="00785434" w:rsidRDefault="00205CAC" w:rsidP="00B44587">
            <w:pPr>
              <w:rPr>
                <w:b/>
              </w:rPr>
            </w:pPr>
            <w:r w:rsidRPr="00785434">
              <w:rPr>
                <w:b/>
              </w:rPr>
              <w:t>The Patient-Practitioner Interaction</w:t>
            </w:r>
          </w:p>
        </w:tc>
        <w:tc>
          <w:tcPr>
            <w:tcW w:w="2127" w:type="dxa"/>
            <w:shd w:val="clear" w:color="auto" w:fill="FDE9D9" w:themeFill="accent6" w:themeFillTint="33"/>
          </w:tcPr>
          <w:p w14:paraId="4FC90487" w14:textId="77777777" w:rsidR="00205CAC" w:rsidRPr="00F57912" w:rsidRDefault="00205CAC" w:rsidP="00B44587"/>
        </w:tc>
        <w:tc>
          <w:tcPr>
            <w:tcW w:w="1701" w:type="dxa"/>
            <w:shd w:val="clear" w:color="auto" w:fill="FDE9D9" w:themeFill="accent6" w:themeFillTint="33"/>
          </w:tcPr>
          <w:p w14:paraId="6DBF8A9A" w14:textId="77777777" w:rsidR="00205CAC" w:rsidRPr="00F57912" w:rsidRDefault="00205CAC" w:rsidP="00B44587"/>
        </w:tc>
      </w:tr>
      <w:tr w:rsidR="00205CAC" w:rsidRPr="00F57912" w14:paraId="4DA7213D" w14:textId="77777777" w:rsidTr="00B44587">
        <w:tc>
          <w:tcPr>
            <w:tcW w:w="0" w:type="auto"/>
            <w:shd w:val="clear" w:color="auto" w:fill="FDE9D9" w:themeFill="accent6" w:themeFillTint="33"/>
          </w:tcPr>
          <w:p w14:paraId="5C3763E1" w14:textId="77777777" w:rsidR="00205CAC" w:rsidRPr="00F57912" w:rsidRDefault="00205CAC" w:rsidP="00B44587">
            <w:r w:rsidRPr="00F57912">
              <w:t>24.</w:t>
            </w:r>
          </w:p>
        </w:tc>
        <w:tc>
          <w:tcPr>
            <w:tcW w:w="4716" w:type="dxa"/>
            <w:shd w:val="clear" w:color="auto" w:fill="FDE9D9" w:themeFill="accent6" w:themeFillTint="33"/>
          </w:tcPr>
          <w:p w14:paraId="53FF8C8C" w14:textId="77777777" w:rsidR="00205CAC" w:rsidRPr="00F57912" w:rsidRDefault="00205CAC" w:rsidP="00B44587">
            <w:r w:rsidRPr="00F57912">
              <w:t xml:space="preserve">The Process of Informed Consent. </w:t>
            </w:r>
          </w:p>
        </w:tc>
        <w:tc>
          <w:tcPr>
            <w:tcW w:w="2127" w:type="dxa"/>
            <w:shd w:val="clear" w:color="auto" w:fill="FDE9D9" w:themeFill="accent6" w:themeFillTint="33"/>
          </w:tcPr>
          <w:p w14:paraId="0DBFC096" w14:textId="77777777" w:rsidR="00205CAC" w:rsidRPr="00F57912" w:rsidRDefault="00205CAC" w:rsidP="00B44587">
            <w:r w:rsidRPr="00F57912">
              <w:t>88%</w:t>
            </w:r>
          </w:p>
        </w:tc>
        <w:tc>
          <w:tcPr>
            <w:tcW w:w="1701" w:type="dxa"/>
            <w:shd w:val="clear" w:color="auto" w:fill="FDE9D9" w:themeFill="accent6" w:themeFillTint="33"/>
          </w:tcPr>
          <w:p w14:paraId="104BF949" w14:textId="77777777" w:rsidR="00205CAC" w:rsidRPr="00F57912" w:rsidRDefault="00205CAC" w:rsidP="00B44587">
            <w:r w:rsidRPr="00F57912">
              <w:t>77%</w:t>
            </w:r>
          </w:p>
        </w:tc>
      </w:tr>
      <w:tr w:rsidR="00205CAC" w:rsidRPr="00F57912" w14:paraId="4FAC1CC9" w14:textId="77777777" w:rsidTr="00B44587">
        <w:tc>
          <w:tcPr>
            <w:tcW w:w="0" w:type="auto"/>
            <w:shd w:val="clear" w:color="auto" w:fill="FDE9D9" w:themeFill="accent6" w:themeFillTint="33"/>
          </w:tcPr>
          <w:p w14:paraId="1FB2F216" w14:textId="77777777" w:rsidR="00205CAC" w:rsidRPr="00F57912" w:rsidRDefault="00205CAC" w:rsidP="00B44587">
            <w:r w:rsidRPr="00F57912">
              <w:t>25.</w:t>
            </w:r>
          </w:p>
        </w:tc>
        <w:tc>
          <w:tcPr>
            <w:tcW w:w="4716" w:type="dxa"/>
            <w:shd w:val="clear" w:color="auto" w:fill="FDE9D9" w:themeFill="accent6" w:themeFillTint="33"/>
          </w:tcPr>
          <w:p w14:paraId="2EFDF010" w14:textId="77777777" w:rsidR="00205CAC" w:rsidRPr="00F57912" w:rsidRDefault="00205CAC" w:rsidP="00B44587">
            <w:r w:rsidRPr="00F57912">
              <w:t xml:space="preserve">Detailed History.  </w:t>
            </w:r>
          </w:p>
        </w:tc>
        <w:tc>
          <w:tcPr>
            <w:tcW w:w="2127" w:type="dxa"/>
            <w:shd w:val="clear" w:color="auto" w:fill="FDE9D9" w:themeFill="accent6" w:themeFillTint="33"/>
          </w:tcPr>
          <w:p w14:paraId="5EEF66E2" w14:textId="77777777" w:rsidR="00205CAC" w:rsidRPr="00F57912" w:rsidRDefault="00205CAC" w:rsidP="00B44587">
            <w:r w:rsidRPr="00F57912">
              <w:t>19%</w:t>
            </w:r>
          </w:p>
        </w:tc>
        <w:tc>
          <w:tcPr>
            <w:tcW w:w="1701" w:type="dxa"/>
            <w:shd w:val="clear" w:color="auto" w:fill="FDE9D9" w:themeFill="accent6" w:themeFillTint="33"/>
          </w:tcPr>
          <w:p w14:paraId="214ADA79" w14:textId="77777777" w:rsidR="00205CAC" w:rsidRPr="00F57912" w:rsidRDefault="00205CAC" w:rsidP="00B44587">
            <w:r w:rsidRPr="00F57912">
              <w:t>33%</w:t>
            </w:r>
          </w:p>
        </w:tc>
      </w:tr>
      <w:tr w:rsidR="00205CAC" w:rsidRPr="00F57912" w14:paraId="4B5ED71A" w14:textId="77777777" w:rsidTr="00B44587">
        <w:tc>
          <w:tcPr>
            <w:tcW w:w="0" w:type="auto"/>
            <w:shd w:val="clear" w:color="auto" w:fill="FDE9D9" w:themeFill="accent6" w:themeFillTint="33"/>
          </w:tcPr>
          <w:p w14:paraId="18D93A24" w14:textId="77777777" w:rsidR="00205CAC" w:rsidRPr="00F57912" w:rsidRDefault="00205CAC" w:rsidP="00B44587">
            <w:r w:rsidRPr="00F57912">
              <w:t>26.</w:t>
            </w:r>
          </w:p>
        </w:tc>
        <w:tc>
          <w:tcPr>
            <w:tcW w:w="4716" w:type="dxa"/>
            <w:shd w:val="clear" w:color="auto" w:fill="FDE9D9" w:themeFill="accent6" w:themeFillTint="33"/>
          </w:tcPr>
          <w:p w14:paraId="609838DD" w14:textId="77777777" w:rsidR="00205CAC" w:rsidRPr="00F57912" w:rsidRDefault="00205CAC" w:rsidP="00B44587">
            <w:r w:rsidRPr="00F57912">
              <w:t xml:space="preserve">Diagnosis/tests.  </w:t>
            </w:r>
          </w:p>
        </w:tc>
        <w:tc>
          <w:tcPr>
            <w:tcW w:w="2127" w:type="dxa"/>
            <w:shd w:val="clear" w:color="auto" w:fill="FDE9D9" w:themeFill="accent6" w:themeFillTint="33"/>
          </w:tcPr>
          <w:p w14:paraId="4ACA628E" w14:textId="77777777" w:rsidR="00205CAC" w:rsidRPr="00F57912" w:rsidRDefault="00205CAC" w:rsidP="00B44587">
            <w:r w:rsidRPr="00F57912">
              <w:t>36%</w:t>
            </w:r>
          </w:p>
        </w:tc>
        <w:tc>
          <w:tcPr>
            <w:tcW w:w="1701" w:type="dxa"/>
            <w:shd w:val="clear" w:color="auto" w:fill="FDE9D9" w:themeFill="accent6" w:themeFillTint="33"/>
          </w:tcPr>
          <w:p w14:paraId="5133CD7B" w14:textId="77777777" w:rsidR="00205CAC" w:rsidRPr="00F57912" w:rsidRDefault="00205CAC" w:rsidP="00B44587">
            <w:r w:rsidRPr="00F57912">
              <w:t>41%</w:t>
            </w:r>
          </w:p>
        </w:tc>
      </w:tr>
      <w:tr w:rsidR="00205CAC" w:rsidRPr="00F57912" w14:paraId="3C52CB1D" w14:textId="77777777" w:rsidTr="00B44587">
        <w:tc>
          <w:tcPr>
            <w:tcW w:w="0" w:type="auto"/>
            <w:shd w:val="clear" w:color="auto" w:fill="FDE9D9" w:themeFill="accent6" w:themeFillTint="33"/>
          </w:tcPr>
          <w:p w14:paraId="106EDE1C" w14:textId="77777777" w:rsidR="00205CAC" w:rsidRPr="00F57912" w:rsidRDefault="00205CAC" w:rsidP="00B44587">
            <w:r w:rsidRPr="00F57912">
              <w:t>27.</w:t>
            </w:r>
          </w:p>
        </w:tc>
        <w:tc>
          <w:tcPr>
            <w:tcW w:w="4716" w:type="dxa"/>
            <w:shd w:val="clear" w:color="auto" w:fill="FDE9D9" w:themeFill="accent6" w:themeFillTint="33"/>
          </w:tcPr>
          <w:p w14:paraId="084B8D99" w14:textId="77777777" w:rsidR="00205CAC" w:rsidRPr="00F57912" w:rsidRDefault="00205CAC" w:rsidP="00B44587">
            <w:r w:rsidRPr="00F57912">
              <w:t xml:space="preserve">Care.  </w:t>
            </w:r>
          </w:p>
        </w:tc>
        <w:tc>
          <w:tcPr>
            <w:tcW w:w="2127" w:type="dxa"/>
            <w:shd w:val="clear" w:color="auto" w:fill="FDE9D9" w:themeFill="accent6" w:themeFillTint="33"/>
          </w:tcPr>
          <w:p w14:paraId="5583ED9D" w14:textId="77777777" w:rsidR="00205CAC" w:rsidRPr="00F57912" w:rsidRDefault="00205CAC" w:rsidP="00B44587">
            <w:r w:rsidRPr="00F57912">
              <w:t>0%</w:t>
            </w:r>
          </w:p>
        </w:tc>
        <w:tc>
          <w:tcPr>
            <w:tcW w:w="1701" w:type="dxa"/>
            <w:shd w:val="clear" w:color="auto" w:fill="FDE9D9" w:themeFill="accent6" w:themeFillTint="33"/>
          </w:tcPr>
          <w:p w14:paraId="413F815E" w14:textId="77777777" w:rsidR="00205CAC" w:rsidRPr="00F57912" w:rsidRDefault="00205CAC" w:rsidP="00B44587">
            <w:r w:rsidRPr="00F57912">
              <w:t>1%</w:t>
            </w:r>
          </w:p>
        </w:tc>
      </w:tr>
      <w:tr w:rsidR="00205CAC" w:rsidRPr="00F57912" w14:paraId="0389DE71" w14:textId="77777777" w:rsidTr="00B44587">
        <w:tc>
          <w:tcPr>
            <w:tcW w:w="0" w:type="auto"/>
            <w:shd w:val="clear" w:color="auto" w:fill="FDE9D9" w:themeFill="accent6" w:themeFillTint="33"/>
          </w:tcPr>
          <w:p w14:paraId="4F46FAD1" w14:textId="77777777" w:rsidR="00205CAC" w:rsidRPr="00F57912" w:rsidRDefault="00205CAC" w:rsidP="00B44587">
            <w:r w:rsidRPr="00F57912">
              <w:t>28.</w:t>
            </w:r>
          </w:p>
        </w:tc>
        <w:tc>
          <w:tcPr>
            <w:tcW w:w="4716" w:type="dxa"/>
            <w:shd w:val="clear" w:color="auto" w:fill="FDE9D9" w:themeFill="accent6" w:themeFillTint="33"/>
          </w:tcPr>
          <w:p w14:paraId="7110F140" w14:textId="77777777" w:rsidR="00205CAC" w:rsidRPr="00F57912" w:rsidRDefault="00205CAC" w:rsidP="00B44587">
            <w:r w:rsidRPr="00F57912">
              <w:t xml:space="preserve">Patient-Centred Communication.  </w:t>
            </w:r>
          </w:p>
        </w:tc>
        <w:tc>
          <w:tcPr>
            <w:tcW w:w="2127" w:type="dxa"/>
            <w:shd w:val="clear" w:color="auto" w:fill="FDE9D9" w:themeFill="accent6" w:themeFillTint="33"/>
          </w:tcPr>
          <w:p w14:paraId="32040F79" w14:textId="77777777" w:rsidR="00205CAC" w:rsidRPr="00F57912" w:rsidRDefault="00205CAC" w:rsidP="00B44587">
            <w:r w:rsidRPr="00F57912">
              <w:t>0%</w:t>
            </w:r>
          </w:p>
        </w:tc>
        <w:tc>
          <w:tcPr>
            <w:tcW w:w="1701" w:type="dxa"/>
            <w:shd w:val="clear" w:color="auto" w:fill="FDE9D9" w:themeFill="accent6" w:themeFillTint="33"/>
          </w:tcPr>
          <w:p w14:paraId="60D26C19" w14:textId="77777777" w:rsidR="00205CAC" w:rsidRPr="00F57912" w:rsidRDefault="00205CAC" w:rsidP="00B44587">
            <w:r w:rsidRPr="00F57912">
              <w:t>0%</w:t>
            </w:r>
          </w:p>
        </w:tc>
      </w:tr>
      <w:tr w:rsidR="00205CAC" w:rsidRPr="00F57912" w14:paraId="6B76949B" w14:textId="77777777" w:rsidTr="00B44587">
        <w:tc>
          <w:tcPr>
            <w:tcW w:w="0" w:type="auto"/>
            <w:shd w:val="clear" w:color="auto" w:fill="FDE9D9" w:themeFill="accent6" w:themeFillTint="33"/>
          </w:tcPr>
          <w:p w14:paraId="5B2742FB" w14:textId="77777777" w:rsidR="00205CAC" w:rsidRPr="00F57912" w:rsidRDefault="00205CAC" w:rsidP="00B44587">
            <w:r w:rsidRPr="00F57912">
              <w:t>29.</w:t>
            </w:r>
          </w:p>
        </w:tc>
        <w:tc>
          <w:tcPr>
            <w:tcW w:w="4716" w:type="dxa"/>
            <w:shd w:val="clear" w:color="auto" w:fill="FDE9D9" w:themeFill="accent6" w:themeFillTint="33"/>
          </w:tcPr>
          <w:p w14:paraId="0C417E4A" w14:textId="77777777" w:rsidR="00205CAC" w:rsidRPr="00F57912" w:rsidRDefault="00205CAC" w:rsidP="00B44587">
            <w:r w:rsidRPr="00F57912">
              <w:t xml:space="preserve">Extra Attention.  </w:t>
            </w:r>
          </w:p>
        </w:tc>
        <w:tc>
          <w:tcPr>
            <w:tcW w:w="2127" w:type="dxa"/>
            <w:shd w:val="clear" w:color="auto" w:fill="FDE9D9" w:themeFill="accent6" w:themeFillTint="33"/>
          </w:tcPr>
          <w:p w14:paraId="47968DF6" w14:textId="77777777" w:rsidR="00205CAC" w:rsidRPr="00F57912" w:rsidRDefault="00205CAC" w:rsidP="00B44587">
            <w:r w:rsidRPr="00F57912">
              <w:t>2%</w:t>
            </w:r>
          </w:p>
        </w:tc>
        <w:tc>
          <w:tcPr>
            <w:tcW w:w="1701" w:type="dxa"/>
            <w:shd w:val="clear" w:color="auto" w:fill="FDE9D9" w:themeFill="accent6" w:themeFillTint="33"/>
          </w:tcPr>
          <w:p w14:paraId="75D0EF3B" w14:textId="77777777" w:rsidR="00205CAC" w:rsidRPr="00F57912" w:rsidRDefault="00205CAC" w:rsidP="00B44587">
            <w:r w:rsidRPr="00F57912">
              <w:t>63%</w:t>
            </w:r>
          </w:p>
        </w:tc>
      </w:tr>
      <w:tr w:rsidR="00205CAC" w14:paraId="41CDF2FC" w14:textId="77777777" w:rsidTr="00B44587">
        <w:tc>
          <w:tcPr>
            <w:tcW w:w="0" w:type="auto"/>
            <w:tcBorders>
              <w:bottom w:val="single" w:sz="4" w:space="0" w:color="auto"/>
            </w:tcBorders>
            <w:shd w:val="clear" w:color="auto" w:fill="FDE9D9" w:themeFill="accent6" w:themeFillTint="33"/>
          </w:tcPr>
          <w:p w14:paraId="3F2FE6FC" w14:textId="77777777" w:rsidR="00205CAC" w:rsidRPr="00F57912" w:rsidRDefault="00205CAC" w:rsidP="00B44587">
            <w:r w:rsidRPr="00F57912">
              <w:t>30.</w:t>
            </w:r>
          </w:p>
        </w:tc>
        <w:tc>
          <w:tcPr>
            <w:tcW w:w="4716" w:type="dxa"/>
            <w:tcBorders>
              <w:bottom w:val="single" w:sz="4" w:space="0" w:color="auto"/>
            </w:tcBorders>
            <w:shd w:val="clear" w:color="auto" w:fill="FDE9D9" w:themeFill="accent6" w:themeFillTint="33"/>
          </w:tcPr>
          <w:p w14:paraId="2BBD21F2" w14:textId="77777777" w:rsidR="00205CAC" w:rsidRPr="00F57912" w:rsidRDefault="00205CAC" w:rsidP="00B44587">
            <w:r w:rsidRPr="00F57912">
              <w:t xml:space="preserve">Continuity of Care.  </w:t>
            </w:r>
          </w:p>
        </w:tc>
        <w:tc>
          <w:tcPr>
            <w:tcW w:w="2127" w:type="dxa"/>
            <w:tcBorders>
              <w:bottom w:val="single" w:sz="4" w:space="0" w:color="auto"/>
            </w:tcBorders>
            <w:shd w:val="clear" w:color="auto" w:fill="FDE9D9" w:themeFill="accent6" w:themeFillTint="33"/>
          </w:tcPr>
          <w:p w14:paraId="11CC16EF" w14:textId="77777777" w:rsidR="00205CAC" w:rsidRPr="00F57912" w:rsidRDefault="00205CAC" w:rsidP="00B44587">
            <w:r w:rsidRPr="00F57912">
              <w:t>7%</w:t>
            </w:r>
          </w:p>
        </w:tc>
        <w:tc>
          <w:tcPr>
            <w:tcW w:w="1701" w:type="dxa"/>
            <w:tcBorders>
              <w:bottom w:val="single" w:sz="4" w:space="0" w:color="auto"/>
            </w:tcBorders>
            <w:shd w:val="clear" w:color="auto" w:fill="FDE9D9" w:themeFill="accent6" w:themeFillTint="33"/>
          </w:tcPr>
          <w:p w14:paraId="5D989661" w14:textId="77777777" w:rsidR="00205CAC" w:rsidRPr="00F57912" w:rsidRDefault="00205CAC" w:rsidP="00B44587">
            <w:r w:rsidRPr="00F57912">
              <w:t>14%</w:t>
            </w:r>
          </w:p>
        </w:tc>
      </w:tr>
    </w:tbl>
    <w:p w14:paraId="6713B721" w14:textId="77777777" w:rsidR="008A6EF5" w:rsidRDefault="008A6EF5">
      <w:pPr>
        <w:rPr>
          <w:rStyle w:val="Heading3Char"/>
        </w:rPr>
      </w:pPr>
      <w:r>
        <w:rPr>
          <w:rStyle w:val="Heading3Char"/>
        </w:rPr>
        <w:br w:type="page"/>
      </w:r>
    </w:p>
    <w:p w14:paraId="1D9203E4" w14:textId="16376B15" w:rsidR="00C27459" w:rsidRDefault="001045AC" w:rsidP="00C27459">
      <w:pPr>
        <w:spacing w:line="480" w:lineRule="auto"/>
        <w:rPr>
          <w:rStyle w:val="Heading3Char"/>
        </w:rPr>
      </w:pPr>
      <w:r>
        <w:rPr>
          <w:rStyle w:val="Heading3Char"/>
        </w:rPr>
        <w:lastRenderedPageBreak/>
        <w:t xml:space="preserve">The </w:t>
      </w:r>
      <w:r w:rsidR="00EF2407" w:rsidRPr="00C27459">
        <w:rPr>
          <w:rStyle w:val="Heading3Char"/>
        </w:rPr>
        <w:t xml:space="preserve">Patient’s Characteristics and Beliefs </w:t>
      </w:r>
    </w:p>
    <w:p w14:paraId="69AD8F52" w14:textId="20A875E9" w:rsidR="0001107B" w:rsidRDefault="00D32B51" w:rsidP="00B5556C">
      <w:pPr>
        <w:spacing w:line="480" w:lineRule="auto"/>
      </w:pPr>
      <w:r>
        <w:t>The taxonomy specifies f</w:t>
      </w:r>
      <w:r w:rsidR="00EF2407">
        <w:t xml:space="preserve">ive procedures </w:t>
      </w:r>
      <w:r>
        <w:t xml:space="preserve">that act directly on the patient’s characteristics and/or beliefs in ways that might contribute to placebo effects.  </w:t>
      </w:r>
      <w:r w:rsidR="00EF4F89">
        <w:t>Procedure 1 involves selecting patients who are most likely to benefit from an intervention based on their history</w:t>
      </w:r>
      <w:r w:rsidR="00A27E6C">
        <w:t xml:space="preserve"> of similar treatments (where similarity is construed broadly at multiple levels, including appearance, modality, style, and pharmacology)</w:t>
      </w:r>
      <w:r w:rsidR="00CD0071">
        <w:t>.  For example</w:t>
      </w:r>
      <w:r w:rsidR="00EF4F89">
        <w:t xml:space="preserve">, </w:t>
      </w:r>
      <w:r w:rsidR="00CD0071">
        <w:t xml:space="preserve">one might select </w:t>
      </w:r>
      <w:r w:rsidR="00EF4F89">
        <w:t xml:space="preserve">those </w:t>
      </w:r>
      <w:r w:rsidR="00D858AD">
        <w:t xml:space="preserve">patients </w:t>
      </w:r>
      <w:r w:rsidR="00EF4F89">
        <w:t xml:space="preserve">who have not experienced disappointing results from a similar intervention </w:t>
      </w:r>
      <w:r w:rsidR="00CD0071">
        <w:t xml:space="preserve">in the past </w:t>
      </w:r>
      <w:r w:rsidR="00EF4F89">
        <w:t xml:space="preserve">(as </w:t>
      </w:r>
      <w:r w:rsidR="00B5556C">
        <w:t xml:space="preserve">the latter </w:t>
      </w:r>
      <w:r w:rsidR="00EF4F89">
        <w:t xml:space="preserve">group might have learned to expect the intervention to fail).  This </w:t>
      </w:r>
      <w:r w:rsidR="00CD0071">
        <w:t xml:space="preserve">procedure </w:t>
      </w:r>
      <w:r w:rsidR="00EF4F89">
        <w:t xml:space="preserve">was commonly used by clinical trials and </w:t>
      </w:r>
      <w:r w:rsidR="004B3AED">
        <w:t xml:space="preserve">(to a lesser degree) </w:t>
      </w:r>
      <w:r w:rsidR="00EF4F89">
        <w:t xml:space="preserve">experimental studies.  </w:t>
      </w:r>
    </w:p>
    <w:p w14:paraId="003C221D" w14:textId="77777777" w:rsidR="0018341B" w:rsidRDefault="0018341B" w:rsidP="00CD0071">
      <w:pPr>
        <w:spacing w:line="480" w:lineRule="auto"/>
      </w:pPr>
    </w:p>
    <w:p w14:paraId="75C1558E" w14:textId="0B031044" w:rsidR="00EF4F89" w:rsidRDefault="00EF4F89" w:rsidP="00B5556C">
      <w:pPr>
        <w:spacing w:line="480" w:lineRule="auto"/>
      </w:pPr>
      <w:r>
        <w:t>P</w:t>
      </w:r>
      <w:r w:rsidR="00D32B51">
        <w:t xml:space="preserve">rocedures </w:t>
      </w:r>
      <w:r>
        <w:t>2</w:t>
      </w:r>
      <w:r w:rsidR="00B768F8">
        <w:t xml:space="preserve"> (</w:t>
      </w:r>
      <w:r w:rsidR="00A27E6C">
        <w:t>c</w:t>
      </w:r>
      <w:r w:rsidR="00B768F8">
        <w:t>reate positive expectancy)</w:t>
      </w:r>
      <w:r>
        <w:t>, 3</w:t>
      </w:r>
      <w:r w:rsidR="00B768F8">
        <w:t xml:space="preserve"> (</w:t>
      </w:r>
      <w:r w:rsidR="00A27E6C">
        <w:t>r</w:t>
      </w:r>
      <w:r w:rsidR="00B768F8">
        <w:t>educe negative expectancy)</w:t>
      </w:r>
      <w:r>
        <w:t>, and 4</w:t>
      </w:r>
      <w:r w:rsidR="00B768F8" w:rsidRPr="00B768F8">
        <w:t xml:space="preserve"> </w:t>
      </w:r>
      <w:r w:rsidR="00B768F8">
        <w:t>(</w:t>
      </w:r>
      <w:r w:rsidR="00A27E6C">
        <w:t>c</w:t>
      </w:r>
      <w:r w:rsidR="00B768F8" w:rsidRPr="00125DE0">
        <w:t xml:space="preserve">onvey a </w:t>
      </w:r>
      <w:r w:rsidR="00A27E6C">
        <w:t>p</w:t>
      </w:r>
      <w:r w:rsidR="00B768F8" w:rsidRPr="00125DE0">
        <w:t xml:space="preserve">ositive </w:t>
      </w:r>
      <w:r w:rsidR="00A27E6C">
        <w:t>t</w:t>
      </w:r>
      <w:r w:rsidR="00B768F8" w:rsidRPr="00125DE0">
        <w:t xml:space="preserve">herapeutic </w:t>
      </w:r>
      <w:r w:rsidR="00A27E6C">
        <w:t>m</w:t>
      </w:r>
      <w:r w:rsidR="00B768F8" w:rsidRPr="00125DE0">
        <w:t>essage</w:t>
      </w:r>
      <w:r w:rsidR="00B768F8">
        <w:t>)</w:t>
      </w:r>
      <w:r>
        <w:t xml:space="preserve">, all </w:t>
      </w:r>
      <w:r w:rsidR="00D32B51">
        <w:t xml:space="preserve">involve communicating with patients to encourage them to expect </w:t>
      </w:r>
      <w:r w:rsidR="00D858AD">
        <w:t xml:space="preserve">beneficial effects </w:t>
      </w:r>
      <w:r>
        <w:t xml:space="preserve">of </w:t>
      </w:r>
      <w:r w:rsidR="00D32B51">
        <w:t xml:space="preserve">treatment </w:t>
      </w:r>
      <w:r>
        <w:t>or</w:t>
      </w:r>
      <w:r w:rsidR="00D32B51">
        <w:t xml:space="preserve"> not to expect side-effects.  </w:t>
      </w:r>
      <w:r>
        <w:t xml:space="preserve">The majority of experimental studies in our review explicitly encouraged </w:t>
      </w:r>
      <w:r w:rsidR="00B5556C">
        <w:t xml:space="preserve">patients </w:t>
      </w:r>
      <w:r>
        <w:t xml:space="preserve">to </w:t>
      </w:r>
      <w:r w:rsidR="00CD0071">
        <w:t xml:space="preserve">expect treatment </w:t>
      </w:r>
      <w:r>
        <w:t>benefit</w:t>
      </w:r>
      <w:r w:rsidR="00CD0071">
        <w:t>s</w:t>
      </w:r>
      <w:r>
        <w:t xml:space="preserve">, while very few clinical studies explicitly targeted patients’ expectations and hardly any studies attempted to minimise </w:t>
      </w:r>
      <w:r w:rsidR="00B5556C">
        <w:t xml:space="preserve">patients’ </w:t>
      </w:r>
      <w:r>
        <w:t xml:space="preserve">expectations of side-effects.  Procedure 5 </w:t>
      </w:r>
      <w:r w:rsidR="004B3AED">
        <w:t>involves tailoring the intervention to the patient’s socio-cultural context</w:t>
      </w:r>
      <w:r w:rsidR="00A27E6C">
        <w:t xml:space="preserve">.  This approach </w:t>
      </w:r>
      <w:r w:rsidR="00406E61">
        <w:t xml:space="preserve">emerged from the </w:t>
      </w:r>
      <w:r w:rsidR="00FB5654">
        <w:t xml:space="preserve">expert feedback </w:t>
      </w:r>
      <w:r w:rsidR="00A27E6C">
        <w:t xml:space="preserve">and </w:t>
      </w:r>
      <w:r w:rsidR="004B3AED">
        <w:t xml:space="preserve">while </w:t>
      </w:r>
      <w:r w:rsidR="00A27E6C">
        <w:t xml:space="preserve">it </w:t>
      </w:r>
      <w:r w:rsidR="004B3AED">
        <w:t xml:space="preserve">seems plausible and ethical to translate into clinical practice, it was not used by any of the </w:t>
      </w:r>
      <w:r w:rsidR="00406E61">
        <w:t>review</w:t>
      </w:r>
      <w:r w:rsidR="00A27E6C">
        <w:t>ed</w:t>
      </w:r>
      <w:r w:rsidR="004B3AED">
        <w:t xml:space="preserve"> studies.</w:t>
      </w:r>
    </w:p>
    <w:p w14:paraId="6568CAE2" w14:textId="77777777" w:rsidR="0018341B" w:rsidRDefault="0018341B" w:rsidP="00CD0071">
      <w:pPr>
        <w:spacing w:line="480" w:lineRule="auto"/>
      </w:pPr>
    </w:p>
    <w:p w14:paraId="16DAD521" w14:textId="0F93C185" w:rsidR="004B3AED" w:rsidRDefault="00D32B51" w:rsidP="00462726">
      <w:pPr>
        <w:spacing w:line="480" w:lineRule="auto"/>
      </w:pPr>
      <w:r>
        <w:t xml:space="preserve">The procedures </w:t>
      </w:r>
      <w:r w:rsidR="004B3AED">
        <w:t xml:space="preserve">in </w:t>
      </w:r>
      <w:r w:rsidR="00CD0071">
        <w:t>the patients’ beliefs and characteristics</w:t>
      </w:r>
      <w:r w:rsidR="004B3AED">
        <w:t xml:space="preserve"> domain </w:t>
      </w:r>
      <w:r>
        <w:t xml:space="preserve">are thought to </w:t>
      </w:r>
      <w:r w:rsidR="004B3AED">
        <w:t>contribute to placebo effects</w:t>
      </w:r>
      <w:r>
        <w:t xml:space="preserve"> primarily through altering patients’ response </w:t>
      </w:r>
      <w:r w:rsidR="00CD0071">
        <w:t>expectancy</w:t>
      </w:r>
      <w:r w:rsidR="00A27E6C">
        <w:t xml:space="preserve">. </w:t>
      </w:r>
      <w:r w:rsidR="004B3AED">
        <w:t xml:space="preserve"> </w:t>
      </w:r>
      <w:r w:rsidR="00A27E6C">
        <w:t>S</w:t>
      </w:r>
      <w:r w:rsidR="004B3AED">
        <w:t>electing patients based on treatment history and tailoring to socio-cultural context are also predicated on learning mechanisms</w:t>
      </w:r>
      <w:r w:rsidR="00A27E6C">
        <w:t xml:space="preserve">, </w:t>
      </w:r>
      <w:r w:rsidR="00991C17">
        <w:t xml:space="preserve">i.e., learned associations between </w:t>
      </w:r>
      <w:r w:rsidR="00A27E6C">
        <w:t>treatment outcome and treatment properties</w:t>
      </w:r>
      <w:r>
        <w:t xml:space="preserve">.  </w:t>
      </w:r>
      <w:r w:rsidR="00EF4F89">
        <w:lastRenderedPageBreak/>
        <w:t xml:space="preserve">There is some evidence that </w:t>
      </w:r>
      <w:r w:rsidR="00CD0071">
        <w:t xml:space="preserve">clinicians can </w:t>
      </w:r>
      <w:r w:rsidR="0065748B">
        <w:t xml:space="preserve">give verbal suggestions to </w:t>
      </w:r>
      <w:r w:rsidR="00EF4F89">
        <w:t xml:space="preserve">alter patients’ expectations in practice and </w:t>
      </w:r>
      <w:r w:rsidR="00C9279B">
        <w:t xml:space="preserve">that this </w:t>
      </w:r>
      <w:r w:rsidR="00EF4F89">
        <w:t>reduce</w:t>
      </w:r>
      <w:r w:rsidR="00C9279B">
        <w:t>s</w:t>
      </w:r>
      <w:r w:rsidR="00EF4F89">
        <w:t xml:space="preserve"> patients’ pain, particularly </w:t>
      </w:r>
      <w:r w:rsidR="0065748B">
        <w:t xml:space="preserve">acute </w:t>
      </w:r>
      <w:r w:rsidR="00EF4F89">
        <w:t xml:space="preserve">procedural </w:t>
      </w:r>
      <w:proofErr w:type="gramStart"/>
      <w:r w:rsidR="00EF4F89">
        <w:t>pain</w:t>
      </w:r>
      <w:r w:rsidR="004B3AED">
        <w:t xml:space="preserve"> </w:t>
      </w:r>
      <w:r w:rsidR="00905236">
        <w:fldChar w:fldCharType="begin">
          <w:fldData xml:space="preserve">PEVuZE5vdGU+PENpdGU+PEF1dGhvcj5QZWVyZGVtYW48L0F1dGhvcj48WWVhcj4yMDE2PC9ZZWFy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</w:fldData>
        </w:fldChar>
      </w:r>
      <w:proofErr w:type="gramEnd"/>
      <w:r w:rsidR="00462726">
        <w:instrText xml:space="preserve"> ADDIN EN.CITE </w:instrText>
      </w:r>
      <w:r w:rsidR="00462726">
        <w:fldChar w:fldCharType="begin">
          <w:fldData xml:space="preserve">PEVuZE5vdGU+PENpdGU+PEF1dGhvcj5QZWVyZGVtYW48L0F1dGhvcj48WWVhcj4yMDE2PC9ZZWFy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</w:fldData>
        </w:fldChar>
      </w:r>
      <w:r w:rsidR="00462726">
        <w:instrText xml:space="preserve"> ADDIN EN.CITE.DATA </w:instrText>
      </w:r>
      <w:r w:rsidR="00462726">
        <w:fldChar w:fldCharType="end"/>
      </w:r>
      <w:r w:rsidR="00905236">
        <w:fldChar w:fldCharType="separate"/>
      </w:r>
      <w:hyperlink w:anchor="_ENREF_4" w:tooltip="Peerdeman, 2016 #6824" w:history="1">
        <w:r w:rsidR="00462726" w:rsidRPr="00462726">
          <w:rPr>
            <w:noProof/>
            <w:vertAlign w:val="superscript"/>
          </w:rPr>
          <w:t>4</w:t>
        </w:r>
      </w:hyperlink>
      <w:r w:rsidR="00462726" w:rsidRPr="00462726">
        <w:rPr>
          <w:noProof/>
          <w:vertAlign w:val="superscript"/>
        </w:rPr>
        <w:t xml:space="preserve"> </w:t>
      </w:r>
      <w:hyperlink w:anchor="_ENREF_44" w:tooltip="Mistiaen, 2015 #6580" w:history="1">
        <w:r w:rsidR="00462726" w:rsidRPr="00462726">
          <w:rPr>
            <w:noProof/>
            <w:vertAlign w:val="superscript"/>
          </w:rPr>
          <w:t>44</w:t>
        </w:r>
      </w:hyperlink>
      <w:r w:rsidR="00905236">
        <w:fldChar w:fldCharType="end"/>
      </w:r>
      <w:r w:rsidR="00EF4F89">
        <w:t xml:space="preserve">.  </w:t>
      </w:r>
      <w:r w:rsidR="004B3AED">
        <w:t>As part of work to implement these</w:t>
      </w:r>
      <w:r w:rsidR="00EF4F89">
        <w:t xml:space="preserve"> </w:t>
      </w:r>
      <w:r w:rsidR="004B3AED">
        <w:t xml:space="preserve">procedures more widely </w:t>
      </w:r>
      <w:r w:rsidR="00EF4F89">
        <w:t xml:space="preserve">in practice it would be important </w:t>
      </w:r>
      <w:r w:rsidR="004B3AED">
        <w:t xml:space="preserve">to </w:t>
      </w:r>
      <w:r w:rsidR="00E75914">
        <w:t>investigate</w:t>
      </w:r>
      <w:r w:rsidR="004B3AED">
        <w:t xml:space="preserve"> </w:t>
      </w:r>
      <w:r w:rsidR="00D858AD">
        <w:t>how to secure</w:t>
      </w:r>
      <w:r w:rsidR="004B3AED">
        <w:t xml:space="preserve"> </w:t>
      </w:r>
      <w:r w:rsidR="00594F82">
        <w:t xml:space="preserve">ethically </w:t>
      </w:r>
      <w:r w:rsidR="004B3AED">
        <w:t>valid consent for treatment.  For example, clinicians might want to encourage realistically positive patient expectations while providing information about possible harms</w:t>
      </w:r>
      <w:r w:rsidR="007C30FF">
        <w:t xml:space="preserve"> without inducing the negative expectations that could trigger nocebo </w:t>
      </w:r>
      <w:proofErr w:type="gramStart"/>
      <w:r w:rsidR="007C30FF">
        <w:t xml:space="preserve">effects </w:t>
      </w:r>
      <w:r w:rsidR="00205AE4">
        <w:fldChar w:fldCharType="begin">
          <w:fldData xml:space="preserve">PEVuZE5vdGU+PENpdGU+PEF1dGhvcj5QbGFuw6hzPC9BdXRob3I+PFllYXI+MjAxNjwvWWVhcj48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</w:fldData>
        </w:fldChar>
      </w:r>
      <w:proofErr w:type="gramEnd"/>
      <w:r w:rsidR="00462726">
        <w:instrText xml:space="preserve"> ADDIN EN.CITE </w:instrText>
      </w:r>
      <w:r w:rsidR="00462726">
        <w:fldChar w:fldCharType="begin">
          <w:fldData xml:space="preserve">PEVuZE5vdGU+PENpdGU+PEF1dGhvcj5QbGFuw6hzPC9BdXRob3I+PFllYXI+MjAxNjwvWWVhcj48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</w:fldData>
        </w:fldChar>
      </w:r>
      <w:r w:rsidR="00462726">
        <w:instrText xml:space="preserve"> ADDIN EN.CITE.DATA </w:instrText>
      </w:r>
      <w:r w:rsidR="00462726">
        <w:fldChar w:fldCharType="end"/>
      </w:r>
      <w:r w:rsidR="00205AE4">
        <w:fldChar w:fldCharType="separate"/>
      </w:r>
      <w:hyperlink w:anchor="_ENREF_45" w:tooltip="Planès, 2016 #6862" w:history="1">
        <w:r w:rsidR="00462726" w:rsidRPr="00462726">
          <w:rPr>
            <w:noProof/>
            <w:vertAlign w:val="superscript"/>
          </w:rPr>
          <w:t>45</w:t>
        </w:r>
      </w:hyperlink>
      <w:r w:rsidR="00462726" w:rsidRPr="00462726">
        <w:rPr>
          <w:noProof/>
          <w:vertAlign w:val="superscript"/>
        </w:rPr>
        <w:t xml:space="preserve"> </w:t>
      </w:r>
      <w:hyperlink w:anchor="_ENREF_46" w:tooltip="Colloca, 2012 #6773" w:history="1">
        <w:r w:rsidR="00462726" w:rsidRPr="00462726">
          <w:rPr>
            <w:noProof/>
            <w:vertAlign w:val="superscript"/>
          </w:rPr>
          <w:t>46</w:t>
        </w:r>
      </w:hyperlink>
      <w:r w:rsidR="00205AE4">
        <w:fldChar w:fldCharType="end"/>
      </w:r>
      <w:r w:rsidR="004B3AED">
        <w:t xml:space="preserve">.  </w:t>
      </w:r>
    </w:p>
    <w:p w14:paraId="66765A08" w14:textId="77777777" w:rsidR="0018341B" w:rsidRDefault="0018341B" w:rsidP="00C27459">
      <w:pPr>
        <w:pStyle w:val="Heading3"/>
        <w:spacing w:before="0" w:line="480" w:lineRule="auto"/>
      </w:pPr>
    </w:p>
    <w:p w14:paraId="71BF999E" w14:textId="3325A964" w:rsidR="00C27459" w:rsidRDefault="001045AC" w:rsidP="00C27459">
      <w:pPr>
        <w:pStyle w:val="Heading3"/>
        <w:spacing w:before="0" w:line="480" w:lineRule="auto"/>
      </w:pPr>
      <w:r>
        <w:t xml:space="preserve">The </w:t>
      </w:r>
      <w:r w:rsidR="00C27459" w:rsidRPr="00F325C7">
        <w:t>Practitioner’s Characteristics and Beliefs</w:t>
      </w:r>
    </w:p>
    <w:p w14:paraId="071908E1" w14:textId="58C755F5" w:rsidR="0018341B" w:rsidRDefault="00CD0071" w:rsidP="00462726">
      <w:pPr>
        <w:spacing w:line="480" w:lineRule="auto"/>
      </w:pPr>
      <w:r>
        <w:t xml:space="preserve">The two procedures in this domain </w:t>
      </w:r>
      <w:r w:rsidR="00D858AD">
        <w:t xml:space="preserve">are about using </w:t>
      </w:r>
      <w:r w:rsidR="00EF2407">
        <w:t>or m</w:t>
      </w:r>
      <w:r w:rsidR="00406E61">
        <w:t>odifying</w:t>
      </w:r>
      <w:r w:rsidR="00EF2407">
        <w:t xml:space="preserve"> health care practitioners’ characteristics and/or beliefs. </w:t>
      </w:r>
      <w:r>
        <w:t xml:space="preserve"> Procedure 6 requires a practitioner to expect a treatment to benefit the patient.  This might contribute to observed placebo effects in patients by influencing a practitioner’s communication about the treatment and hence a patient’s response expectations and/or affective response to the consultation.  Only 1% of clinical studies and no experimental studies reported m</w:t>
      </w:r>
      <w:r w:rsidR="00406E61">
        <w:t>odifying</w:t>
      </w:r>
      <w:r>
        <w:t xml:space="preserve"> practitioners’ expectations.  </w:t>
      </w:r>
      <w:r w:rsidR="00F333A8">
        <w:t xml:space="preserve">This procedure has received little attention in the placebo literature but clinical research in musculoskeletal settings suggests practitioners’ outcome expectations can predict patients’ pain outcomes </w:t>
      </w:r>
      <w:hyperlink w:anchor="_ENREF_47" w:tooltip="Witt, 2012 #4780" w:history="1">
        <w:r w:rsidR="00462726">
          <w:fldChar w:fldCharType="begin"/>
        </w:r>
        <w:r w:rsidR="00462726">
          <w:instrText xml:space="preserve"> ADDIN EN.CITE &lt;EndNote&gt;&lt;Cite&gt;&lt;Author&gt;Witt&lt;/Author&gt;&lt;Year&gt;2012&lt;/Year&gt;&lt;RecNum&gt;4780&lt;/RecNum&gt;&lt;DisplayText&gt;&lt;style face="superscript"&gt;47&lt;/style&gt;&lt;/DisplayText&gt;&lt;record&gt;&lt;rec-number&gt;4780&lt;/rec-number&gt;&lt;foreign-keys&gt;&lt;key app="EN" db-id="0pf50avsqaa99ye5twvpvdabtsespt0ddarp" timestamp="1402946827"&gt;4780&lt;/key&gt;&lt;/foreign-keys&gt;&lt;ref-type name="Journal Article"&gt;17&lt;/ref-type&gt;&lt;contributors&gt;&lt;authors&gt;&lt;author&gt;Witt, C. M.&lt;/author&gt;&lt;author&gt;Martins, F.&lt;/author&gt;&lt;author&gt;Willich, S. N.&lt;/author&gt;&lt;author&gt;Sch</w:instrText>
        </w:r>
        <w:r w:rsidR="00462726">
          <w:rPr>
            <w:rFonts w:ascii="Calibri" w:hAnsi="Calibri" w:cs="Calibri"/>
          </w:rPr>
          <w:instrText></w:instrText>
        </w:r>
        <w:r w:rsidR="00462726">
          <w:instrText>tzler, L.&lt;/author&gt;&lt;/authors&gt;&lt;/contributors&gt;&lt;titles&gt;&lt;title&gt;Can I help you? Physicians&amp;apos; expectations as predictor for treatment outcome&lt;/title&gt;&lt;secondary-title&gt;European Journal of Pain&lt;/secondary-title&gt;&lt;/titles&gt;&lt;periodical&gt;&lt;full-title&gt;European Journal of Pain&lt;/full-title&gt;&lt;/periodical&gt;&lt;pages&gt;1455-1466&lt;/pages&gt;&lt;volume&gt;16&lt;/volume&gt;&lt;number&gt;10&lt;/number&gt;&lt;reprint-edition&gt;NOT IN FILE&lt;/reprint-edition&gt;&lt;keywords&gt;&lt;keyword&gt;acupuncture&lt;/keyword&gt;&lt;keyword&gt;adjustment&lt;/keyword&gt;&lt;keyword&gt;CARE&lt;/keyword&gt;&lt;keyword&gt;Chronic pain&lt;/keyword&gt;&lt;keyword&gt;data&lt;/keyword&gt;&lt;keyword&gt;DISEASE&lt;/keyword&gt;&lt;keyword&gt;EDUCATION&lt;/keyword&gt;&lt;keyword&gt;Expectation&lt;/keyword&gt;&lt;keyword&gt;expectations&lt;/keyword&gt;&lt;keyword&gt;Factors&lt;/keyword&gt;&lt;keyword&gt;FUTURE&lt;/keyword&gt;&lt;keyword&gt;Interaction&lt;/keyword&gt;&lt;keyword&gt;Methods&lt;/keyword&gt;&lt;keyword&gt;Model&lt;/keyword&gt;&lt;keyword&gt;MODELS&lt;/keyword&gt;&lt;keyword&gt;outcome&lt;/keyword&gt;&lt;keyword&gt;pain&lt;/keyword&gt;&lt;keyword&gt;patient&lt;/keyword&gt;&lt;keyword&gt;patient characteristics&lt;/keyword&gt;&lt;keyword&gt;patients&lt;/keyword&gt;&lt;keyword&gt;physical functioning&lt;/keyword&gt;&lt;keyword&gt;physician&lt;/keyword&gt;&lt;keyword&gt;Physicians&lt;/keyword&gt;&lt;keyword&gt;Predictor&lt;/keyword&gt;&lt;keyword&gt;Prognostic factors&lt;/keyword&gt;&lt;keyword&gt;RANDOMIZED-TRIAL&lt;/keyword&gt;&lt;keyword&gt;Regression&lt;/keyword&gt;&lt;keyword&gt;Research&lt;/keyword&gt;&lt;keyword&gt;treatment&lt;/keyword&gt;&lt;keyword&gt;treatment outcome&lt;/keyword&gt;&lt;keyword&gt;TRIAL&lt;/keyword&gt;&lt;/keywords&gt;&lt;dates&gt;&lt;year&gt;2012&lt;/year&gt;&lt;/dates&gt;&lt;isbn&gt;1532-2149&lt;/isbn&gt;&lt;urls&gt;&lt;related-urls&gt;&lt;url&gt;http://dx.doi.org/10.1002/j.1532-2149.2012.00152.x&lt;/url&gt;&lt;/related-urls&gt;&lt;/urls&gt;&lt;/record&gt;&lt;/Cite&gt;&lt;/EndNote&gt;</w:instrText>
        </w:r>
        <w:r w:rsidR="00462726">
          <w:fldChar w:fldCharType="separate"/>
        </w:r>
        <w:r w:rsidR="00462726" w:rsidRPr="00462726">
          <w:rPr>
            <w:noProof/>
            <w:vertAlign w:val="superscript"/>
          </w:rPr>
          <w:t>47</w:t>
        </w:r>
        <w:r w:rsidR="00462726">
          <w:fldChar w:fldCharType="end"/>
        </w:r>
      </w:hyperlink>
      <w:r w:rsidR="00F333A8">
        <w:t>.  One way t</w:t>
      </w:r>
      <w:r w:rsidR="00FA6ECE">
        <w:t xml:space="preserve">o implement this procedure in practice would </w:t>
      </w:r>
      <w:r w:rsidR="00F333A8">
        <w:t xml:space="preserve">be for </w:t>
      </w:r>
      <w:r w:rsidR="00FA6ECE">
        <w:t xml:space="preserve">practitioners to communicate </w:t>
      </w:r>
      <w:r w:rsidR="00991C17">
        <w:t>explicitly</w:t>
      </w:r>
      <w:r w:rsidR="00FA6ECE">
        <w:t xml:space="preserve"> that they believe a treatment is effective</w:t>
      </w:r>
      <w:r w:rsidR="00F333A8">
        <w:t>, an approach which clearly overlaps with communication interventions designed to help doctors encourage patients to have positive expectations.</w:t>
      </w:r>
      <w:r w:rsidR="00FA6ECE">
        <w:t xml:space="preserve">  </w:t>
      </w:r>
      <w:r w:rsidR="00991C17">
        <w:t>Implementing P</w:t>
      </w:r>
      <w:r w:rsidR="00467366">
        <w:t xml:space="preserve">rocedure </w:t>
      </w:r>
      <w:r w:rsidR="000423DC">
        <w:t>6</w:t>
      </w:r>
      <w:r w:rsidR="00467366">
        <w:t xml:space="preserve"> </w:t>
      </w:r>
      <w:r w:rsidR="00991C17">
        <w:t xml:space="preserve">also </w:t>
      </w:r>
      <w:r w:rsidR="000423DC">
        <w:t>depends</w:t>
      </w:r>
      <w:r w:rsidR="00467366">
        <w:t xml:space="preserve"> </w:t>
      </w:r>
      <w:r w:rsidR="000423DC">
        <w:t xml:space="preserve">on </w:t>
      </w:r>
      <w:r w:rsidR="00991C17">
        <w:t xml:space="preserve">practitioners having </w:t>
      </w:r>
      <w:r w:rsidR="000423DC">
        <w:t xml:space="preserve">relevant </w:t>
      </w:r>
      <w:r w:rsidR="00467366">
        <w:t xml:space="preserve">high quality evidence </w:t>
      </w:r>
      <w:r w:rsidR="00991C17">
        <w:t xml:space="preserve">readily available and accessible and understanding </w:t>
      </w:r>
      <w:r w:rsidR="000423DC">
        <w:t>this evidence as it applies to the patient.</w:t>
      </w:r>
    </w:p>
    <w:p w14:paraId="1326584B" w14:textId="77777777" w:rsidR="00991C17" w:rsidRDefault="00991C17" w:rsidP="00237C29">
      <w:pPr>
        <w:spacing w:line="480" w:lineRule="auto"/>
      </w:pPr>
    </w:p>
    <w:p w14:paraId="4235F4BE" w14:textId="1728C53F" w:rsidR="00C27459" w:rsidRDefault="00CD0071" w:rsidP="00462726">
      <w:pPr>
        <w:spacing w:line="480" w:lineRule="auto"/>
      </w:pPr>
      <w:r>
        <w:t xml:space="preserve">A </w:t>
      </w:r>
      <w:r w:rsidR="0001107B">
        <w:t xml:space="preserve">small proportion of </w:t>
      </w:r>
      <w:r>
        <w:t>studies (9% of experimental studies</w:t>
      </w:r>
      <w:r w:rsidR="0001107B">
        <w:t xml:space="preserve"> and no clinical studies</w:t>
      </w:r>
      <w:r>
        <w:t>) emphasised a practitioner’s status or other characteristics (Procedure 7)</w:t>
      </w:r>
      <w:r w:rsidR="00684C93">
        <w:t xml:space="preserve">.  For some patients a high status practitioner might elicit more confidence in the treatment (and thus higher expectations) and/or a </w:t>
      </w:r>
      <w:r w:rsidR="00684C93">
        <w:lastRenderedPageBreak/>
        <w:t>more positive affective response to the consultation</w:t>
      </w:r>
      <w:r w:rsidR="00FE5A71">
        <w:t xml:space="preserve"> </w:t>
      </w:r>
      <w:hyperlink w:anchor="_ENREF_48" w:tooltip="White, 2012 #4705" w:history="1">
        <w:r w:rsidR="00462726">
          <w:fldChar w:fldCharType="begin"/>
        </w:r>
        <w:r w:rsidR="00462726">
          <w:instrText xml:space="preserve"> ADDIN EN.CITE &lt;EndNote&gt;&lt;Cite&gt;&lt;Author&gt;White&lt;/Author&gt;&lt;Year&gt;2012&lt;/Year&gt;&lt;RecNum&gt;4705&lt;/RecNum&gt;&lt;DisplayText&gt;&lt;style face="superscript"&gt;48&lt;/style&gt;&lt;/DisplayText&gt;&lt;record&gt;&lt;rec-number&gt;4705&lt;/rec-number&gt;&lt;foreign-keys&gt;&lt;key app="EN" db-id="0pf50avsqaa99ye5twvpvdabtsespt0ddarp" timestamp="1402946827"&gt;4705&lt;/key&gt;&lt;/foreign-keys&gt;&lt;ref-type name="Journal Article"&gt;17&lt;/ref-type&gt;&lt;contributors&gt;&lt;authors&gt;&lt;author&gt;White, P.&lt;/author&gt;&lt;author&gt;Bishop, F. L.&lt;/author&gt;&lt;author&gt;Prescott, P.&lt;/author&gt;&lt;author&gt;Scott, C.&lt;/author&gt;&lt;author&gt;Little, Paul&lt;/author&gt;&lt;author&gt;Lewith, G.&lt;/author&gt;&lt;/authors&gt;&lt;/contributors&gt;&lt;titles&gt;&lt;title&gt;Practice, practitioner or placebo? A multifactorial, mixed methods randomized controlled trial of acupuncture&lt;/title&gt;&lt;secondary-title&gt;Pain&lt;/secondary-title&gt;&lt;/titles&gt;&lt;periodical&gt;&lt;full-title&gt;Pain&lt;/full-title&gt;&lt;abbr-1&gt;Pain&lt;/abbr-1&gt;&lt;abbr-2&gt;Pain&lt;/abbr-2&gt;&lt;/periodical&gt;&lt;pages&gt;455-462&lt;/pages&gt;&lt;volume&gt;153&lt;/volume&gt;&lt;reprint-edition&gt;NOT IN FILE&lt;/reprint-edition&gt;&lt;keywords&gt;&lt;keyword&gt;placebo&lt;/keyword&gt;&lt;keyword&gt;RCT&lt;/keyword&gt;&lt;keyword&gt;Placebos&lt;/keyword&gt;&lt;keyword&gt;empathy&lt;/keyword&gt;&lt;keyword&gt;POPULATION&lt;/keyword&gt;&lt;keyword&gt;pain&lt;/keyword&gt;&lt;keyword&gt;Practice&lt;/keyword&gt;&lt;keyword&gt;mixed methods&lt;/keyword&gt;&lt;keyword&gt;Methods&lt;/keyword&gt;&lt;keyword&gt;Randomized controlled trial&lt;/keyword&gt;&lt;keyword&gt;TRIAL&lt;/keyword&gt;&lt;keyword&gt;acupuncture&lt;/keyword&gt;&lt;/keywords&gt;&lt;dates&gt;&lt;year&gt;2012&lt;/year&gt;&lt;/dates&gt;&lt;urls&gt;&lt;/urls&gt;&lt;custom2&gt;PMID: 22169359&lt;/custom2&gt;&lt;/record&gt;&lt;/Cite&gt;&lt;/EndNote&gt;</w:instrText>
        </w:r>
        <w:r w:rsidR="00462726">
          <w:fldChar w:fldCharType="separate"/>
        </w:r>
        <w:r w:rsidR="00462726" w:rsidRPr="00462726">
          <w:rPr>
            <w:noProof/>
            <w:vertAlign w:val="superscript"/>
          </w:rPr>
          <w:t>48</w:t>
        </w:r>
        <w:r w:rsidR="00462726">
          <w:fldChar w:fldCharType="end"/>
        </w:r>
      </w:hyperlink>
      <w:r w:rsidR="00684C93">
        <w:t xml:space="preserve">.  </w:t>
      </w:r>
      <w:r w:rsidR="0001107B">
        <w:t xml:space="preserve">Some aspects of this procedure are already part of clinical practice, for example the </w:t>
      </w:r>
      <w:r w:rsidR="00FE5A71">
        <w:t xml:space="preserve">routine </w:t>
      </w:r>
      <w:r w:rsidR="0001107B">
        <w:t>display of medical c</w:t>
      </w:r>
      <w:r w:rsidR="00135DE2">
        <w:t>ertificates in doctors’ offices</w:t>
      </w:r>
      <w:r w:rsidR="00991C17">
        <w:t>;</w:t>
      </w:r>
      <w:r w:rsidR="00FE5A71">
        <w:t xml:space="preserve"> </w:t>
      </w:r>
      <w:r w:rsidR="00E75914">
        <w:t xml:space="preserve">others are inherent in the tools of the doctor, such as </w:t>
      </w:r>
      <w:r w:rsidR="00FE5A71">
        <w:t xml:space="preserve">the symbolic properties of the stethoscope </w:t>
      </w:r>
      <w:hyperlink w:anchor="_ENREF_49" w:tooltip="Rice, 2010 #6859" w:history="1">
        <w:r w:rsidR="00462726">
          <w:fldChar w:fldCharType="begin"/>
        </w:r>
        <w:r w:rsidR="00462726">
          <w:instrText xml:space="preserve"> ADDIN EN.CITE &lt;EndNote&gt;&lt;Cite&gt;&lt;Author&gt;Rice&lt;/Author&gt;&lt;Year&gt;2010&lt;/Year&gt;&lt;RecNum&gt;6859&lt;/RecNum&gt;&lt;DisplayText&gt;&lt;style face="superscript"&gt;49&lt;/style&gt;&lt;/DisplayText&gt;&lt;record&gt;&lt;rec-number&gt;6859&lt;/rec-number&gt;&lt;foreign-keys&gt;&lt;key app="EN" db-id="0pf50avsqaa99ye5twvpvdabtsespt0ddarp" timestamp="1467722120"&gt;6859&lt;/key&gt;&lt;/foreign-keys&gt;&lt;ref-type name="Journal Article"&gt;17&lt;/ref-type&gt;&lt;contributors&gt;&lt;authors&gt;&lt;author&gt;Rice, Tom&lt;/author&gt;&lt;/authors&gt;&lt;/contributors&gt;&lt;titles&gt;&lt;title&gt;‘The hallmark of a doctor’: the stethoscope and the making of medical identity&lt;/title&gt;&lt;secondary-title&gt;Journal of Material Culture&lt;/secondary-title&gt;&lt;/titles&gt;&lt;periodical&gt;&lt;full-title&gt;Journal of Material Culture&lt;/full-title&gt;&lt;/periodical&gt;&lt;pages&gt;287-301&lt;/pages&gt;&lt;volume&gt;15&lt;/volume&gt;&lt;number&gt;3&lt;/number&gt;&lt;dates&gt;&lt;year&gt;2010&lt;/year&gt;&lt;pub-dates&gt;&lt;date&gt;September 1, 2010&lt;/date&gt;&lt;/pub-dates&gt;&lt;/dates&gt;&lt;urls&gt;&lt;related-urls&gt;&lt;url&gt;http://mcu.sagepub.com/content/15/3/287.abstract&lt;/url&gt;&lt;/related-urls&gt;&lt;/urls&gt;&lt;electronic-resource-num&gt;10.1177/1359183510373985&lt;/electronic-resource-num&gt;&lt;/record&gt;&lt;/Cite&gt;&lt;/EndNote&gt;</w:instrText>
        </w:r>
        <w:r w:rsidR="00462726">
          <w:fldChar w:fldCharType="separate"/>
        </w:r>
        <w:r w:rsidR="00462726" w:rsidRPr="00462726">
          <w:rPr>
            <w:noProof/>
            <w:vertAlign w:val="superscript"/>
          </w:rPr>
          <w:t>49</w:t>
        </w:r>
        <w:r w:rsidR="00462726">
          <w:fldChar w:fldCharType="end"/>
        </w:r>
      </w:hyperlink>
      <w:r w:rsidR="0001107B">
        <w:t xml:space="preserve">.  </w:t>
      </w:r>
      <w:r w:rsidR="00964215">
        <w:t>However, there is likely to be scope for testing their effects and augmenting their use if appropriate.</w:t>
      </w:r>
    </w:p>
    <w:p w14:paraId="26F10351" w14:textId="77777777" w:rsidR="0018341B" w:rsidRDefault="0018341B" w:rsidP="00C27459">
      <w:pPr>
        <w:pStyle w:val="Heading3"/>
        <w:spacing w:before="0" w:line="480" w:lineRule="auto"/>
      </w:pPr>
    </w:p>
    <w:p w14:paraId="7D056C90" w14:textId="46E02703" w:rsidR="00C27459" w:rsidRDefault="001045AC" w:rsidP="00C27459">
      <w:pPr>
        <w:pStyle w:val="Heading3"/>
        <w:spacing w:before="0" w:line="480" w:lineRule="auto"/>
      </w:pPr>
      <w:r>
        <w:t xml:space="preserve">The </w:t>
      </w:r>
      <w:r w:rsidR="00C27459" w:rsidRPr="003C0070">
        <w:t>Healthcare Setting</w:t>
      </w:r>
    </w:p>
    <w:p w14:paraId="23B10FE3" w14:textId="3273C35D" w:rsidR="00004360" w:rsidRDefault="00004360" w:rsidP="00B5556C">
      <w:pPr>
        <w:spacing w:line="480" w:lineRule="auto"/>
      </w:pPr>
      <w:r>
        <w:t xml:space="preserve">Procedures 8 and 9 relate to the efforts made in studies to </w:t>
      </w:r>
      <w:r w:rsidR="00C9279B">
        <w:t xml:space="preserve">actively </w:t>
      </w:r>
      <w:r>
        <w:t xml:space="preserve">recruit and retain </w:t>
      </w:r>
      <w:r w:rsidR="00B5556C">
        <w:t xml:space="preserve">patients </w:t>
      </w:r>
      <w:r>
        <w:t xml:space="preserve">respectively.  Clinical and experimental studies both reportedly used these procedures sparingly (&lt;20% for active recruitment and &lt;5% for active retention).  Such efforts may make </w:t>
      </w:r>
      <w:r w:rsidR="00B5556C">
        <w:t xml:space="preserve">patients </w:t>
      </w:r>
      <w:r>
        <w:t xml:space="preserve">feel valued and could be implemented in practice through the use of personalised communications from practitioners to encourage attendance at appointments.  </w:t>
      </w:r>
    </w:p>
    <w:p w14:paraId="0FBF2021" w14:textId="77777777" w:rsidR="00004360" w:rsidRDefault="00004360" w:rsidP="001045AC">
      <w:pPr>
        <w:spacing w:line="480" w:lineRule="auto"/>
      </w:pPr>
    </w:p>
    <w:p w14:paraId="1DE34C14" w14:textId="44768581" w:rsidR="0001107B" w:rsidRDefault="00237C29" w:rsidP="00401260">
      <w:pPr>
        <w:spacing w:line="480" w:lineRule="auto"/>
      </w:pPr>
      <w:r>
        <w:t xml:space="preserve">Three </w:t>
      </w:r>
      <w:r w:rsidR="0001107B">
        <w:t xml:space="preserve">of the eight </w:t>
      </w:r>
      <w:r>
        <w:t xml:space="preserve">procedures </w:t>
      </w:r>
      <w:r w:rsidR="0001107B">
        <w:t xml:space="preserve">in this domain </w:t>
      </w:r>
      <w:r>
        <w:t xml:space="preserve">were used by over half of clinical and experimental studies and relate to basic structural features of research: following a protocol, ethical oversight, </w:t>
      </w:r>
      <w:r w:rsidR="00FA6ECE">
        <w:t xml:space="preserve">and </w:t>
      </w:r>
      <w:r>
        <w:t>participating in research</w:t>
      </w:r>
      <w:r w:rsidR="0001107B">
        <w:t xml:space="preserve"> (</w:t>
      </w:r>
      <w:r w:rsidR="00401260">
        <w:t xml:space="preserve">procedures </w:t>
      </w:r>
      <w:r w:rsidR="0001107B">
        <w:t>11 to 13)</w:t>
      </w:r>
      <w:r>
        <w:t xml:space="preserve">.  They are thought to impact patients’ expectations, by emphasising the legitimacy of the intervention that is being provided and the importance of the patient’s contribution to a bigger project, i.e. generating knowledge.  </w:t>
      </w:r>
      <w:r w:rsidR="0001107B">
        <w:t xml:space="preserve">Translating these procedures into practice could involve, for example, clinicians explicitly talking with patients about official guidance and treatment protocols that they are following.  </w:t>
      </w:r>
    </w:p>
    <w:p w14:paraId="3B48CFCC" w14:textId="77777777" w:rsidR="0018341B" w:rsidRDefault="0018341B" w:rsidP="001045AC">
      <w:pPr>
        <w:spacing w:line="480" w:lineRule="auto"/>
      </w:pPr>
    </w:p>
    <w:p w14:paraId="56DE82E2" w14:textId="11EC82DA" w:rsidR="0001107B" w:rsidRDefault="00237C29" w:rsidP="00462726">
      <w:pPr>
        <w:spacing w:line="480" w:lineRule="auto"/>
      </w:pPr>
      <w:r>
        <w:t xml:space="preserve">Symptom monitoring </w:t>
      </w:r>
      <w:r w:rsidR="0094652D">
        <w:t>(</w:t>
      </w:r>
      <w:r w:rsidR="00401260">
        <w:t xml:space="preserve">procedure </w:t>
      </w:r>
      <w:r w:rsidR="0094652D">
        <w:t xml:space="preserve">14) </w:t>
      </w:r>
      <w:r w:rsidR="004D43BE">
        <w:t xml:space="preserve">was </w:t>
      </w:r>
      <w:r w:rsidR="0094652D">
        <w:t xml:space="preserve">commonly used in both clinical and experimental studies.  This could be implemented in practice for example through </w:t>
      </w:r>
      <w:r w:rsidR="0001107B">
        <w:t xml:space="preserve">repeatedly </w:t>
      </w:r>
      <w:r w:rsidR="0094652D">
        <w:t>using patient reported outcome measures (</w:t>
      </w:r>
      <w:r w:rsidR="003432FE">
        <w:t xml:space="preserve">see </w:t>
      </w:r>
      <w:hyperlink w:anchor="_ENREF_50" w:tooltip="Snyder, 2012 #6860" w:history="1">
        <w:r w:rsidR="00462726">
          <w:fldChar w:fldCharType="begin"/>
        </w:r>
        <w:r w:rsidR="00462726">
          <w:instrText xml:space="preserve"> ADDIN EN.CITE &lt;EndNote&gt;&lt;Cite&gt;&lt;Author&gt;Snyder&lt;/Author&gt;&lt;Year&gt;2012&lt;/Year&gt;&lt;RecNum&gt;6860&lt;/RecNum&gt;&lt;DisplayText&gt;&lt;style face="superscript"&gt;50&lt;/style&gt;&lt;/DisplayText&gt;&lt;record&gt;&lt;rec-number&gt;6860&lt;/rec-number&gt;&lt;foreign-keys&gt;&lt;key app="EN" db-id="0pf50avsqaa99ye5twvpvdabtsespt0ddarp" timestamp="1467722974"&gt;6860&lt;/key&gt;&lt;/foreign-keys&gt;&lt;ref-type name="Journal Article"&gt;17&lt;/ref-type&gt;&lt;contributors&gt;&lt;authors&gt;&lt;author&gt;Snyder, Claire F.&lt;/author&gt;&lt;author&gt;Aaronson, Neil K.&lt;/author&gt;&lt;author&gt;Choucair, Ali K.&lt;/author&gt;&lt;author&gt;Elliott, Thomas E.&lt;/author&gt;&lt;author&gt;Greenhalgh, Joanne&lt;/author&gt;&lt;author&gt;Halyard, Michele Y.&lt;/author&gt;&lt;author&gt;Hess, Rachel&lt;/author&gt;&lt;author&gt;Miller, Deborah M.&lt;/author&gt;&lt;author&gt;Reeve, Bryce B.&lt;/author&gt;&lt;author&gt;Santana, Maria&lt;/author&gt;&lt;/authors&gt;&lt;/contributors&gt;&lt;titles&gt;&lt;title&gt;Implementing patient-reported outcomes assessment in clinical practice: a review of the options and considerations&lt;/title&gt;&lt;secondary-title&gt;Quality of Life Research&lt;/secondary-title&gt;&lt;/titles&gt;&lt;periodical&gt;&lt;full-title&gt;Quality of Life Research&lt;/full-title&gt;&lt;abbr-1&gt;Qual. Life Res.&lt;/abbr-1&gt;&lt;abbr-2&gt;Qual Life Res&lt;/abbr-2&gt;&lt;/periodical&gt;&lt;pages&gt;1305-1314&lt;/pages&gt;&lt;volume&gt;21&lt;/volume&gt;&lt;number&gt;8&lt;/number&gt;&lt;dates&gt;&lt;year&gt;2012&lt;/year&gt;&lt;/dates&gt;&lt;isbn&gt;1573-2649&lt;/isbn&gt;&lt;label&gt;Snyder2012&lt;/label&gt;&lt;work-type&gt;journal article&lt;/work-type&gt;&lt;urls&gt;&lt;related-urls&gt;&lt;url&gt;http://dx.doi.org/10.1007/s11136-011-0054-x&lt;/url&gt;&lt;/related-urls&gt;&lt;/urls&gt;&lt;electronic-resource-num&gt;10.1007/s11136-011-0054-x&lt;/electronic-resource-num&gt;&lt;/record&gt;&lt;/Cite&gt;&lt;/EndNote&gt;</w:instrText>
        </w:r>
        <w:r w:rsidR="00462726">
          <w:fldChar w:fldCharType="separate"/>
        </w:r>
        <w:r w:rsidR="00462726" w:rsidRPr="00462726">
          <w:rPr>
            <w:noProof/>
            <w:vertAlign w:val="superscript"/>
          </w:rPr>
          <w:t>50</w:t>
        </w:r>
        <w:r w:rsidR="00462726">
          <w:fldChar w:fldCharType="end"/>
        </w:r>
      </w:hyperlink>
      <w:r w:rsidR="0094652D">
        <w:t xml:space="preserve">) and </w:t>
      </w:r>
      <w:r>
        <w:t>might contribute to placebo effects through learning mechanisms (e.g. regular symptom monitoring act</w:t>
      </w:r>
      <w:r w:rsidR="0001107B">
        <w:t>s</w:t>
      </w:r>
      <w:r>
        <w:t xml:space="preserve"> as feedback to motivate health behaviours and/or modify </w:t>
      </w:r>
      <w:r>
        <w:lastRenderedPageBreak/>
        <w:t>patients’ goals)</w:t>
      </w:r>
      <w:r w:rsidR="0001107B">
        <w:t>.  Alternatively,</w:t>
      </w:r>
      <w:r>
        <w:t xml:space="preserve"> the mere act of asking a patient to monitor their symptoms could convey an expectation of treatment benefit, altering the meaning of a clinical interaction for the patient</w:t>
      </w:r>
      <w:r w:rsidR="007C30FF">
        <w:t xml:space="preserve">.  Traditionally such effects of the act of measurement are dismissed as Hawthorne effects but they may also be encompassed in broader definitions of placebo effects as meaning effects </w:t>
      </w:r>
      <w:hyperlink w:anchor="_ENREF_51" w:tooltip="Benedetti,  #6861" w:history="1">
        <w:r w:rsidR="00462726">
          <w:fldChar w:fldCharType="begin"/>
        </w:r>
        <w:r w:rsidR="00462726">
          <w:instrText xml:space="preserve"> ADDIN EN.CITE &lt;EndNote&gt;&lt;Cite ExcludeYear="1"&gt;&lt;Author&gt;Benedetti&lt;/Author&gt;&lt;RecNum&gt;6861&lt;/RecNum&gt;&lt;DisplayText&gt;&lt;style face="superscript"&gt;51&lt;/style&gt;&lt;/DisplayText&gt;&lt;record&gt;&lt;rec-number&gt;6861&lt;/rec-number&gt;&lt;foreign-keys&gt;&lt;key app="EN" db-id="0pf50avsqaa99ye5twvpvdabtsespt0ddarp" timestamp="1467726326"&gt;6861&lt;/key&gt;&lt;/foreign-keys&gt;&lt;ref-type name="Journal Article"&gt;17&lt;/ref-type&gt;&lt;contributors&gt;&lt;authors&gt;&lt;author&gt;Benedetti, Fabrizio&lt;/author&gt;&lt;author&gt;Carlino, Elisa&lt;/author&gt;&lt;author&gt;Piedimonte, Alessandro&lt;/author&gt;&lt;/authors&gt;&lt;/contributors&gt;&lt;titles&gt;&lt;title&gt;Increasing uncertainty in CNS clinical trials: the role of placebo, nocebo, and Hawthorne effects&lt;/title&gt;&lt;secondary-title&gt;The Lancet Neurology&lt;/secondary-title&gt;&lt;/titles&gt;&lt;periodical&gt;&lt;full-title&gt;The Lancet Neurology&lt;/full-title&gt;&lt;/periodical&gt;&lt;pages&gt;736-747&lt;/pages&gt;&lt;volume&gt;15&lt;/volume&gt;&lt;number&gt;7&lt;/number&gt;&lt;dates&gt;&lt;/dates&gt;&lt;publisher&gt;Elsevier&lt;/publisher&gt;&lt;isbn&gt;1474-4422&lt;/isbn&gt;&lt;urls&gt;&lt;related-urls&gt;&lt;url&gt;http://dx.doi.org/10.1016/S1474-4422(16)00066-1&lt;/url&gt;&lt;/related-urls&gt;&lt;/urls&gt;&lt;electronic-resource-num&gt;10.1016/s1474-4422(16)00066-1&lt;/electronic-resource-num&gt;&lt;access-date&gt;2016/07/05&lt;/access-date&gt;&lt;/record&gt;&lt;/Cite&gt;&lt;/EndNote&gt;</w:instrText>
        </w:r>
        <w:r w:rsidR="00462726">
          <w:fldChar w:fldCharType="separate"/>
        </w:r>
        <w:r w:rsidR="00462726" w:rsidRPr="00462726">
          <w:rPr>
            <w:noProof/>
            <w:vertAlign w:val="superscript"/>
          </w:rPr>
          <w:t>51</w:t>
        </w:r>
        <w:r w:rsidR="00462726">
          <w:fldChar w:fldCharType="end"/>
        </w:r>
      </w:hyperlink>
      <w:r w:rsidR="004D43BE">
        <w:t xml:space="preserve"> and could </w:t>
      </w:r>
      <w:r w:rsidR="00D719FA">
        <w:t xml:space="preserve">thus </w:t>
      </w:r>
      <w:r w:rsidR="004D43BE">
        <w:t>enhance effects in clinical practice despite being considered a nuisance in clinical research</w:t>
      </w:r>
      <w:r>
        <w:t xml:space="preserve">.  </w:t>
      </w:r>
    </w:p>
    <w:p w14:paraId="40A2A961" w14:textId="77777777" w:rsidR="0018341B" w:rsidRDefault="0018341B" w:rsidP="001045AC">
      <w:pPr>
        <w:spacing w:line="480" w:lineRule="auto"/>
      </w:pPr>
    </w:p>
    <w:p w14:paraId="7916CB5E" w14:textId="3964A8A2" w:rsidR="00C27459" w:rsidRDefault="0094652D" w:rsidP="00462726">
      <w:pPr>
        <w:spacing w:line="480" w:lineRule="auto"/>
      </w:pPr>
      <w:r>
        <w:t xml:space="preserve">Very few placebo studies </w:t>
      </w:r>
      <w:r w:rsidR="001045AC">
        <w:t xml:space="preserve">(5% of experimental and no clinical studies) </w:t>
      </w:r>
      <w:r>
        <w:t>reported enhancing the physical or interpersonal environment</w:t>
      </w:r>
      <w:r w:rsidR="00237C29">
        <w:t xml:space="preserve"> </w:t>
      </w:r>
      <w:r>
        <w:t>(</w:t>
      </w:r>
      <w:r w:rsidR="00401260">
        <w:t xml:space="preserve">procedure </w:t>
      </w:r>
      <w:r>
        <w:t>15)</w:t>
      </w:r>
      <w:r w:rsidR="001045AC">
        <w:t xml:space="preserve">.  There is a </w:t>
      </w:r>
      <w:r>
        <w:t xml:space="preserve">separate </w:t>
      </w:r>
      <w:r w:rsidR="001045AC">
        <w:t xml:space="preserve">and </w:t>
      </w:r>
      <w:r>
        <w:t xml:space="preserve">distinct literature on environment modifications in health settings that might </w:t>
      </w:r>
      <w:r w:rsidR="00AF17E2">
        <w:t xml:space="preserve">be usefully integrated </w:t>
      </w:r>
      <w:r w:rsidR="003432FE">
        <w:t xml:space="preserve">with the placebo literature when </w:t>
      </w:r>
      <w:r>
        <w:t>develop</w:t>
      </w:r>
      <w:r w:rsidR="003432FE">
        <w:t>ing</w:t>
      </w:r>
      <w:r>
        <w:t xml:space="preserve"> clinical applications </w:t>
      </w:r>
      <w:r w:rsidR="00AF17E2">
        <w:t xml:space="preserve">in this area </w:t>
      </w:r>
      <w:r w:rsidR="003432FE">
        <w:t xml:space="preserve">and modelling mechanisms of </w:t>
      </w:r>
      <w:proofErr w:type="gramStart"/>
      <w:r w:rsidR="003432FE">
        <w:t xml:space="preserve">action </w:t>
      </w:r>
      <w:r w:rsidR="00AF17E2">
        <w:fldChar w:fldCharType="begin">
          <w:fldData xml:space="preserve">PEVuZE5vdGU+PENpdGU+PEF1dGhvcj5EcmFob3RhPC9BdXRob3I+PFllYXI+MjAxMjwvWWVhcj48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</w:fldData>
        </w:fldChar>
      </w:r>
      <w:proofErr w:type="gramEnd"/>
      <w:r w:rsidR="00462726">
        <w:instrText xml:space="preserve"> ADDIN EN.CITE </w:instrText>
      </w:r>
      <w:r w:rsidR="00462726">
        <w:fldChar w:fldCharType="begin">
          <w:fldData xml:space="preserve">PEVuZE5vdGU+PENpdGU+PEF1dGhvcj5EcmFob3RhPC9BdXRob3I+PFllYXI+MjAxMjwvWWVhcj48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</w:fldData>
        </w:fldChar>
      </w:r>
      <w:r w:rsidR="00462726">
        <w:instrText xml:space="preserve"> ADDIN EN.CITE.DATA </w:instrText>
      </w:r>
      <w:r w:rsidR="00462726">
        <w:fldChar w:fldCharType="end"/>
      </w:r>
      <w:r w:rsidR="00AF17E2">
        <w:fldChar w:fldCharType="separate"/>
      </w:r>
      <w:hyperlink w:anchor="_ENREF_52" w:tooltip="Drahota, 2012 #1205" w:history="1">
        <w:r w:rsidR="00462726" w:rsidRPr="00462726">
          <w:rPr>
            <w:noProof/>
            <w:vertAlign w:val="superscript"/>
          </w:rPr>
          <w:t>52</w:t>
        </w:r>
      </w:hyperlink>
      <w:r w:rsidR="00462726" w:rsidRPr="00462726">
        <w:rPr>
          <w:noProof/>
          <w:vertAlign w:val="superscript"/>
        </w:rPr>
        <w:t xml:space="preserve"> </w:t>
      </w:r>
      <w:hyperlink w:anchor="_ENREF_53" w:tooltip="Dijkstra, 2006 #1157" w:history="1">
        <w:r w:rsidR="00462726" w:rsidRPr="00462726">
          <w:rPr>
            <w:noProof/>
            <w:vertAlign w:val="superscript"/>
          </w:rPr>
          <w:t>53</w:t>
        </w:r>
      </w:hyperlink>
      <w:r w:rsidR="00AF17E2">
        <w:fldChar w:fldCharType="end"/>
      </w:r>
      <w:r>
        <w:t>.</w:t>
      </w:r>
    </w:p>
    <w:p w14:paraId="118F46FA" w14:textId="77777777" w:rsidR="0018341B" w:rsidRDefault="0018341B" w:rsidP="00C27459">
      <w:pPr>
        <w:pStyle w:val="Heading3"/>
        <w:spacing w:before="0" w:line="480" w:lineRule="auto"/>
      </w:pPr>
    </w:p>
    <w:p w14:paraId="2A966D00" w14:textId="67E066C6" w:rsidR="00C27459" w:rsidRDefault="00C27459" w:rsidP="00C27459">
      <w:pPr>
        <w:pStyle w:val="Heading3"/>
        <w:spacing w:before="0" w:line="480" w:lineRule="auto"/>
      </w:pPr>
      <w:r w:rsidRPr="003C0070">
        <w:t>Treatment Characteristics</w:t>
      </w:r>
    </w:p>
    <w:p w14:paraId="4AA74EC1" w14:textId="043558B8" w:rsidR="009952B3" w:rsidRDefault="009952B3" w:rsidP="00462726">
      <w:pPr>
        <w:spacing w:line="480" w:lineRule="auto"/>
      </w:pPr>
      <w:r>
        <w:t xml:space="preserve">Eight procedures in the taxonomy involve </w:t>
      </w:r>
      <w:r w:rsidR="00D719FA">
        <w:t>modifying</w:t>
      </w:r>
      <w:r>
        <w:t xml:space="preserve"> the characteristics of a treatment.  Three involve prescribing sham interventions (sham medication</w:t>
      </w:r>
      <w:r w:rsidR="00004360">
        <w:t xml:space="preserve"> – </w:t>
      </w:r>
      <w:r w:rsidR="00401260">
        <w:t>procedure</w:t>
      </w:r>
      <w:r w:rsidR="00401260" w:rsidDel="00401260">
        <w:t xml:space="preserve"> </w:t>
      </w:r>
      <w:r w:rsidR="00004360">
        <w:t>16</w:t>
      </w:r>
      <w:r>
        <w:t xml:space="preserve">, </w:t>
      </w:r>
      <w:r w:rsidR="00004360">
        <w:t xml:space="preserve">sham physical interventions – </w:t>
      </w:r>
      <w:r w:rsidR="00401260">
        <w:t>procedure</w:t>
      </w:r>
      <w:r w:rsidR="00401260" w:rsidDel="00401260">
        <w:t xml:space="preserve"> </w:t>
      </w:r>
      <w:r w:rsidR="00004360">
        <w:t>17, and</w:t>
      </w:r>
      <w:r w:rsidR="00004360" w:rsidRPr="00004360">
        <w:t xml:space="preserve"> </w:t>
      </w:r>
      <w:r w:rsidR="00004360">
        <w:t xml:space="preserve">extra attention – </w:t>
      </w:r>
      <w:r w:rsidR="00401260">
        <w:t>procedure</w:t>
      </w:r>
      <w:r w:rsidR="00401260" w:rsidDel="00401260">
        <w:t xml:space="preserve"> </w:t>
      </w:r>
      <w:r w:rsidR="00004360">
        <w:t>18</w:t>
      </w:r>
      <w:r>
        <w:t>) while a fourth involves prescribing a substance unlikely to be effective for the symptom in question</w:t>
      </w:r>
      <w:r w:rsidR="00004360">
        <w:t xml:space="preserve"> (</w:t>
      </w:r>
      <w:r w:rsidR="00401260">
        <w:t>procedure</w:t>
      </w:r>
      <w:r w:rsidR="00401260" w:rsidDel="00401260">
        <w:t xml:space="preserve"> </w:t>
      </w:r>
      <w:r w:rsidR="00004360">
        <w:t>19)</w:t>
      </w:r>
      <w:r>
        <w:t xml:space="preserve">.  These four procedures represent variations in control conditions used in research and were frequently used by both clinical and experimental studies (with the exception of extra attention which was only used by 2-5% of studies).  </w:t>
      </w:r>
      <w:r w:rsidR="001C190C">
        <w:t>S</w:t>
      </w:r>
      <w:r w:rsidR="004B6403">
        <w:t xml:space="preserve">uch controls are thought to operate </w:t>
      </w:r>
      <w:r w:rsidR="001C190C">
        <w:t xml:space="preserve">primarily </w:t>
      </w:r>
      <w:r w:rsidR="004B6403">
        <w:t xml:space="preserve">via expectations, while affective pathways </w:t>
      </w:r>
      <w:r w:rsidR="001C190C">
        <w:t>may</w:t>
      </w:r>
      <w:r w:rsidR="004B6403">
        <w:t xml:space="preserve"> also be important when extra attention from trial personnel/medical staff is involved.  </w:t>
      </w:r>
      <w:r>
        <w:t xml:space="preserve">Of all the procedures in the taxonomy these four </w:t>
      </w:r>
      <w:r w:rsidR="004B6403">
        <w:t xml:space="preserve">that represent control conditions </w:t>
      </w:r>
      <w:r>
        <w:t xml:space="preserve">come closest to the traditional notion of how placebos could be applied in practice.  </w:t>
      </w:r>
      <w:r w:rsidR="0065748B">
        <w:t>Given ethical concern</w:t>
      </w:r>
      <w:r w:rsidR="00D40CE7">
        <w:t xml:space="preserve">s around deceptive prescribing </w:t>
      </w:r>
      <w:r w:rsidR="0065748B">
        <w:t>w</w:t>
      </w:r>
      <w:r>
        <w:t xml:space="preserve">e suggest that translational research </w:t>
      </w:r>
      <w:r w:rsidR="000B2353">
        <w:t>might</w:t>
      </w:r>
      <w:r>
        <w:t xml:space="preserve"> continue to focus on openly prescribing </w:t>
      </w:r>
      <w:r w:rsidR="0065748B">
        <w:t xml:space="preserve">sham interventions including placebo pills </w:t>
      </w:r>
      <w:r>
        <w:t xml:space="preserve">(as </w:t>
      </w:r>
      <w:proofErr w:type="gramStart"/>
      <w:r w:rsidR="00CD6909">
        <w:t xml:space="preserve">in </w:t>
      </w:r>
      <w:r w:rsidR="00CD6909" w:rsidRPr="00F77D2C">
        <w:rPr>
          <w:noProof/>
        </w:rPr>
        <w:fldChar w:fldCharType="begin">
          <w:fldData xml:space="preserve">PEVuZE5vdGU+PENpdGU+PEF1dGhvcj5LYXB0Y2h1azwvQXV0aG9yPjxZZWFyPjIwMTA8L1llYXI+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</w:fldData>
        </w:fldChar>
      </w:r>
      <w:proofErr w:type="gramEnd"/>
      <w:r w:rsidR="00462726">
        <w:rPr>
          <w:noProof/>
        </w:rPr>
        <w:instrText xml:space="preserve"> ADDIN EN.CITE </w:instrText>
      </w:r>
      <w:r w:rsidR="00462726">
        <w:rPr>
          <w:noProof/>
        </w:rPr>
        <w:fldChar w:fldCharType="begin">
          <w:fldData xml:space="preserve">PEVuZE5vdGU+PENpdGU+PEF1dGhvcj5LYXB0Y2h1azwvQXV0aG9yPjxZZWFyPjIwMTA8L1llYXI+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</w:fldData>
        </w:fldChar>
      </w:r>
      <w:r w:rsidR="00462726">
        <w:rPr>
          <w:noProof/>
        </w:rPr>
        <w:instrText xml:space="preserve"> ADDIN EN.CITE.DATA </w:instrText>
      </w:r>
      <w:r w:rsidR="00462726">
        <w:rPr>
          <w:noProof/>
        </w:rPr>
      </w:r>
      <w:r w:rsidR="00462726">
        <w:rPr>
          <w:noProof/>
        </w:rPr>
        <w:fldChar w:fldCharType="end"/>
      </w:r>
      <w:r w:rsidR="00CD6909" w:rsidRPr="00F77D2C">
        <w:rPr>
          <w:noProof/>
        </w:rPr>
      </w:r>
      <w:r w:rsidR="00CD6909" w:rsidRPr="00F77D2C">
        <w:rPr>
          <w:noProof/>
        </w:rPr>
        <w:fldChar w:fldCharType="separate"/>
      </w:r>
      <w:hyperlink w:anchor="_ENREF_14" w:tooltip="Kaptchuk, 2010 #2263" w:history="1">
        <w:r w:rsidR="00462726" w:rsidRPr="00462726">
          <w:rPr>
            <w:noProof/>
            <w:vertAlign w:val="superscript"/>
          </w:rPr>
          <w:t>14</w:t>
        </w:r>
      </w:hyperlink>
      <w:r w:rsidR="00462726" w:rsidRPr="00462726">
        <w:rPr>
          <w:noProof/>
          <w:vertAlign w:val="superscript"/>
        </w:rPr>
        <w:t xml:space="preserve"> </w:t>
      </w:r>
      <w:hyperlink w:anchor="_ENREF_15" w:tooltip="Kelley, 2012 #2308" w:history="1">
        <w:r w:rsidR="00462726" w:rsidRPr="00462726">
          <w:rPr>
            <w:noProof/>
            <w:vertAlign w:val="superscript"/>
          </w:rPr>
          <w:t>15</w:t>
        </w:r>
      </w:hyperlink>
      <w:r w:rsidR="00CD6909" w:rsidRPr="00F77D2C">
        <w:rPr>
          <w:noProof/>
        </w:rPr>
        <w:fldChar w:fldCharType="end"/>
      </w:r>
      <w:r>
        <w:t>)</w:t>
      </w:r>
      <w:r w:rsidR="002003DC">
        <w:t xml:space="preserve">.  </w:t>
      </w:r>
      <w:r w:rsidR="004B6403">
        <w:t>Other options should</w:t>
      </w:r>
      <w:r w:rsidR="002003DC">
        <w:t xml:space="preserve"> not </w:t>
      </w:r>
      <w:r w:rsidR="002003DC">
        <w:lastRenderedPageBreak/>
        <w:t>be dismissed entirely though</w:t>
      </w:r>
      <w:r w:rsidR="004B6403">
        <w:t xml:space="preserve">: </w:t>
      </w:r>
      <w:r w:rsidR="002003DC">
        <w:t xml:space="preserve">advanced consent </w:t>
      </w:r>
      <w:r w:rsidR="00CD6909">
        <w:t xml:space="preserve">and even waiving consent are </w:t>
      </w:r>
      <w:r w:rsidR="002003DC">
        <w:t xml:space="preserve">acceptable to some patients and so it is </w:t>
      </w:r>
      <w:r w:rsidR="00CD6909">
        <w:t xml:space="preserve">vital for translational research </w:t>
      </w:r>
      <w:r w:rsidR="002003DC">
        <w:t xml:space="preserve">to </w:t>
      </w:r>
      <w:r w:rsidR="00CD6909">
        <w:t>continue exploring</w:t>
      </w:r>
      <w:r w:rsidR="002003DC">
        <w:t xml:space="preserve"> </w:t>
      </w:r>
      <w:r>
        <w:t xml:space="preserve">patients’, practitioners’, and other stakeholders’ views on the acceptability and ethics of </w:t>
      </w:r>
      <w:r w:rsidR="004B6403">
        <w:t xml:space="preserve">diverse </w:t>
      </w:r>
      <w:r w:rsidR="002003DC">
        <w:t xml:space="preserve">ways of </w:t>
      </w:r>
      <w:r>
        <w:t xml:space="preserve">prescribing </w:t>
      </w:r>
      <w:r w:rsidR="002003DC">
        <w:t>placebos</w:t>
      </w:r>
      <w:r w:rsidR="008634FC">
        <w:t xml:space="preserve"> </w:t>
      </w:r>
      <w:hyperlink w:anchor="_ENREF_54" w:tooltip="Feffer, 2016 #6857" w:history="1">
        <w:r w:rsidR="00462726">
          <w:fldChar w:fldCharType="begin">
            <w:fldData xml:space="preserve">PEVuZE5vdGU+PENpdGU+PEF1dGhvcj5GZWZmZXI8L0F1dGhvcj48WWVhcj4yMDE2PC9ZZWFyPjxS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</w:fldData>
          </w:fldChar>
        </w:r>
        <w:r w:rsidR="00462726">
          <w:instrText xml:space="preserve"> ADDIN EN.CITE </w:instrText>
        </w:r>
        <w:r w:rsidR="00462726">
          <w:fldChar w:fldCharType="begin">
            <w:fldData xml:space="preserve">PEVuZE5vdGU+PENpdGU+PEF1dGhvcj5GZWZmZXI8L0F1dGhvcj48WWVhcj4yMDE2PC9ZZWFyPjxS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</w:fldData>
          </w:fldChar>
        </w:r>
        <w:r w:rsidR="00462726">
          <w:instrText xml:space="preserve"> ADDIN EN.CITE.DATA </w:instrText>
        </w:r>
        <w:r w:rsidR="00462726">
          <w:fldChar w:fldCharType="end"/>
        </w:r>
        <w:r w:rsidR="00462726">
          <w:fldChar w:fldCharType="separate"/>
        </w:r>
        <w:r w:rsidR="00462726" w:rsidRPr="00462726">
          <w:rPr>
            <w:noProof/>
            <w:vertAlign w:val="superscript"/>
          </w:rPr>
          <w:t>54-57</w:t>
        </w:r>
        <w:r w:rsidR="00462726">
          <w:fldChar w:fldCharType="end"/>
        </w:r>
      </w:hyperlink>
      <w:r>
        <w:t xml:space="preserve">.  </w:t>
      </w:r>
    </w:p>
    <w:p w14:paraId="3E20F622" w14:textId="77777777" w:rsidR="0018341B" w:rsidRDefault="0018341B" w:rsidP="00846B3C">
      <w:pPr>
        <w:spacing w:line="480" w:lineRule="auto"/>
      </w:pPr>
    </w:p>
    <w:p w14:paraId="7948D2CE" w14:textId="0D994750" w:rsidR="00846B3C" w:rsidRDefault="00846B3C" w:rsidP="00401260">
      <w:pPr>
        <w:spacing w:line="480" w:lineRule="auto"/>
      </w:pPr>
      <w:r>
        <w:t xml:space="preserve">Three procedures in this domain </w:t>
      </w:r>
      <w:r w:rsidR="00D719FA">
        <w:t>modify</w:t>
      </w:r>
      <w:r>
        <w:t xml:space="preserve"> the superficial (non-pharmacological or non-defining) characteristics of treatments.  Procedure </w:t>
      </w:r>
      <w:r w:rsidR="00004360">
        <w:t>20</w:t>
      </w:r>
      <w:r>
        <w:t xml:space="preserve"> is to highlight treatment side-effects to patients in order to encourage patients to see the treatment as potent; this </w:t>
      </w:r>
      <w:r w:rsidR="00401260">
        <w:t>procedure</w:t>
      </w:r>
      <w:r w:rsidR="00401260" w:rsidDel="00401260">
        <w:t xml:space="preserve"> </w:t>
      </w:r>
      <w:r>
        <w:t>was very rare, used by only 1% of clinical studies.  Procedure 2</w:t>
      </w:r>
      <w:r w:rsidR="00004360">
        <w:t>1</w:t>
      </w:r>
      <w:r>
        <w:t xml:space="preserve"> was much more commonly used and involves matching the appearance of real and control treatments (used by 40% of experimental and 82% of clinical studies), in order to maintain patient blinding.  </w:t>
      </w:r>
      <w:r w:rsidR="00D719FA">
        <w:t xml:space="preserve">This could be translated into clinical practice by designing the appearance of interventions to match patients’ beliefs about what effective interventions look like.  </w:t>
      </w:r>
      <w:r>
        <w:t xml:space="preserve">Procedure 22 involves </w:t>
      </w:r>
      <w:r w:rsidR="002003DC">
        <w:t>maximising or exaggerating the superficial characteristics of treatment</w:t>
      </w:r>
      <w:r>
        <w:t xml:space="preserve"> in order to generate larger placebo effects</w:t>
      </w:r>
      <w:r w:rsidR="002003DC">
        <w:t xml:space="preserve"> for example by using colour, large pill size, or ritualistic administration of medicines</w:t>
      </w:r>
      <w:r>
        <w:t>, manipulations which could alter the meaning of a treatment for a patient and/or enhance their expectations</w:t>
      </w:r>
      <w:r w:rsidR="002003DC">
        <w:t xml:space="preserve">.  </w:t>
      </w:r>
      <w:r>
        <w:t>22% of experimental studies reported using this procedure and o</w:t>
      </w:r>
      <w:r w:rsidR="004B6403">
        <w:t xml:space="preserve">ne way to translate </w:t>
      </w:r>
      <w:r>
        <w:t xml:space="preserve">it </w:t>
      </w:r>
      <w:r w:rsidR="002003DC">
        <w:t xml:space="preserve">into practice </w:t>
      </w:r>
      <w:r w:rsidR="004B6403">
        <w:t xml:space="preserve">would be </w:t>
      </w:r>
      <w:r>
        <w:t xml:space="preserve">to </w:t>
      </w:r>
      <w:r w:rsidR="002003DC">
        <w:t>c</w:t>
      </w:r>
      <w:r>
        <w:t>reate</w:t>
      </w:r>
      <w:r w:rsidR="002003DC">
        <w:t xml:space="preserve"> (and test) ritualistic procedures for patients to engage in when taking medicines.  </w:t>
      </w:r>
    </w:p>
    <w:p w14:paraId="314BA5B6" w14:textId="77777777" w:rsidR="0018341B" w:rsidRDefault="0018341B" w:rsidP="00C27459">
      <w:pPr>
        <w:spacing w:line="480" w:lineRule="auto"/>
      </w:pPr>
    </w:p>
    <w:p w14:paraId="540DFA0C" w14:textId="4C5191F1" w:rsidR="00C27459" w:rsidRDefault="00846B3C" w:rsidP="00462726">
      <w:pPr>
        <w:spacing w:line="480" w:lineRule="auto"/>
      </w:pPr>
      <w:r>
        <w:t xml:space="preserve">The final procedure in this domain </w:t>
      </w:r>
      <w:r w:rsidR="00352C2E">
        <w:t>–</w:t>
      </w:r>
      <w:r>
        <w:t xml:space="preserve"> </w:t>
      </w:r>
      <w:r w:rsidR="00401260">
        <w:t>procedure</w:t>
      </w:r>
      <w:r w:rsidR="00401260" w:rsidDel="00401260">
        <w:t xml:space="preserve"> </w:t>
      </w:r>
      <w:r w:rsidR="00352C2E">
        <w:t xml:space="preserve">23, </w:t>
      </w:r>
      <w:r>
        <w:t>conditioning to generate placebo effects - was used commonly and exclusively by experimental studies (</w:t>
      </w:r>
      <w:r w:rsidR="002003DC">
        <w:t>41%</w:t>
      </w:r>
      <w:r>
        <w:t>)</w:t>
      </w:r>
      <w:r w:rsidR="002003DC">
        <w:t xml:space="preserve">.  </w:t>
      </w:r>
      <w:r w:rsidR="00352C2E">
        <w:t xml:space="preserve">Conditioning protocols generate placebo effects through learning mechanisms </w:t>
      </w:r>
      <w:r w:rsidR="00B35E90">
        <w:t xml:space="preserve">and perhaps could be implemented in practice to reduce pharmaceutical dosages, as was achieved in a pilot study in children with attention deficit disorder </w:t>
      </w:r>
      <w:hyperlink w:anchor="_ENREF_43" w:tooltip="Sandler, 2008 #5344" w:history="1">
        <w:r w:rsidR="00462726">
          <w:fldChar w:fldCharType="begin"/>
        </w:r>
        <w:r w:rsidR="00462726">
          <w:instrText xml:space="preserve"> ADDIN EN.CITE &lt;EndNote&gt;&lt;Cite&gt;&lt;Author&gt;Sandler&lt;/Author&gt;&lt;Year&gt;2008&lt;/Year&gt;&lt;RecNum&gt;5344&lt;/RecNum&gt;&lt;DisplayText&gt;&lt;style face="superscript"&gt;43&lt;/style&gt;&lt;/DisplayText&gt;&lt;record&gt;&lt;rec-number&gt;5344&lt;/rec-number&gt;&lt;foreign-keys&gt;&lt;key app="EN" db-id="0pf50avsqaa99ye5twvpvdabtsespt0ddarp" timestamp="1407947673"&gt;5344&lt;/key&gt;&lt;/foreign-keys&gt;&lt;ref-type name="Journal Article"&gt;17&lt;/ref-type&gt;&lt;contributors&gt;&lt;authors&gt;&lt;author&gt;Sandler, A. D.&lt;/author&gt;&lt;author&gt;Bodfish, J. W.&lt;/author&gt;&lt;/authors&gt;&lt;/contributors&gt;&lt;titles&gt;&lt;title&gt;Open-label use of placebos in the treatment of ADHD: a pilot study&lt;/title&gt;&lt;secondary-title&gt;Child: Care, Health and Development&lt;/secondary-title&gt;&lt;/titles&gt;&lt;periodical&gt;&lt;full-title&gt;Child: Care, Health and Development&lt;/full-title&gt;&lt;abbr-1&gt;Child. Care. Health Dev.&lt;/abbr-1&gt;&lt;abbr-2&gt;Child Care Health Dev&lt;/abbr-2&gt;&lt;abbr-3&gt;Child: Care, Health &amp;amp; Development&lt;/abbr-3&gt;&lt;/periodical&gt;&lt;pages&gt;104-110&lt;/pages&gt;&lt;volume&gt;34&lt;/volume&gt;&lt;number&gt;1&lt;/number&gt;&lt;keywords&gt;&lt;keyword&gt;attention deficit hyperactivity disorder&lt;/keyword&gt;&lt;keyword&gt;expectancy&lt;/keyword&gt;&lt;keyword&gt;placebo&lt;/keyword&gt;&lt;keyword&gt;treatment&lt;/keyword&gt;&lt;/keywords&gt;&lt;dates&gt;&lt;year&gt;2008&lt;/year&gt;&lt;/dates&gt;&lt;publisher&gt;Blackwell Publishing Ltd&lt;/publisher&gt;&lt;isbn&gt;1365-2214&lt;/isbn&gt;&lt;urls&gt;&lt;related-urls&gt;&lt;url&gt;http://dx.doi.org/10.1111/j.1365-2214.2007.00797.x&lt;/url&gt;&lt;/related-urls&gt;&lt;/urls&gt;&lt;electronic-resource-num&gt;10.1111/j.1365-2214.2007.00797.x&lt;/electronic-resource-num&gt;&lt;/record&gt;&lt;/Cite&gt;&lt;/EndNote&gt;</w:instrText>
        </w:r>
        <w:r w:rsidR="00462726">
          <w:fldChar w:fldCharType="separate"/>
        </w:r>
        <w:r w:rsidR="00462726" w:rsidRPr="00462726">
          <w:rPr>
            <w:noProof/>
            <w:vertAlign w:val="superscript"/>
          </w:rPr>
          <w:t>43</w:t>
        </w:r>
        <w:r w:rsidR="00462726">
          <w:fldChar w:fldCharType="end"/>
        </w:r>
      </w:hyperlink>
      <w:r w:rsidR="00352C2E">
        <w:t xml:space="preserve">.  </w:t>
      </w:r>
    </w:p>
    <w:p w14:paraId="484C46F9" w14:textId="77777777" w:rsidR="0018341B" w:rsidRDefault="0018341B" w:rsidP="00C27459">
      <w:pPr>
        <w:spacing w:line="480" w:lineRule="auto"/>
      </w:pPr>
    </w:p>
    <w:p w14:paraId="0F70A7A0" w14:textId="20457515" w:rsidR="00C27459" w:rsidRDefault="001045AC" w:rsidP="00C27459">
      <w:pPr>
        <w:pStyle w:val="Heading3"/>
        <w:spacing w:before="0" w:line="480" w:lineRule="auto"/>
      </w:pPr>
      <w:r>
        <w:lastRenderedPageBreak/>
        <w:t xml:space="preserve">The </w:t>
      </w:r>
      <w:r w:rsidR="00C27459" w:rsidRPr="003C0070">
        <w:t>Patient-Practitioner Interaction</w:t>
      </w:r>
    </w:p>
    <w:p w14:paraId="41872551" w14:textId="212821ED" w:rsidR="00EF2407" w:rsidRDefault="00EF2407" w:rsidP="00462726">
      <w:pPr>
        <w:spacing w:line="480" w:lineRule="auto"/>
      </w:pPr>
      <w:r>
        <w:t xml:space="preserve">The </w:t>
      </w:r>
      <w:r w:rsidRPr="003C0070">
        <w:rPr>
          <w:i/>
          <w:iCs/>
        </w:rPr>
        <w:t>Patient-Practitioner Interaction</w:t>
      </w:r>
      <w:r>
        <w:t xml:space="preserve"> domain incorporates seven procedures related to the interpersonal relationship or interactions between a patient and their health care practitioner. </w:t>
      </w:r>
      <w:r w:rsidR="007D1048">
        <w:t xml:space="preserve"> These procedures are thought to operate primarily through affective mechanisms such as reduced anxiety after telling one’s story and being listened to with empathy and acknowledged</w:t>
      </w:r>
      <w:r w:rsidR="00C56AB4">
        <w:t>, although more cognitive pathways via expectations are also plausible</w:t>
      </w:r>
      <w:hyperlink w:anchor="_ENREF_58" w:tooltip="Street, 2009 #4194" w:history="1">
        <w:r w:rsidR="00462726">
          <w:fldChar w:fldCharType="begin">
            <w:fldData xml:space="preserve">PEVuZE5vdGU+PENpdGU+PEF1dGhvcj5TdHJlZXQ8L0F1dGhvcj48WWVhcj4yMDA5PC9ZZWFyPjxS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</w:fldData>
          </w:fldChar>
        </w:r>
        <w:r w:rsidR="00462726">
          <w:instrText xml:space="preserve"> ADDIN EN.CITE </w:instrText>
        </w:r>
        <w:r w:rsidR="00462726">
          <w:fldChar w:fldCharType="begin">
            <w:fldData xml:space="preserve">PEVuZE5vdGU+PENpdGU+PEF1dGhvcj5TdHJlZXQ8L0F1dGhvcj48WWVhcj4yMDA5PC9ZZWFyPjxS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</w:fldData>
          </w:fldChar>
        </w:r>
        <w:r w:rsidR="00462726">
          <w:instrText xml:space="preserve"> ADDIN EN.CITE.DATA </w:instrText>
        </w:r>
        <w:r w:rsidR="00462726">
          <w:fldChar w:fldCharType="end"/>
        </w:r>
        <w:r w:rsidR="00462726">
          <w:fldChar w:fldCharType="separate"/>
        </w:r>
        <w:r w:rsidR="00462726" w:rsidRPr="00462726">
          <w:rPr>
            <w:noProof/>
            <w:vertAlign w:val="superscript"/>
          </w:rPr>
          <w:t>58</w:t>
        </w:r>
        <w:r w:rsidR="00462726">
          <w:fldChar w:fldCharType="end"/>
        </w:r>
      </w:hyperlink>
      <w:r w:rsidR="007D1048">
        <w:t xml:space="preserve">.  Three procedures are about </w:t>
      </w:r>
      <w:r w:rsidR="003C4F48">
        <w:t xml:space="preserve">specific processes </w:t>
      </w:r>
      <w:r w:rsidR="007D1048">
        <w:t>that can occur during consultations – obtaining informed consent (</w:t>
      </w:r>
      <w:r w:rsidR="00401260">
        <w:t>procedure</w:t>
      </w:r>
      <w:r w:rsidR="00401260" w:rsidDel="00401260">
        <w:t xml:space="preserve"> </w:t>
      </w:r>
      <w:r w:rsidR="007D1048">
        <w:t>24), taking a detailed history (</w:t>
      </w:r>
      <w:r w:rsidR="00401260">
        <w:t>procedure</w:t>
      </w:r>
      <w:r w:rsidR="00401260" w:rsidDel="00401260">
        <w:t xml:space="preserve"> </w:t>
      </w:r>
      <w:r w:rsidR="007D1048">
        <w:t>25), and performing additional diagnoses or tests (</w:t>
      </w:r>
      <w:r w:rsidR="00401260">
        <w:t>procedure</w:t>
      </w:r>
      <w:r w:rsidR="00401260" w:rsidDel="00401260">
        <w:t xml:space="preserve"> </w:t>
      </w:r>
      <w:r w:rsidR="007D1048">
        <w:t xml:space="preserve">26).  </w:t>
      </w:r>
      <w:r w:rsidR="00205AE4">
        <w:t>Arguably t</w:t>
      </w:r>
      <w:r w:rsidR="007D1048">
        <w:t>hese procedures indicate to the p</w:t>
      </w:r>
      <w:r w:rsidR="003C4F48">
        <w:t xml:space="preserve">atient that the practitioner respects them, is interested in their perspective, and is thorough in their diagnosis.  They occur in both clinical and experimental research settings </w:t>
      </w:r>
      <w:r w:rsidR="007D1048">
        <w:t>and could be relatively directly translated into practice</w:t>
      </w:r>
      <w:r w:rsidR="003C4F48">
        <w:t xml:space="preserve"> </w:t>
      </w:r>
      <w:r w:rsidR="0081580E">
        <w:t xml:space="preserve">or optimised </w:t>
      </w:r>
      <w:r w:rsidR="003C4F48">
        <w:t>if already used</w:t>
      </w:r>
      <w:r w:rsidR="007D1048">
        <w:t>.</w:t>
      </w:r>
    </w:p>
    <w:p w14:paraId="03BFA76D" w14:textId="77777777" w:rsidR="0018341B" w:rsidRDefault="0018341B" w:rsidP="00C27459">
      <w:pPr>
        <w:spacing w:line="480" w:lineRule="auto"/>
      </w:pPr>
    </w:p>
    <w:p w14:paraId="48C0CBEC" w14:textId="6CC0D0C9" w:rsidR="00E75914" w:rsidRDefault="003C4F48" w:rsidP="00462726">
      <w:pPr>
        <w:spacing w:line="480" w:lineRule="auto"/>
      </w:pPr>
      <w:r>
        <w:t>Two procedures are about the way in which the practitioner engages with the patient: communicating care (</w:t>
      </w:r>
      <w:r w:rsidR="00401260">
        <w:t>procedure</w:t>
      </w:r>
      <w:r w:rsidR="00401260" w:rsidDel="00401260">
        <w:t xml:space="preserve"> </w:t>
      </w:r>
      <w:r>
        <w:t>27), and patient-</w:t>
      </w:r>
      <w:r w:rsidR="00205AE4">
        <w:t>centred</w:t>
      </w:r>
      <w:r>
        <w:t xml:space="preserve"> communication (</w:t>
      </w:r>
      <w:r w:rsidR="00401260">
        <w:t>procedure</w:t>
      </w:r>
      <w:r w:rsidR="00401260" w:rsidDel="00401260">
        <w:t xml:space="preserve"> </w:t>
      </w:r>
      <w:r>
        <w:t xml:space="preserve">28).  These procedures were surprisingly very rarely described in the </w:t>
      </w:r>
      <w:r w:rsidR="00E75914">
        <w:t xml:space="preserve">studies included in our review, although recently the nocebo effects of </w:t>
      </w:r>
      <w:r w:rsidR="00E75914" w:rsidRPr="00E75914">
        <w:rPr>
          <w:i/>
        </w:rPr>
        <w:t>not</w:t>
      </w:r>
      <w:r w:rsidR="00E75914">
        <w:t xml:space="preserve"> validating a patient’s experiences have been </w:t>
      </w:r>
      <w:r w:rsidR="00205AE4">
        <w:t xml:space="preserve">shown </w:t>
      </w:r>
      <w:r w:rsidR="00E75914">
        <w:t xml:space="preserve">to be particularly potent </w:t>
      </w:r>
      <w:hyperlink w:anchor="_ENREF_59" w:tooltip="Greville-Harris, 2015 #6781" w:history="1">
        <w:r w:rsidR="00462726">
          <w:fldChar w:fldCharType="begin"/>
        </w:r>
        <w:r w:rsidR="00462726">
          <w:instrText xml:space="preserve"> ADDIN EN.CITE &lt;EndNote&gt;&lt;Cite&gt;&lt;Author&gt;Greville-Harris&lt;/Author&gt;&lt;Year&gt;2015&lt;/Year&gt;&lt;RecNum&gt;6781&lt;/RecNum&gt;&lt;DisplayText&gt;&lt;style face="superscript"&gt;59&lt;/style&gt;&lt;/DisplayText&gt;&lt;record&gt;&lt;rec-number&gt;6781&lt;/rec-number&gt;&lt;foreign-keys&gt;&lt;key app="EN" db-id="0pf50avsqaa99ye5twvpvdabtsespt0ddarp" timestamp="1458742727"&gt;6781&lt;/key&gt;&lt;/foreign-keys&gt;&lt;ref-type name="Journal Article"&gt;17&lt;/ref-type&gt;&lt;contributors&gt;&lt;authors&gt;&lt;author&gt;Greville-Harris, Maddy&lt;/author&gt;&lt;author&gt;Dieppe, Paul&lt;/author&gt;&lt;/authors&gt;&lt;/contributors&gt;&lt;titles&gt;&lt;title&gt;Bad Is More Powerful than Good: The Nocebo Response in Medical Consultations&lt;/title&gt;&lt;secondary-title&gt;The American Journal of Medicine&lt;/secondary-title&gt;&lt;/titles&gt;&lt;periodical&gt;&lt;full-title&gt;The American Journal of Medicine&lt;/full-title&gt;&lt;/periodical&gt;&lt;pages&gt;126-129&lt;/pages&gt;&lt;volume&gt;128&lt;/volume&gt;&lt;number&gt;2&lt;/number&gt;&lt;keywords&gt;&lt;keyword&gt;Communicating understanding&lt;/keyword&gt;&lt;keyword&gt;Doctor–patient interaction&lt;/keyword&gt;&lt;keyword&gt;Health communication&lt;/keyword&gt;&lt;keyword&gt;Invalidation&lt;/keyword&gt;&lt;keyword&gt;Nocebo response&lt;/keyword&gt;&lt;keyword&gt;Placebo response&lt;/keyword&gt;&lt;keyword&gt;Validation&lt;/keyword&gt;&lt;/keywords&gt;&lt;dates&gt;&lt;year&gt;2015&lt;/year&gt;&lt;pub-dates&gt;&lt;date&gt;2//&lt;/date&gt;&lt;/pub-dates&gt;&lt;/dates&gt;&lt;isbn&gt;0002-9343&lt;/isbn&gt;&lt;urls&gt;&lt;related-urls&gt;&lt;url&gt;http://www.sciencedirect.com/science/article/pii/S0002934314007980&lt;/url&gt;&lt;/related-urls&gt;&lt;/urls&gt;&lt;electronic-resource-num&gt;http://dx.doi.org/10.1016/j.amjmed.2014.08.031&lt;/electronic-resource-num&gt;&lt;/record&gt;&lt;/Cite&gt;&lt;/EndNote&gt;</w:instrText>
        </w:r>
        <w:r w:rsidR="00462726">
          <w:fldChar w:fldCharType="separate"/>
        </w:r>
        <w:r w:rsidR="00462726" w:rsidRPr="00462726">
          <w:rPr>
            <w:noProof/>
            <w:vertAlign w:val="superscript"/>
          </w:rPr>
          <w:t>59</w:t>
        </w:r>
        <w:r w:rsidR="00462726">
          <w:fldChar w:fldCharType="end"/>
        </w:r>
      </w:hyperlink>
      <w:r w:rsidR="00E75914">
        <w:t xml:space="preserve">.  There is of course </w:t>
      </w:r>
      <w:r>
        <w:t xml:space="preserve">a distinct </w:t>
      </w:r>
      <w:r w:rsidR="00E75914">
        <w:t xml:space="preserve">and large </w:t>
      </w:r>
      <w:r>
        <w:t xml:space="preserve">literature on doctor-patient communication </w:t>
      </w:r>
      <w:r w:rsidR="00E75914">
        <w:t xml:space="preserve">and fruitful dialogue is beginning </w:t>
      </w:r>
      <w:r w:rsidR="00205AE4">
        <w:t>to bridge</w:t>
      </w:r>
      <w:r w:rsidR="00E75914">
        <w:t xml:space="preserve"> these fields </w:t>
      </w:r>
      <w:hyperlink w:anchor="_ENREF_60" w:tooltip="Bensing, 2010 #363" w:history="1">
        <w:r w:rsidR="00462726">
          <w:fldChar w:fldCharType="begin"/>
        </w:r>
        <w:r w:rsidR="00462726">
          <w:instrText xml:space="preserve"> ADDIN EN.CITE &lt;EndNote&gt;&lt;Cite&gt;&lt;Author&gt;Bensing&lt;/Author&gt;&lt;Year&gt;2010&lt;/Year&gt;&lt;RecNum&gt;363&lt;/RecNum&gt;&lt;DisplayText&gt;&lt;style face="superscript"&gt;60&lt;/style&gt;&lt;/DisplayText&gt;&lt;record&gt;&lt;rec-number&gt;363&lt;/rec-number&gt;&lt;foreign-keys&gt;&lt;key app="EN" db-id="0pf50avsqaa99ye5twvpvdabtsespt0ddarp" timestamp="1402946817"&gt;363&lt;/key&gt;&lt;/foreign-keys&gt;&lt;ref-type name="Journal Article"&gt;17&lt;/ref-type&gt;&lt;contributors&gt;&lt;authors&gt;&lt;author&gt;Bensing, Jozien M.&lt;/author&gt;&lt;author&gt;Verheul, William&lt;/author&gt;&lt;/authors&gt;&lt;/contributors&gt;&lt;titles&gt;&lt;title&gt;The silent healer: The role of communication in placebo effects&lt;/title&gt;&lt;secondary-title&gt;Patient Education and Counseling&lt;/secondary-title&gt;&lt;/titles&gt;&lt;periodical&gt;&lt;full-title&gt;Patient Education and Counseling&lt;/full-title&gt;&lt;abbr-1&gt;Patient Educ. Couns.&lt;/abbr-1&gt;&lt;abbr-2&gt;Patient Educ Couns&lt;/abbr-2&gt;&lt;abbr-3&gt;Patient Education &amp;amp; Counseling&lt;/abbr-3&gt;&lt;/periodical&gt;&lt;pages&gt;293-299&lt;/pages&gt;&lt;volume&gt;80&lt;/volume&gt;&lt;number&gt;3&lt;/number&gt;&lt;reprint-edition&gt;NOT IN FILE&lt;/reprint-edition&gt;&lt;keywords&gt;&lt;keyword&gt;Affect&lt;/keyword&gt;&lt;keyword&gt;COMMUNICATION&lt;/keyword&gt;&lt;keyword&gt;Conditioning&lt;/keyword&gt;&lt;keyword&gt;doctor patient communication&lt;/keyword&gt;&lt;keyword&gt;Doctor-patient communication&lt;/keyword&gt;&lt;keyword&gt;Expectancies&lt;/keyword&gt;&lt;keyword&gt;Expectancy&lt;/keyword&gt;&lt;keyword&gt;Health&lt;/keyword&gt;&lt;keyword&gt;Healthcare&lt;/keyword&gt;&lt;keyword&gt;history&lt;/keyword&gt;&lt;keyword&gt;MANIPULATION&lt;/keyword&gt;&lt;keyword&gt;PAPER&lt;/keyword&gt;&lt;keyword&gt;Physician-patient communication&lt;/keyword&gt;&lt;keyword&gt;placebo&lt;/keyword&gt;&lt;keyword&gt;Placebo effect&lt;/keyword&gt;&lt;keyword&gt;Placebos&lt;/keyword&gt;&lt;keyword&gt;Research&lt;/keyword&gt;&lt;keyword&gt;review&lt;/keyword&gt;&lt;keyword&gt;Stress&lt;/keyword&gt;&lt;keyword&gt;treatment&lt;/keyword&gt;&lt;/keywords&gt;&lt;dates&gt;&lt;year&gt;2010&lt;/year&gt;&lt;/dates&gt;&lt;isbn&gt;0738-3991&lt;/isbn&gt;&lt;urls&gt;&lt;related-urls&gt;&lt;url&gt;http://www.sciencedirect.com/science/article/B6TBC-50JGV54-1/2/5182ad124c0d1d77c3d028e751bca6d1&lt;/url&gt;&lt;/related-urls&gt;&lt;/urls&gt;&lt;/record&gt;&lt;/Cite&gt;&lt;/EndNote&gt;</w:instrText>
        </w:r>
        <w:r w:rsidR="00462726">
          <w:fldChar w:fldCharType="separate"/>
        </w:r>
        <w:r w:rsidR="00462726" w:rsidRPr="00462726">
          <w:rPr>
            <w:noProof/>
            <w:vertAlign w:val="superscript"/>
          </w:rPr>
          <w:t>60</w:t>
        </w:r>
        <w:r w:rsidR="00462726">
          <w:fldChar w:fldCharType="end"/>
        </w:r>
      </w:hyperlink>
      <w:r>
        <w:t xml:space="preserve">.  </w:t>
      </w:r>
    </w:p>
    <w:p w14:paraId="6A86BB57" w14:textId="77777777" w:rsidR="0018341B" w:rsidRDefault="0018341B" w:rsidP="00C27459">
      <w:pPr>
        <w:spacing w:line="480" w:lineRule="auto"/>
      </w:pPr>
    </w:p>
    <w:p w14:paraId="016E47C1" w14:textId="4C0DDDBC" w:rsidR="00C27459" w:rsidRDefault="003C4F48" w:rsidP="00401260">
      <w:pPr>
        <w:spacing w:line="480" w:lineRule="auto"/>
      </w:pPr>
      <w:r>
        <w:t>The final two procedures in this domain refer to more structural aspects of consultations</w:t>
      </w:r>
      <w:r w:rsidR="00D719FA">
        <w:t>:</w:t>
      </w:r>
      <w:r>
        <w:t xml:space="preserve"> </w:t>
      </w:r>
      <w:r w:rsidR="0081580E">
        <w:t xml:space="preserve"> </w:t>
      </w:r>
      <w:r>
        <w:t>extra attention (</w:t>
      </w:r>
      <w:r w:rsidR="00401260">
        <w:t>procedure</w:t>
      </w:r>
      <w:r w:rsidR="00401260" w:rsidDel="00401260">
        <w:t xml:space="preserve"> </w:t>
      </w:r>
      <w:r>
        <w:t>29, i.e. longer or more frequent appointments) and continuity of care (</w:t>
      </w:r>
      <w:r w:rsidR="00401260">
        <w:t>procedure</w:t>
      </w:r>
      <w:r w:rsidR="00401260" w:rsidDel="00401260">
        <w:t xml:space="preserve"> </w:t>
      </w:r>
      <w:r>
        <w:t>30).  63% of clinical studies used extra attention while a small proportion of clinical (14%) and experimental (7%) studies reported providing continuity of care.  Directly implementing these procedures in practice might be challenging given ever increasing constraints on healthcare resources and drives to reduce cost.</w:t>
      </w:r>
    </w:p>
    <w:p w14:paraId="0EFAD865" w14:textId="77777777" w:rsidR="0018341B" w:rsidRDefault="0018341B" w:rsidP="00C27459">
      <w:pPr>
        <w:spacing w:line="480" w:lineRule="auto"/>
      </w:pPr>
    </w:p>
    <w:p w14:paraId="78AF7A7A" w14:textId="77777777" w:rsidR="00EF2407" w:rsidRDefault="00EF2407" w:rsidP="00C27459">
      <w:pPr>
        <w:pStyle w:val="Heading2"/>
        <w:spacing w:before="0" w:line="480" w:lineRule="auto"/>
        <w:jc w:val="center"/>
      </w:pPr>
      <w:r>
        <w:t>Discussion</w:t>
      </w:r>
    </w:p>
    <w:p w14:paraId="7EFA834B" w14:textId="65676934" w:rsidR="00EF2407" w:rsidRDefault="00EF2407" w:rsidP="00B5556C">
      <w:pPr>
        <w:spacing w:line="480" w:lineRule="auto"/>
      </w:pPr>
      <w:r>
        <w:t>The taxonomy names and describes 30 procedures that may contribute to placebo effects in experimental and clinical studies</w:t>
      </w:r>
      <w:r w:rsidR="00DA5A4C">
        <w:t xml:space="preserve"> and</w:t>
      </w:r>
      <w:r>
        <w:t xml:space="preserve"> classifies them into five domains</w:t>
      </w:r>
      <w:r w:rsidR="00DA5A4C">
        <w:t xml:space="preserve">. </w:t>
      </w:r>
      <w:r w:rsidR="008700EC">
        <w:t xml:space="preserve"> </w:t>
      </w:r>
      <w:r w:rsidR="00DA5A4C">
        <w:t xml:space="preserve">It includes </w:t>
      </w:r>
      <w:r w:rsidR="006B5089">
        <w:t>60</w:t>
      </w:r>
      <w:r>
        <w:t xml:space="preserve"> theoretically plausible </w:t>
      </w:r>
      <w:r w:rsidR="00B5556C">
        <w:t>clinical applications</w:t>
      </w:r>
      <w:r w:rsidR="00DA5A4C">
        <w:t>, subject to further research on their effectiveness and ethical acceptability in practice</w:t>
      </w:r>
      <w:r>
        <w:t xml:space="preserve">. </w:t>
      </w:r>
      <w:r w:rsidR="00205AE4">
        <w:t xml:space="preserve"> Some of the clinical applications derived from the placebo literature have already been investigated in their own right under other auspices, highlighting the need for the burgeoning translational science of placebo effects to be broad-ranging and interdisciplinary.  </w:t>
      </w:r>
    </w:p>
    <w:p w14:paraId="4DCDE207" w14:textId="77777777" w:rsidR="0018341B" w:rsidRDefault="0018341B" w:rsidP="00C27459">
      <w:pPr>
        <w:spacing w:line="480" w:lineRule="auto"/>
      </w:pPr>
    </w:p>
    <w:p w14:paraId="6B6573EC" w14:textId="18ECB23A" w:rsidR="00EF2407" w:rsidRDefault="00EF2407" w:rsidP="00462726">
      <w:pPr>
        <w:spacing w:line="480" w:lineRule="auto"/>
      </w:pPr>
      <w:r>
        <w:t xml:space="preserve">We have used rigorous systematic review </w:t>
      </w:r>
      <w:r w:rsidR="00B44587">
        <w:t xml:space="preserve">and qualitative analytic </w:t>
      </w:r>
      <w:r>
        <w:t xml:space="preserve">methods complemented by a survey to develop </w:t>
      </w:r>
      <w:r w:rsidR="006C2D09">
        <w:t xml:space="preserve">the </w:t>
      </w:r>
      <w:r>
        <w:t xml:space="preserve">taxonomy. </w:t>
      </w:r>
      <w:r w:rsidR="00205AE4">
        <w:t xml:space="preserve"> </w:t>
      </w:r>
      <w:r>
        <w:t>I</w:t>
      </w:r>
      <w:r w:rsidRPr="00122BD6">
        <w:t xml:space="preserve">nvestigators often combine multiple techniques in any one ‘placebo’ (e.g. </w:t>
      </w:r>
      <w:r>
        <w:t xml:space="preserve">Create Positive Expectancy </w:t>
      </w:r>
      <w:r w:rsidRPr="00122BD6">
        <w:t xml:space="preserve">+ </w:t>
      </w:r>
      <w:r>
        <w:t xml:space="preserve">Detailed History </w:t>
      </w:r>
      <w:r w:rsidRPr="00122BD6">
        <w:t>+</w:t>
      </w:r>
      <w:r>
        <w:t xml:space="preserve"> Symptom Monitoring</w:t>
      </w:r>
      <w:r w:rsidRPr="00122BD6">
        <w:t xml:space="preserve">) making it </w:t>
      </w:r>
      <w:r>
        <w:t xml:space="preserve">beyond the scope of this project </w:t>
      </w:r>
      <w:r w:rsidRPr="00122BD6">
        <w:t>to unpack the effectiveness of individual techniques.</w:t>
      </w:r>
      <w:r>
        <w:t xml:space="preserve"> </w:t>
      </w:r>
      <w:r w:rsidR="008700EC">
        <w:t xml:space="preserve"> </w:t>
      </w:r>
      <w:r>
        <w:t xml:space="preserve">Procedures did not always fit neatly into single domains. </w:t>
      </w:r>
      <w:r w:rsidR="008700EC">
        <w:t xml:space="preserve"> </w:t>
      </w:r>
      <w:r>
        <w:t xml:space="preserve">For example, “Screen for Treatment History” was used to select patients for studies of specific treatments (and was thus placed in the Patient’s Beliefs and Characteristics domain), but </w:t>
      </w:r>
      <w:r w:rsidR="00541740">
        <w:t xml:space="preserve">its </w:t>
      </w:r>
      <w:r>
        <w:t xml:space="preserve">clinical application involves selecting a treatment for a specific patient and so could be considered a Treatment Characteristic. </w:t>
      </w:r>
      <w:r w:rsidR="008700EC">
        <w:t xml:space="preserve"> </w:t>
      </w:r>
      <w:r>
        <w:t>Conceptually we would expect interactions between these domains; for example, some procedures categorised in other domains probably operate through causal pathways involv</w:t>
      </w:r>
      <w:r w:rsidR="006C2D09">
        <w:t>ing</w:t>
      </w:r>
      <w:r>
        <w:t xml:space="preserve"> patients’ beliefs as proximal determinants of placebo effects</w:t>
      </w:r>
      <w:r w:rsidR="008700EC">
        <w:t xml:space="preserve"> </w:t>
      </w:r>
      <w:hyperlink w:anchor="_ENREF_61" w:tooltip="Kirsch, 2004 #2381" w:history="1">
        <w:r w:rsidR="00462726">
          <w:fldChar w:fldCharType="begin"/>
        </w:r>
        <w:r w:rsidR="00462726">
          <w:instrText xml:space="preserve"> ADDIN EN.CITE &lt;EndNote&gt;&lt;Cite&gt;&lt;Author&gt;Kirsch&lt;/Author&gt;&lt;Year&gt;2004&lt;/Year&gt;&lt;RecNum&gt;2381&lt;/RecNum&gt;&lt;DisplayText&gt;&lt;style face="superscript"&gt;61&lt;/style&gt;&lt;/DisplayText&gt;&lt;record&gt;&lt;rec-number&gt;2381&lt;/rec-number&gt;&lt;foreign-keys&gt;&lt;key app="EN" db-id="0pf50avsqaa99ye5twvpvdabtsespt0ddarp" timestamp="1402946821"&gt;2381&lt;/key&gt;&lt;/foreign-keys&gt;&lt;ref-type name="Journal Article"&gt;17&lt;/ref-type&gt;&lt;contributors&gt;&lt;authors&gt;&lt;author&gt;Kirsch, I.&lt;/author&gt;&lt;/authors&gt;&lt;/contributors&gt;&lt;titles&gt;&lt;title&gt;Conditioning, expectancy, and the placebo effect: Comment on Stewart-Williams and Podd (2004)&lt;/title&gt;&lt;secondary-title&gt;Psychological Bulletin&lt;/secondary-title&gt;&lt;/titles&gt;&lt;periodical&gt;&lt;full-title&gt;Psychological Bulletin&lt;/full-title&gt;&lt;abbr-1&gt;Psychol. Bull.&lt;/abbr-1&gt;&lt;abbr-2&gt;Psychol Bull&lt;/abbr-2&gt;&lt;/periodical&gt;&lt;pages&gt;341-343&lt;/pages&gt;&lt;volume&gt;130&lt;/volume&gt;&lt;number&gt;2&lt;/number&gt;&lt;reprint-edition&gt;IN FILE&lt;/reprint-edition&gt;&lt;keywords&gt;&lt;keyword&gt;placebo&lt;/keyword&gt;&lt;/keywords&gt;&lt;dates&gt;&lt;year&gt;2004&lt;/year&gt;&lt;/dates&gt;&lt;urls&gt;&lt;/urls&gt;&lt;/record&gt;&lt;/Cite&gt;&lt;/EndNote&gt;</w:instrText>
        </w:r>
        <w:r w:rsidR="00462726">
          <w:fldChar w:fldCharType="separate"/>
        </w:r>
        <w:r w:rsidR="00462726" w:rsidRPr="00462726">
          <w:rPr>
            <w:noProof/>
            <w:vertAlign w:val="superscript"/>
          </w:rPr>
          <w:t>61</w:t>
        </w:r>
        <w:r w:rsidR="00462726">
          <w:fldChar w:fldCharType="end"/>
        </w:r>
      </w:hyperlink>
      <w:r w:rsidR="008700EC">
        <w:t xml:space="preserve">. </w:t>
      </w:r>
      <w:r>
        <w:t xml:space="preserve"> We feel the benefits of having a hierarchical structure (modifi</w:t>
      </w:r>
      <w:r w:rsidR="006C2D09">
        <w:t xml:space="preserve">able </w:t>
      </w:r>
      <w:r>
        <w:t>as the taxonomy is refined</w:t>
      </w:r>
      <w:r w:rsidR="00F60069">
        <w:t xml:space="preserve"> with use</w:t>
      </w:r>
      <w:r>
        <w:t xml:space="preserve">) outweigh the difficulties inherent in classification. </w:t>
      </w:r>
      <w:r w:rsidR="008700EC">
        <w:t xml:space="preserve"> </w:t>
      </w:r>
      <w:r w:rsidR="006C2D09">
        <w:t xml:space="preserve">We could have used </w:t>
      </w:r>
      <w:r>
        <w:t xml:space="preserve">many published reviews of placebo studies in non-malignant pain to identify original studies </w:t>
      </w:r>
      <w:r w:rsidR="006C2D09">
        <w:t xml:space="preserve">to </w:t>
      </w:r>
      <w:r>
        <w:t xml:space="preserve">review. </w:t>
      </w:r>
      <w:r w:rsidR="008700EC">
        <w:t xml:space="preserve"> </w:t>
      </w:r>
      <w:r>
        <w:t xml:space="preserve">Selecting </w:t>
      </w:r>
      <w:r w:rsidR="00F60069">
        <w:t>seven</w:t>
      </w:r>
      <w:r>
        <w:t xml:space="preserve"> such reviews means not us</w:t>
      </w:r>
      <w:r w:rsidR="006C2D09">
        <w:t>ing</w:t>
      </w:r>
      <w:r>
        <w:t xml:space="preserve"> others, </w:t>
      </w:r>
      <w:r w:rsidR="00541740">
        <w:t xml:space="preserve">thus </w:t>
      </w:r>
      <w:r>
        <w:t xml:space="preserve">we </w:t>
      </w:r>
      <w:r w:rsidR="00541740">
        <w:t xml:space="preserve">might have </w:t>
      </w:r>
      <w:r>
        <w:t xml:space="preserve">missed original studies that would have suggested additional procedures. </w:t>
      </w:r>
      <w:r w:rsidR="008700EC">
        <w:t xml:space="preserve"> </w:t>
      </w:r>
      <w:r>
        <w:t xml:space="preserve">Surveying leading researchers and incorporating their suggestions </w:t>
      </w:r>
      <w:r w:rsidR="0033226A">
        <w:t xml:space="preserve">somewhat </w:t>
      </w:r>
      <w:r w:rsidR="006C2D09">
        <w:t>mitigates this limitation</w:t>
      </w:r>
      <w:r>
        <w:t>.</w:t>
      </w:r>
      <w:r w:rsidR="00B44587">
        <w:t xml:space="preserve">  </w:t>
      </w:r>
      <w:r w:rsidR="0006579D">
        <w:t xml:space="preserve">Our sample of researchers was </w:t>
      </w:r>
      <w:r w:rsidR="0006579D">
        <w:lastRenderedPageBreak/>
        <w:t xml:space="preserve">intended to be purposive, in that we wanted to obtain the views of leading researchers in the field.  By using multiple means of identifying such individuals internationally we feel we have achieved this.  </w:t>
      </w:r>
      <w:r w:rsidR="0033226A">
        <w:t>T</w:t>
      </w:r>
      <w:r w:rsidR="00B44587">
        <w:t>he reviews that we selected as the source of our papers and the papers themselves are now somewhat old examples of the literature</w:t>
      </w:r>
      <w:r w:rsidR="003B3859">
        <w:t>; and our choice to exclude papers published before 1983 was arguably somewhat arbitrary</w:t>
      </w:r>
      <w:r w:rsidR="00B44587">
        <w:t xml:space="preserve">.  Future work should review </w:t>
      </w:r>
      <w:r w:rsidR="0033226A">
        <w:t xml:space="preserve">very </w:t>
      </w:r>
      <w:r w:rsidR="00B44587">
        <w:t>recent papers and iteratively improve the taxonomy accordingly.</w:t>
      </w:r>
    </w:p>
    <w:p w14:paraId="7474FAF1" w14:textId="77777777" w:rsidR="00565AD4" w:rsidRDefault="00565AD4" w:rsidP="00565AD4">
      <w:pPr>
        <w:spacing w:line="480" w:lineRule="auto"/>
      </w:pPr>
    </w:p>
    <w:p w14:paraId="25039C43" w14:textId="5803FB2B" w:rsidR="00565AD4" w:rsidRDefault="00565AD4" w:rsidP="00462726">
      <w:pPr>
        <w:spacing w:line="480" w:lineRule="auto"/>
      </w:pPr>
      <w:r>
        <w:t xml:space="preserve">This review extends previous work by Di Blasi et al. </w:t>
      </w:r>
      <w:hyperlink w:anchor="_ENREF_31" w:tooltip="Di Blasi, 2001 #1138" w:history="1">
        <w:r w:rsidR="00462726">
          <w:fldChar w:fldCharType="begin"/>
        </w:r>
        <w:r w:rsidR="00462726">
          <w:instrText xml:space="preserve"> ADDIN EN.CITE &lt;EndNote&gt;&lt;Cite&gt;&lt;Author&gt;Di Blasi&lt;/Author&gt;&lt;Year&gt;2001&lt;/Year&gt;&lt;RecNum&gt;1138&lt;/RecNum&gt;&lt;DisplayText&gt;&lt;style face="superscript"&gt;31&lt;/style&gt;&lt;/DisplayText&gt;&lt;record&gt;&lt;rec-number&gt;1138&lt;/rec-number&gt;&lt;foreign-keys&gt;&lt;key app="EN" db-id="0pf50avsqaa99ye5twvpvdabtsespt0ddarp" timestamp="1402946818"&gt;1138&lt;/key&gt;&lt;/foreign-keys&gt;&lt;ref-type name="Journal Article"&gt;17&lt;/ref-type&gt;&lt;contributors&gt;&lt;authors&gt;&lt;author&gt;Di Blasi, Z.&lt;/author&gt;&lt;author&gt;Harkness, E.&lt;/author&gt;&lt;author&gt;Ernst, E.&lt;/author&gt;&lt;author&gt;Georgiou, A.&lt;/author&gt;&lt;author&gt;Kleijnen, J.&lt;/author&gt;&lt;/authors&gt;&lt;/contributors&gt;&lt;titles&gt;&lt;title&gt;Influence of context effects on health outcomes: a systematic review&lt;/title&gt;&lt;secondary-title&gt;Lancet&lt;/secondary-title&gt;&lt;/titles&gt;&lt;periodical&gt;&lt;full-title&gt;Lancet&lt;/full-title&gt;&lt;abbr-1&gt;Lancet&lt;/abbr-1&gt;&lt;abbr-2&gt;Lancet&lt;/abbr-2&gt;&lt;/periodical&gt;&lt;pages&gt;757-762&lt;/pages&gt;&lt;volume&gt;357&lt;/volume&gt;&lt;reprint-edition&gt;IN FILE&lt;/reprint-edition&gt;&lt;keywords&gt;&lt;keyword&gt;outcomes&lt;/keyword&gt;&lt;keyword&gt;placebo&lt;/keyword&gt;&lt;keyword&gt;review&lt;/keyword&gt;&lt;/keywords&gt;&lt;dates&gt;&lt;year&gt;2001&lt;/year&gt;&lt;/dates&gt;&lt;urls&gt;&lt;/urls&gt;&lt;/record&gt;&lt;/Cite&gt;&lt;/EndNote&gt;</w:instrText>
        </w:r>
        <w:r w:rsidR="00462726">
          <w:fldChar w:fldCharType="separate"/>
        </w:r>
        <w:r w:rsidR="00462726" w:rsidRPr="00462726">
          <w:rPr>
            <w:noProof/>
            <w:vertAlign w:val="superscript"/>
          </w:rPr>
          <w:t>31</w:t>
        </w:r>
        <w:r w:rsidR="00462726">
          <w:fldChar w:fldCharType="end"/>
        </w:r>
      </w:hyperlink>
      <w:r>
        <w:t xml:space="preserve">, building on their five domains to systematically develop a detailed taxonomy.  We provide a new overarching framework that avoids the controversial and limited distinction between pure and impure placebos </w:t>
      </w:r>
      <w:r>
        <w:fldChar w:fldCharType="begin">
          <w:fldData xml:space="preserve">PEVuZE5vdGU+PENpdGU+PEF1dGhvcj5GYXNzbGVyPC9BdXRob3I+PFllYXI+MjAwOTwvWWVhcj48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=
</w:fldData>
        </w:fldChar>
      </w:r>
      <w:r w:rsidR="00462726">
        <w:instrText xml:space="preserve"> ADDIN EN.CITE </w:instrText>
      </w:r>
      <w:r w:rsidR="00462726">
        <w:fldChar w:fldCharType="begin">
          <w:fldData xml:space="preserve">PEVuZE5vdGU+PENpdGU+PEF1dGhvcj5GYXNzbGVyPC9BdXRob3I+PFllYXI+MjAwOTwvWWVhcj48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=
</w:fldData>
        </w:fldChar>
      </w:r>
      <w:r w:rsidR="00462726">
        <w:instrText xml:space="preserve"> ADDIN EN.CITE.DATA </w:instrText>
      </w:r>
      <w:r w:rsidR="00462726">
        <w:fldChar w:fldCharType="end"/>
      </w:r>
      <w:r>
        <w:fldChar w:fldCharType="separate"/>
      </w:r>
      <w:hyperlink w:anchor="_ENREF_62" w:tooltip="Fassler, 2009 #1372" w:history="1">
        <w:r w:rsidR="00462726" w:rsidRPr="00462726">
          <w:rPr>
            <w:noProof/>
            <w:vertAlign w:val="superscript"/>
          </w:rPr>
          <w:t>62</w:t>
        </w:r>
      </w:hyperlink>
      <w:r w:rsidR="00462726" w:rsidRPr="00462726">
        <w:rPr>
          <w:noProof/>
          <w:vertAlign w:val="superscript"/>
        </w:rPr>
        <w:t xml:space="preserve"> </w:t>
      </w:r>
      <w:hyperlink w:anchor="_ENREF_63" w:tooltip="Howick, 2013 #2031" w:history="1">
        <w:r w:rsidR="00462726" w:rsidRPr="00462726">
          <w:rPr>
            <w:noProof/>
            <w:vertAlign w:val="superscript"/>
          </w:rPr>
          <w:t>63</w:t>
        </w:r>
      </w:hyperlink>
      <w:r>
        <w:fldChar w:fldCharType="end"/>
      </w:r>
      <w:r>
        <w:t xml:space="preserve"> and integrates ideas from the rich clinical and experimental literatures on placebo effects in non-malignant pain.</w:t>
      </w:r>
      <w:r w:rsidDel="001257D8">
        <w:t xml:space="preserve"> </w:t>
      </w:r>
      <w:r>
        <w:t xml:space="preserve"> Many of the components we have identified are likely to be important in other placebo-responsive conditions including depression </w:t>
      </w:r>
      <w:hyperlink w:anchor="_ENREF_64" w:tooltip="Kirsch, 1998 #2380" w:history="1">
        <w:r w:rsidR="00462726">
          <w:fldChar w:fldCharType="begin"/>
        </w:r>
        <w:r w:rsidR="00462726">
          <w:instrText xml:space="preserve"> ADDIN EN.CITE &lt;EndNote&gt;&lt;Cite&gt;&lt;Author&gt;Kirsch&lt;/Author&gt;&lt;Year&gt;1998&lt;/Year&gt;&lt;RecNum&gt;2380&lt;/RecNum&gt;&lt;DisplayText&gt;&lt;style face="superscript"&gt;64&lt;/style&gt;&lt;/DisplayText&gt;&lt;record&gt;&lt;rec-number&gt;2380&lt;/rec-number&gt;&lt;foreign-keys&gt;&lt;key app="EN" db-id="0pf50avsqaa99ye5twvpvdabtsespt0ddarp" timestamp="1402946821"&gt;2380&lt;/key&gt;&lt;/foreign-keys&gt;&lt;ref-type name="Journal Article"&gt;17&lt;/ref-type&gt;&lt;contributors&gt;&lt;authors&gt;&lt;author&gt;Kirsch, I.&lt;/author&gt;&lt;author&gt;Sapirstein, G.&lt;/author&gt;&lt;/authors&gt;&lt;/contributors&gt;&lt;titles&gt;&lt;title&gt;Listening to prozac but hearing placebo: A meta-analysis of antidepressant medication&lt;/title&gt;&lt;secondary-title&gt;Prevention &amp;amp; Treatment&lt;/secondary-title&gt;&lt;/titles&gt;&lt;pages&gt;Article 0002a, posted June 26, 1998&lt;/pages&gt;&lt;volume&gt;1  &lt;/volume&gt;&lt;reprint-edition&gt;IN FILE&lt;/reprint-edition&gt;&lt;keywords&gt;&lt;keyword&gt;medication&lt;/keyword&gt;&lt;keyword&gt;placebo&lt;/keyword&gt;&lt;/keywords&gt;&lt;dates&gt;&lt;year&gt;1998&lt;/year&gt;&lt;/dates&gt;&lt;urls&gt;&lt;/urls&gt;&lt;/record&gt;&lt;/Cite&gt;&lt;/EndNote&gt;</w:instrText>
        </w:r>
        <w:r w:rsidR="00462726">
          <w:fldChar w:fldCharType="separate"/>
        </w:r>
        <w:r w:rsidR="00462726" w:rsidRPr="00462726">
          <w:rPr>
            <w:noProof/>
            <w:vertAlign w:val="superscript"/>
          </w:rPr>
          <w:t>64</w:t>
        </w:r>
        <w:r w:rsidR="00462726">
          <w:fldChar w:fldCharType="end"/>
        </w:r>
      </w:hyperlink>
      <w:r>
        <w:t xml:space="preserve">, irritable bowel syndrome </w:t>
      </w:r>
      <w:r>
        <w:fldChar w:fldCharType="begin">
          <w:fldData xml:space="preserve">PEVuZE5vdGU+PENpdGU+PEF1dGhvcj5QYXRlbDwvQXV0aG9yPjxZZWFyPjIwMDU8L1llYXI+PFJl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</w:fldData>
        </w:fldChar>
      </w:r>
      <w:r w:rsidR="00462726">
        <w:instrText xml:space="preserve"> ADDIN EN.CITE </w:instrText>
      </w:r>
      <w:r w:rsidR="00462726">
        <w:fldChar w:fldCharType="begin">
          <w:fldData xml:space="preserve">PEVuZE5vdGU+PENpdGU+PEF1dGhvcj5QYXRlbDwvQXV0aG9yPjxZZWFyPjIwMDU8L1llYXI+PFJl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</w:fldData>
        </w:fldChar>
      </w:r>
      <w:r w:rsidR="00462726">
        <w:instrText xml:space="preserve"> ADDIN EN.CITE.DATA </w:instrText>
      </w:r>
      <w:r w:rsidR="00462726">
        <w:fldChar w:fldCharType="end"/>
      </w:r>
      <w:r>
        <w:fldChar w:fldCharType="separate"/>
      </w:r>
      <w:hyperlink w:anchor="_ENREF_65" w:tooltip="Patel, 2005 #3388" w:history="1">
        <w:r w:rsidR="00462726" w:rsidRPr="00462726">
          <w:rPr>
            <w:noProof/>
            <w:vertAlign w:val="superscript"/>
          </w:rPr>
          <w:t>65</w:t>
        </w:r>
      </w:hyperlink>
      <w:r w:rsidR="00462726" w:rsidRPr="00462726">
        <w:rPr>
          <w:noProof/>
          <w:vertAlign w:val="superscript"/>
        </w:rPr>
        <w:t xml:space="preserve"> </w:t>
      </w:r>
      <w:hyperlink w:anchor="_ENREF_66" w:tooltip="Ford, 2010 #1461" w:history="1">
        <w:r w:rsidR="00462726" w:rsidRPr="00462726">
          <w:rPr>
            <w:noProof/>
            <w:vertAlign w:val="superscript"/>
          </w:rPr>
          <w:t>66</w:t>
        </w:r>
      </w:hyperlink>
      <w:r>
        <w:fldChar w:fldCharType="end"/>
      </w:r>
      <w:r>
        <w:t xml:space="preserve">, and insomnia </w:t>
      </w:r>
      <w:hyperlink w:anchor="_ENREF_67" w:tooltip="Bélanger, 2007 #408" w:history="1">
        <w:r w:rsidR="00462726">
          <w:fldChar w:fldCharType="begin"/>
        </w:r>
        <w:r w:rsidR="00462726">
          <w:instrText xml:space="preserve"> ADDIN EN.CITE &lt;EndNote&gt;&lt;Cite&gt;&lt;Author&gt;Bélanger&lt;/Author&gt;&lt;Year&gt;2007&lt;/Year&gt;&lt;RecNum&gt;408&lt;/RecNum&gt;&lt;DisplayText&gt;&lt;style face="superscript"&gt;67&lt;/style&gt;&lt;/DisplayText&gt;&lt;record&gt;&lt;rec-number&gt;408&lt;/rec-number&gt;&lt;foreign-keys&gt;&lt;key app="EN" db-id="0pf50avsqaa99ye5twvpvdabtsespt0ddarp" timestamp="1402946817"&gt;408&lt;/key&gt;&lt;/foreign-keys&gt;&lt;ref-type name="Journal Article"&gt;17&lt;/ref-type&gt;&lt;contributors&gt;&lt;authors&gt;&lt;author&gt;Bélanger, L.&lt;/author&gt;&lt;author&gt;Vallières, A.&lt;/author&gt;&lt;author&gt;Ivers, H.&lt;/author&gt;&lt;author&gt;Moreau, V.&lt;/author&gt;&lt;author&gt;Lavigne, G.&lt;/author&gt;&lt;author&gt;Morin, C. M.&lt;/author&gt;&lt;/authors&gt;&lt;/contributors&gt;&lt;titles&gt;&lt;title&gt;Meta-analysis of sleep changes in control groups of insomnia treatment trials&lt;/title&gt;&lt;secondary-title&gt;Journal of Sleep Research&lt;/secondary-title&gt;&lt;/titles&gt;&lt;periodical&gt;&lt;full-title&gt;Journal of Sleep Research&lt;/full-title&gt;&lt;abbr-1&gt;J. Sleep Res.&lt;/abbr-1&gt;&lt;abbr-2&gt;J Sleep Res&lt;/abbr-2&gt;&lt;/periodical&gt;&lt;pages&gt;77-84&lt;/pages&gt;&lt;volume&gt;16&lt;/volume&gt;&lt;number&gt;1&lt;/number&gt;&lt;reprint-edition&gt;NOT IN FILE&lt;/reprint-edition&gt;&lt;keywords&gt;&lt;keyword&gt;content&lt;/keyword&gt;&lt;keyword&gt;control&lt;/keyword&gt;&lt;keyword&gt;DESIGN&lt;/keyword&gt;&lt;keyword&gt;insomnia&lt;/keyword&gt;&lt;keyword&gt;Magnitude&lt;/keyword&gt;&lt;keyword&gt;meta-analyses&lt;/keyword&gt;&lt;keyword&gt;meta-analysis&lt;/keyword&gt;&lt;keyword&gt;Model&lt;/keyword&gt;&lt;keyword&gt;outcome&lt;/keyword&gt;&lt;keyword&gt;outcomes&lt;/keyword&gt;&lt;keyword&gt;placebo&lt;/keyword&gt;&lt;keyword&gt;RANDOMIZED-TRIAL&lt;/keyword&gt;&lt;keyword&gt;Research&lt;/keyword&gt;&lt;keyword&gt;Systematic review&lt;/keyword&gt;&lt;keyword&gt;treatment&lt;/keyword&gt;&lt;keyword&gt;TRIAL&lt;/keyword&gt;&lt;/keywords&gt;&lt;dates&gt;&lt;year&gt;2007&lt;/year&gt;&lt;/dates&gt;&lt;isbn&gt;1365-2869&lt;/isbn&gt;&lt;urls&gt;&lt;related-urls&gt;&lt;url&gt;http://dx.doi.org/10.1111/j.1365-2869.2007.00566.x&lt;/url&gt;&lt;/related-urls&gt;&lt;/urls&gt;&lt;/record&gt;&lt;/Cite&gt;&lt;/EndNote&gt;</w:instrText>
        </w:r>
        <w:r w:rsidR="00462726">
          <w:fldChar w:fldCharType="separate"/>
        </w:r>
        <w:r w:rsidR="00462726" w:rsidRPr="00462726">
          <w:rPr>
            <w:noProof/>
            <w:vertAlign w:val="superscript"/>
          </w:rPr>
          <w:t>67</w:t>
        </w:r>
        <w:r w:rsidR="00462726">
          <w:fldChar w:fldCharType="end"/>
        </w:r>
      </w:hyperlink>
      <w:r>
        <w:t xml:space="preserve">.  This taxonomy can guide two important and related applied research agendas:  1) to understand the components of placebo effects in clinical settings </w:t>
      </w:r>
      <w:r>
        <w:fldChar w:fldCharType="begin">
          <w:fldData xml:space="preserve">PEVuZE5vdGU+PENpdGU+PEF1dGhvcj5LYXB0Y2h1azwvQXV0aG9yPjxZZWFyPjIwMDg8L1llYXI+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==
</w:fldData>
        </w:fldChar>
      </w:r>
      <w:r w:rsidR="00462726">
        <w:instrText xml:space="preserve"> ADDIN EN.CITE </w:instrText>
      </w:r>
      <w:r w:rsidR="00462726">
        <w:fldChar w:fldCharType="begin">
          <w:fldData xml:space="preserve">PEVuZE5vdGU+PENpdGU+PEF1dGhvcj5LYXB0Y2h1azwvQXV0aG9yPjxZZWFyPjIwMDg8L1llYXI+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==
</w:fldData>
        </w:fldChar>
      </w:r>
      <w:r w:rsidR="00462726">
        <w:instrText xml:space="preserve"> ADDIN EN.CITE.DATA </w:instrText>
      </w:r>
      <w:r w:rsidR="00462726">
        <w:fldChar w:fldCharType="end"/>
      </w:r>
      <w:r>
        <w:fldChar w:fldCharType="separate"/>
      </w:r>
      <w:hyperlink w:anchor="_ENREF_48" w:tooltip="White, 2012 #4705" w:history="1">
        <w:r w:rsidR="00462726" w:rsidRPr="00462726">
          <w:rPr>
            <w:noProof/>
            <w:vertAlign w:val="superscript"/>
          </w:rPr>
          <w:t>48</w:t>
        </w:r>
      </w:hyperlink>
      <w:r w:rsidR="00462726" w:rsidRPr="00462726">
        <w:rPr>
          <w:noProof/>
          <w:vertAlign w:val="superscript"/>
        </w:rPr>
        <w:t xml:space="preserve"> </w:t>
      </w:r>
      <w:hyperlink w:anchor="_ENREF_68" w:tooltip="Kaptchuk, 2008 #2268" w:history="1">
        <w:r w:rsidR="00462726" w:rsidRPr="00462726">
          <w:rPr>
            <w:noProof/>
            <w:vertAlign w:val="superscript"/>
          </w:rPr>
          <w:t>68-71</w:t>
        </w:r>
      </w:hyperlink>
      <w:r>
        <w:fldChar w:fldCharType="end"/>
      </w:r>
      <w:r w:rsidRPr="005E7C89">
        <w:t xml:space="preserve"> </w:t>
      </w:r>
      <w:r>
        <w:t>and 2) to ethically harness evidence-based placebo effects to benefit patients</w:t>
      </w:r>
      <w:r w:rsidRPr="005E7C89">
        <w:t xml:space="preserve"> </w:t>
      </w:r>
      <w:r>
        <w:fldChar w:fldCharType="begin">
          <w:fldData xml:space="preserve">PEVuZE5vdGU+PENpdGU+PEF1dGhvcj5LYXB0Y2h1azwvQXV0aG9yPjxZZWFyPjIwMTA8L1llYXI+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</w:fldData>
        </w:fldChar>
      </w:r>
      <w:r w:rsidR="00462726">
        <w:instrText xml:space="preserve"> ADDIN EN.CITE </w:instrText>
      </w:r>
      <w:r w:rsidR="00462726">
        <w:fldChar w:fldCharType="begin">
          <w:fldData xml:space="preserve">PEVuZE5vdGU+PENpdGU+PEF1dGhvcj5LYXB0Y2h1azwvQXV0aG9yPjxZZWFyPjIwMTA8L1llYXI+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</w:fldData>
        </w:fldChar>
      </w:r>
      <w:r w:rsidR="00462726">
        <w:instrText xml:space="preserve"> ADDIN EN.CITE.DATA </w:instrText>
      </w:r>
      <w:r w:rsidR="00462726">
        <w:fldChar w:fldCharType="end"/>
      </w:r>
      <w:r>
        <w:fldChar w:fldCharType="separate"/>
      </w:r>
      <w:hyperlink w:anchor="_ENREF_14" w:tooltip="Kaptchuk, 2010 #2263" w:history="1">
        <w:r w:rsidR="00462726" w:rsidRPr="00462726">
          <w:rPr>
            <w:noProof/>
            <w:vertAlign w:val="superscript"/>
          </w:rPr>
          <w:t>14</w:t>
        </w:r>
      </w:hyperlink>
      <w:r w:rsidR="00462726" w:rsidRPr="00462726">
        <w:rPr>
          <w:noProof/>
          <w:vertAlign w:val="superscript"/>
        </w:rPr>
        <w:t xml:space="preserve"> </w:t>
      </w:r>
      <w:hyperlink w:anchor="_ENREF_15" w:tooltip="Kelley, 2012 #2308" w:history="1">
        <w:r w:rsidR="00462726" w:rsidRPr="00462726">
          <w:rPr>
            <w:noProof/>
            <w:vertAlign w:val="superscript"/>
          </w:rPr>
          <w:t>15</w:t>
        </w:r>
      </w:hyperlink>
      <w:r w:rsidR="00462726" w:rsidRPr="00462726">
        <w:rPr>
          <w:noProof/>
          <w:vertAlign w:val="superscript"/>
        </w:rPr>
        <w:t xml:space="preserve"> </w:t>
      </w:r>
      <w:hyperlink w:anchor="_ENREF_72" w:tooltip="Sandler, 2008 #3816" w:history="1">
        <w:r w:rsidR="00462726" w:rsidRPr="00462726">
          <w:rPr>
            <w:noProof/>
            <w:vertAlign w:val="superscript"/>
          </w:rPr>
          <w:t>72</w:t>
        </w:r>
      </w:hyperlink>
      <w:r>
        <w:fldChar w:fldCharType="end"/>
      </w:r>
      <w:r>
        <w:t>.</w:t>
      </w:r>
      <w:r w:rsidRPr="005E7C89">
        <w:t xml:space="preserve"> </w:t>
      </w:r>
      <w:r>
        <w:t xml:space="preserve"> </w:t>
      </w:r>
      <w:r w:rsidRPr="005E7C89">
        <w:t xml:space="preserve">We hope future studies might draw on the taxonomy to </w:t>
      </w:r>
      <w:r>
        <w:t xml:space="preserve">fully </w:t>
      </w:r>
      <w:r w:rsidRPr="005E7C89">
        <w:t xml:space="preserve">describe </w:t>
      </w:r>
      <w:r>
        <w:t xml:space="preserve">their methods and develop new </w:t>
      </w:r>
      <w:r w:rsidRPr="005E7C89">
        <w:t xml:space="preserve">applications, thus facilitating </w:t>
      </w:r>
      <w:r>
        <w:t xml:space="preserve">future systematic reviews and the development of a systematic and theory driven cumulative evidence-base </w:t>
      </w:r>
      <w:r w:rsidRPr="005E7C89">
        <w:t xml:space="preserve">in this complex field. </w:t>
      </w:r>
    </w:p>
    <w:p w14:paraId="3710FBA4" w14:textId="77777777" w:rsidR="0018341B" w:rsidRDefault="0018341B" w:rsidP="00684C93">
      <w:pPr>
        <w:spacing w:line="480" w:lineRule="auto"/>
      </w:pPr>
    </w:p>
    <w:p w14:paraId="2E1D1B33" w14:textId="121F484D" w:rsidR="00EF2407" w:rsidRDefault="00EF2407" w:rsidP="00462726">
      <w:pPr>
        <w:spacing w:line="480" w:lineRule="auto"/>
      </w:pPr>
      <w:r w:rsidRPr="00122BD6">
        <w:t xml:space="preserve">The taxonomy </w:t>
      </w:r>
      <w:r>
        <w:t xml:space="preserve">identifies and classifies procedures that may contribute to placebo effects in clinical trials and experiments, providing an overarching framework for individual components. </w:t>
      </w:r>
      <w:r w:rsidR="008700EC">
        <w:t xml:space="preserve"> </w:t>
      </w:r>
      <w:r>
        <w:t xml:space="preserve">However, we do not suggest that every technique in this taxonomy will produce a placebo effect in every patient and we do not know from this project which techniques are more effective or how they might be combined to form ethically acceptable and effective complex interventions. </w:t>
      </w:r>
      <w:r w:rsidR="008700EC">
        <w:t xml:space="preserve"> </w:t>
      </w:r>
      <w:r>
        <w:t>Th</w:t>
      </w:r>
      <w:r w:rsidR="007A4ECD">
        <w:t>is</w:t>
      </w:r>
      <w:r>
        <w:t xml:space="preserve"> taxonomy </w:t>
      </w:r>
      <w:r>
        <w:lastRenderedPageBreak/>
        <w:t xml:space="preserve">provides </w:t>
      </w:r>
      <w:r w:rsidR="0033226A">
        <w:t xml:space="preserve">the first attempt at </w:t>
      </w:r>
      <w:r>
        <w:t>a necessary</w:t>
      </w:r>
      <w:r w:rsidR="003D325B">
        <w:t xml:space="preserve"> conceptual</w:t>
      </w:r>
      <w:r>
        <w:t xml:space="preserve"> tool to facilitate future research on these questions. </w:t>
      </w:r>
      <w:r w:rsidR="008700EC">
        <w:t xml:space="preserve"> </w:t>
      </w:r>
      <w:r w:rsidRPr="009A4C5F">
        <w:t>For example, systematic reviews could use the taxonomy to code procedures in original studies</w:t>
      </w:r>
      <w:r w:rsidR="006C2D09">
        <w:t>, using this information</w:t>
      </w:r>
      <w:r w:rsidRPr="009A4C5F">
        <w:t xml:space="preserve"> in meta-regression analysis to examine the contribution of different procedures to placebo effects</w:t>
      </w:r>
      <w:r w:rsidR="008700EC">
        <w:t xml:space="preserve"> </w:t>
      </w:r>
      <w:hyperlink w:anchor="_ENREF_73" w:tooltip="Michie, 2009 #3030" w:history="1">
        <w:r w:rsidR="00462726">
          <w:fldChar w:fldCharType="begin"/>
        </w:r>
        <w:r w:rsidR="00462726">
          <w:instrText xml:space="preserve"> ADDIN EN.CITE &lt;EndNote&gt;&lt;Cite&gt;&lt;Author&gt;Michie&lt;/Author&gt;&lt;Year&gt;2009&lt;/Year&gt;&lt;RecNum&gt;3030&lt;/RecNum&gt;&lt;DisplayText&gt;&lt;style face="superscript"&gt;73&lt;/style&gt;&lt;/DisplayText&gt;&lt;record&gt;&lt;rec-number&gt;3030&lt;/rec-number&gt;&lt;foreign-keys&gt;&lt;key app="EN" db-id="0pf50avsqaa99ye5twvpvdabtsespt0ddarp" timestamp="1402946823"&gt;3030&lt;/key&gt;&lt;/foreign-keys&gt;&lt;ref-type name="Journal Article"&gt;17&lt;/ref-type&gt;&lt;contributors&gt;&lt;authors&gt;&lt;author&gt;Michie, S.&lt;/author&gt;&lt;author&gt;Abraham, C.&lt;/author&gt;&lt;author&gt;Whittington, C.&lt;/author&gt;&lt;author&gt;McAteer, J.&lt;/author&gt;&lt;author&gt;Gupta, S.&lt;/author&gt;&lt;/authors&gt;&lt;/contributors&gt;&lt;titles&gt;&lt;title&gt;Effective techniques in healthy eating and physical activity interventions: a meta-regression&lt;/title&gt;&lt;secondary-title&gt;Health Psychology&lt;/secondary-title&gt;&lt;/titles&gt;&lt;periodical&gt;&lt;full-title&gt;Health Psychology&lt;/full-title&gt;&lt;abbr-1&gt;Health Psychol.&lt;/abbr-1&gt;&lt;abbr-2&gt;Health Psychol&lt;/abbr-2&gt;&lt;/periodical&gt;&lt;pages&gt;690-701&lt;/pages&gt;&lt;volume&gt;28&lt;/volume&gt;&lt;number&gt;6&lt;/number&gt;&lt;reprint-edition&gt;IN FILE&lt;/reprint-edition&gt;&lt;keywords&gt;&lt;keyword&gt;abstract&lt;/keyword&gt;&lt;keyword&gt;Adult&lt;/keyword&gt;&lt;keyword&gt;ADULTS&lt;/keyword&gt;&lt;keyword&gt;Behavior&lt;/keyword&gt;&lt;keyword&gt;behavior change&lt;/keyword&gt;&lt;keyword&gt;change&lt;/keyword&gt;&lt;keyword&gt;Cognitive&lt;/keyword&gt;&lt;keyword&gt;content&lt;/keyword&gt;&lt;keyword&gt;control&lt;/keyword&gt;&lt;keyword&gt;DESIGN&lt;/keyword&gt;&lt;keyword&gt;effect&lt;/keyword&gt;&lt;keyword&gt;Effectiveness&lt;/keyword&gt;&lt;keyword&gt;evaluation&lt;/keyword&gt;&lt;keyword&gt;Health&lt;/keyword&gt;&lt;keyword&gt;individual&lt;/keyword&gt;&lt;keyword&gt;Intervention&lt;/keyword&gt;&lt;keyword&gt;interventions&lt;/keyword&gt;&lt;keyword&gt;meta-analyses&lt;/keyword&gt;&lt;keyword&gt;Meta-regression&lt;/keyword&gt;&lt;keyword&gt;outcome&lt;/keyword&gt;&lt;keyword&gt;Outcome measure&lt;/keyword&gt;&lt;keyword&gt;Outcome measures&lt;/keyword&gt;&lt;keyword&gt;outcomes&lt;/keyword&gt;&lt;keyword&gt;Research&lt;/keyword&gt;&lt;keyword&gt;self-regulation&lt;/keyword&gt;&lt;keyword&gt;Self Regulation&lt;/keyword&gt;&lt;keyword&gt;size&lt;/keyword&gt;&lt;keyword&gt;techniques&lt;/keyword&gt;&lt;keyword&gt;Theories&lt;/keyword&gt;&lt;keyword&gt;Theory&lt;/keyword&gt;&lt;keyword&gt;UK&lt;/keyword&gt;&lt;/keywords&gt;&lt;dates&gt;&lt;year&gt;2009&lt;/year&gt;&lt;/dates&gt;&lt;urls&gt;&lt;/urls&gt;&lt;/record&gt;&lt;/Cite&gt;&lt;/EndNote&gt;</w:instrText>
        </w:r>
        <w:r w:rsidR="00462726">
          <w:fldChar w:fldCharType="separate"/>
        </w:r>
        <w:r w:rsidR="00462726" w:rsidRPr="00462726">
          <w:rPr>
            <w:noProof/>
            <w:vertAlign w:val="superscript"/>
          </w:rPr>
          <w:t>73</w:t>
        </w:r>
        <w:r w:rsidR="00462726">
          <w:fldChar w:fldCharType="end"/>
        </w:r>
      </w:hyperlink>
      <w:r w:rsidR="008700EC">
        <w:t>.</w:t>
      </w:r>
      <w:r>
        <w:t xml:space="preserve"> </w:t>
      </w:r>
      <w:r w:rsidR="008700EC">
        <w:t xml:space="preserve"> </w:t>
      </w:r>
      <w:r w:rsidRPr="009A4C5F">
        <w:t xml:space="preserve">New clinical trials and experiments could extend existing work by systematically examining and comparing the effects </w:t>
      </w:r>
      <w:r w:rsidR="006C2D09">
        <w:t xml:space="preserve">and ethical acceptability </w:t>
      </w:r>
      <w:r w:rsidRPr="009A4C5F">
        <w:t>of different</w:t>
      </w:r>
      <w:r>
        <w:t xml:space="preserve"> procedures in the taxonomy</w:t>
      </w:r>
      <w:r w:rsidR="00644840" w:rsidRPr="00122BD6">
        <w:t>, building a cumulative</w:t>
      </w:r>
      <w:r w:rsidR="00644840">
        <w:t xml:space="preserve"> </w:t>
      </w:r>
      <w:r w:rsidR="00644840" w:rsidRPr="00122BD6">
        <w:t>evidence-base that has real</w:t>
      </w:r>
      <w:r w:rsidR="007A4ECD">
        <w:t xml:space="preserve"> pragmatic</w:t>
      </w:r>
      <w:r w:rsidR="00644840">
        <w:t xml:space="preserve"> </w:t>
      </w:r>
      <w:r w:rsidR="00644840" w:rsidRPr="00122BD6">
        <w:t xml:space="preserve">applicability to </w:t>
      </w:r>
      <w:r w:rsidR="00644840">
        <w:t xml:space="preserve">clinical </w:t>
      </w:r>
      <w:r w:rsidR="00644840" w:rsidRPr="00122BD6">
        <w:t>practice.</w:t>
      </w:r>
      <w:r w:rsidR="00684C93">
        <w:t xml:space="preserve">  Some of the suggested clinical applications have been investigated more extensively in other literatures</w:t>
      </w:r>
      <w:r w:rsidR="00205AE4">
        <w:t>, in particular doctor-patient communication and the healthcare environment</w:t>
      </w:r>
      <w:r w:rsidR="00684C93">
        <w:t xml:space="preserve">.  This </w:t>
      </w:r>
      <w:r w:rsidR="00205AE4">
        <w:t xml:space="preserve">emphasises </w:t>
      </w:r>
      <w:r w:rsidR="00684C93">
        <w:t xml:space="preserve">the need for a multi-disciplinary approach to the translation of placebo research into practice.  </w:t>
      </w:r>
      <w:r w:rsidR="00205AE4">
        <w:t>O</w:t>
      </w:r>
      <w:r w:rsidR="00684C93">
        <w:t xml:space="preserve">ne fruitful </w:t>
      </w:r>
      <w:r w:rsidR="00205AE4">
        <w:t xml:space="preserve">way forward </w:t>
      </w:r>
      <w:r w:rsidR="00684C93">
        <w:t xml:space="preserve">would be to draw on placebo theories to develop and test </w:t>
      </w:r>
      <w:r w:rsidR="0001107B">
        <w:t xml:space="preserve">more </w:t>
      </w:r>
      <w:r w:rsidR="00684C93">
        <w:t xml:space="preserve">mechanistic models of complex interventions </w:t>
      </w:r>
      <w:r w:rsidR="0001107B">
        <w:t xml:space="preserve">intended to alter the context of healthcare encounters.  </w:t>
      </w:r>
    </w:p>
    <w:p w14:paraId="21929214" w14:textId="77777777" w:rsidR="0018341B" w:rsidRDefault="0018341B" w:rsidP="00684C93">
      <w:pPr>
        <w:spacing w:line="480" w:lineRule="auto"/>
      </w:pPr>
    </w:p>
    <w:p w14:paraId="74F023D1" w14:textId="08A353EB" w:rsidR="00EF2407" w:rsidRDefault="00EF2407" w:rsidP="00A56D7E">
      <w:pPr>
        <w:spacing w:line="480" w:lineRule="auto"/>
      </w:pPr>
      <w:r>
        <w:t xml:space="preserve">Placebo recipients in clinical trials and experiments are exposed to a large number and variety of procedures, many of which might contribute to placebo effects. </w:t>
      </w:r>
      <w:r w:rsidR="008700EC">
        <w:t xml:space="preserve"> </w:t>
      </w:r>
      <w:r w:rsidR="00A56D7E">
        <w:t xml:space="preserve">Researchers seeking to develop a translational science of placebo effects are thus faced with myriad possibilities.  </w:t>
      </w:r>
      <w:r>
        <w:t xml:space="preserve">We have systematically identified </w:t>
      </w:r>
      <w:r w:rsidR="00A56D7E">
        <w:t xml:space="preserve">and defined these procedures, </w:t>
      </w:r>
      <w:r>
        <w:t xml:space="preserve">classified </w:t>
      </w:r>
      <w:r w:rsidR="00A56D7E">
        <w:t xml:space="preserve">them </w:t>
      </w:r>
      <w:r>
        <w:t>into five domains, and suggest</w:t>
      </w:r>
      <w:r w:rsidR="003D325B">
        <w:t>ed</w:t>
      </w:r>
      <w:r>
        <w:t xml:space="preserve"> possible clinical applications. </w:t>
      </w:r>
      <w:r w:rsidR="008700EC">
        <w:t xml:space="preserve"> </w:t>
      </w:r>
      <w:r>
        <w:t xml:space="preserve">The resulting taxonomy is presented as a </w:t>
      </w:r>
      <w:r w:rsidR="00A56D7E">
        <w:t xml:space="preserve">preliminary but </w:t>
      </w:r>
      <w:r w:rsidR="003D325B">
        <w:t xml:space="preserve">detailed and systematic </w:t>
      </w:r>
      <w:r>
        <w:t xml:space="preserve">guide for future research, which </w:t>
      </w:r>
      <w:r w:rsidR="00A56D7E">
        <w:t xml:space="preserve">should </w:t>
      </w:r>
      <w:r>
        <w:t xml:space="preserve">in turn further refine the taxonomy. </w:t>
      </w:r>
      <w:r w:rsidR="008700EC">
        <w:t xml:space="preserve"> </w:t>
      </w:r>
      <w:r w:rsidR="00A56D7E">
        <w:t xml:space="preserve">Ultimately we hope to better </w:t>
      </w:r>
      <w:r>
        <w:t xml:space="preserve">conceptualise investigations of </w:t>
      </w:r>
      <w:r w:rsidR="00205AE4">
        <w:t xml:space="preserve">clinical </w:t>
      </w:r>
      <w:r>
        <w:t xml:space="preserve">applications of placebo effects </w:t>
      </w:r>
      <w:r w:rsidR="00A56D7E">
        <w:t xml:space="preserve">in order to maximise opportunities </w:t>
      </w:r>
      <w:r>
        <w:t>for patient benefit.</w:t>
      </w:r>
      <w:r>
        <w:br w:type="page"/>
      </w:r>
    </w:p>
    <w:p w14:paraId="67E7ACAE" w14:textId="77777777" w:rsidR="00A90C02" w:rsidRDefault="00A90C02" w:rsidP="00A90C02">
      <w:pPr>
        <w:pStyle w:val="Heading2"/>
        <w:spacing w:after="240" w:line="480" w:lineRule="auto"/>
        <w:jc w:val="center"/>
      </w:pPr>
      <w:r>
        <w:lastRenderedPageBreak/>
        <w:t>Funding</w:t>
      </w:r>
    </w:p>
    <w:p w14:paraId="7CA269AC" w14:textId="3DD888E5" w:rsidR="00A90C02" w:rsidRDefault="00A90C02" w:rsidP="00A90C02">
      <w:pPr>
        <w:spacing w:line="480" w:lineRule="auto"/>
      </w:pPr>
      <w:r>
        <w:t xml:space="preserve">The project “Creating </w:t>
      </w:r>
      <w:proofErr w:type="gramStart"/>
      <w:r>
        <w:t>a Taxonomy</w:t>
      </w:r>
      <w:proofErr w:type="gramEnd"/>
      <w:r>
        <w:t xml:space="preserve"> to Harness the Placebo effect in UK primary care” was funded by the National Institute of Health Research (NIHR) School for Primary Care Research (SPCR) (project number 161). This paper presents independent research funded by the National Institute of Health Research (NIHR). The views expressed are those of the author(s) and not necessarily those of the NHS, the NIHR or the Department of Health.  Additional funding for BC was provided by Solent NHS Trust.  The funders had no role in design and conduct of the study; collection, management, analysis, and interpretation of the data; preparation, review, or approval of the manuscript; and decision to submit the manuscript for publication.</w:t>
      </w:r>
    </w:p>
    <w:p w14:paraId="24F39ECF" w14:textId="77777777" w:rsidR="0038616D" w:rsidRDefault="0038616D" w:rsidP="00A90C02">
      <w:pPr>
        <w:spacing w:line="480" w:lineRule="auto"/>
      </w:pPr>
    </w:p>
    <w:p w14:paraId="25DCA485" w14:textId="77777777" w:rsidR="008F19F4" w:rsidRPr="008F19F4" w:rsidRDefault="008F19F4" w:rsidP="00EE573C">
      <w:pPr>
        <w:pStyle w:val="Heading2"/>
        <w:spacing w:after="240" w:line="480" w:lineRule="auto"/>
        <w:jc w:val="center"/>
      </w:pPr>
      <w:r w:rsidRPr="008F19F4">
        <w:t>Acknowledgements</w:t>
      </w:r>
    </w:p>
    <w:p w14:paraId="02387D8B" w14:textId="5BE3CF22" w:rsidR="0038616D" w:rsidRDefault="008F19F4" w:rsidP="000D1C27">
      <w:pPr>
        <w:spacing w:line="480" w:lineRule="auto"/>
      </w:pPr>
      <w:r>
        <w:t xml:space="preserve">We would like to </w:t>
      </w:r>
      <w:r w:rsidR="003B169B">
        <w:t>acknowledge the contribution of</w:t>
      </w:r>
      <w:r>
        <w:t xml:space="preserve"> all of the researchers who shared their views in the survey, including </w:t>
      </w:r>
      <w:proofErr w:type="spellStart"/>
      <w:r>
        <w:t>P</w:t>
      </w:r>
      <w:r w:rsidRPr="008215A3">
        <w:t>rzemyslaw</w:t>
      </w:r>
      <w:proofErr w:type="spellEnd"/>
      <w:r>
        <w:t xml:space="preserve"> B</w:t>
      </w:r>
      <w:r w:rsidRPr="008215A3">
        <w:t>abel</w:t>
      </w:r>
      <w:r>
        <w:t xml:space="preserve"> PhD, </w:t>
      </w:r>
      <w:proofErr w:type="spellStart"/>
      <w:r w:rsidRPr="008215A3">
        <w:t>Luana</w:t>
      </w:r>
      <w:proofErr w:type="spellEnd"/>
      <w:r w:rsidRPr="008215A3">
        <w:t xml:space="preserve"> </w:t>
      </w:r>
      <w:proofErr w:type="spellStart"/>
      <w:r w:rsidRPr="008215A3">
        <w:t>Colloca</w:t>
      </w:r>
      <w:proofErr w:type="spellEnd"/>
      <w:r w:rsidRPr="008215A3">
        <w:t xml:space="preserve"> MD PhD</w:t>
      </w:r>
      <w:r>
        <w:t xml:space="preserve">, Professor Michael Doherty, </w:t>
      </w:r>
      <w:r w:rsidRPr="008215A3">
        <w:t xml:space="preserve">Vanda </w:t>
      </w:r>
      <w:proofErr w:type="spellStart"/>
      <w:r w:rsidRPr="008215A3">
        <w:t>Faria</w:t>
      </w:r>
      <w:proofErr w:type="spellEnd"/>
      <w:r>
        <w:t xml:space="preserve"> </w:t>
      </w:r>
      <w:r w:rsidRPr="008215A3">
        <w:t>PhD</w:t>
      </w:r>
      <w:r>
        <w:t xml:space="preserve">, </w:t>
      </w:r>
      <w:r w:rsidR="000D1C27">
        <w:t xml:space="preserve">Professor </w:t>
      </w:r>
      <w:proofErr w:type="spellStart"/>
      <w:r w:rsidRPr="008215A3">
        <w:t>Magne</w:t>
      </w:r>
      <w:proofErr w:type="spellEnd"/>
      <w:r w:rsidRPr="008215A3">
        <w:t xml:space="preserve"> </w:t>
      </w:r>
      <w:proofErr w:type="spellStart"/>
      <w:r w:rsidRPr="008215A3">
        <w:t>Arve</w:t>
      </w:r>
      <w:proofErr w:type="spellEnd"/>
      <w:r w:rsidRPr="008215A3">
        <w:t xml:space="preserve"> </w:t>
      </w:r>
      <w:proofErr w:type="spellStart"/>
      <w:r w:rsidRPr="008215A3">
        <w:t>Flaten</w:t>
      </w:r>
      <w:proofErr w:type="spellEnd"/>
      <w:r w:rsidR="000D1C27">
        <w:t xml:space="preserve"> PhD</w:t>
      </w:r>
      <w:r>
        <w:t xml:space="preserve">, </w:t>
      </w:r>
      <w:r w:rsidRPr="008215A3">
        <w:t xml:space="preserve">Sarah </w:t>
      </w:r>
      <w:proofErr w:type="spellStart"/>
      <w:r w:rsidRPr="008215A3">
        <w:t>Goldingay</w:t>
      </w:r>
      <w:proofErr w:type="spellEnd"/>
      <w:r w:rsidR="00AC5FD9">
        <w:t xml:space="preserve"> PhD</w:t>
      </w:r>
      <w:r>
        <w:t xml:space="preserve">, </w:t>
      </w:r>
      <w:r w:rsidRPr="008215A3">
        <w:t>John Hughes</w:t>
      </w:r>
      <w:r w:rsidR="00AC5FD9">
        <w:t xml:space="preserve"> PhD</w:t>
      </w:r>
      <w:r>
        <w:t xml:space="preserve">, </w:t>
      </w:r>
      <w:r w:rsidRPr="008215A3">
        <w:t>Prof</w:t>
      </w:r>
      <w:r w:rsidR="00AC5FD9">
        <w:t>essor</w:t>
      </w:r>
      <w:r w:rsidRPr="008215A3">
        <w:t xml:space="preserve"> Dr Robert </w:t>
      </w:r>
      <w:proofErr w:type="spellStart"/>
      <w:r w:rsidRPr="008215A3">
        <w:t>Juette</w:t>
      </w:r>
      <w:proofErr w:type="spellEnd"/>
      <w:r>
        <w:t>, Irving Kirsch</w:t>
      </w:r>
      <w:r w:rsidR="00AC5FD9">
        <w:t xml:space="preserve"> PhD</w:t>
      </w:r>
      <w:r>
        <w:t xml:space="preserve">, </w:t>
      </w:r>
      <w:r w:rsidRPr="008215A3">
        <w:t xml:space="preserve">Karin Meissner PD </w:t>
      </w:r>
      <w:proofErr w:type="spellStart"/>
      <w:r w:rsidRPr="008215A3">
        <w:t>Dr.</w:t>
      </w:r>
      <w:proofErr w:type="spellEnd"/>
      <w:r w:rsidRPr="008215A3">
        <w:t xml:space="preserve"> med.</w:t>
      </w:r>
      <w:r w:rsidR="00AC5FD9">
        <w:t xml:space="preserve"> </w:t>
      </w:r>
      <w:proofErr w:type="spellStart"/>
      <w:r w:rsidR="00AC5FD9">
        <w:t>Habil</w:t>
      </w:r>
      <w:proofErr w:type="spellEnd"/>
      <w:r w:rsidR="00AC5FD9">
        <w:t>.</w:t>
      </w:r>
      <w:r>
        <w:t xml:space="preserve">, </w:t>
      </w:r>
      <w:r w:rsidRPr="008215A3">
        <w:t xml:space="preserve">Daniel E </w:t>
      </w:r>
      <w:proofErr w:type="spellStart"/>
      <w:r w:rsidRPr="008215A3">
        <w:t>Moerman</w:t>
      </w:r>
      <w:proofErr w:type="spellEnd"/>
      <w:r w:rsidRPr="008215A3">
        <w:t xml:space="preserve"> PhD</w:t>
      </w:r>
      <w:r>
        <w:t xml:space="preserve">, </w:t>
      </w:r>
      <w:proofErr w:type="spellStart"/>
      <w:r>
        <w:t>Meike</w:t>
      </w:r>
      <w:proofErr w:type="spellEnd"/>
      <w:r>
        <w:t xml:space="preserve"> </w:t>
      </w:r>
      <w:proofErr w:type="spellStart"/>
      <w:r>
        <w:t>Shedden</w:t>
      </w:r>
      <w:proofErr w:type="spellEnd"/>
      <w:r>
        <w:t xml:space="preserve"> Mora PhD, </w:t>
      </w:r>
      <w:r w:rsidRPr="008215A3">
        <w:t>Donald D. Price PhD</w:t>
      </w:r>
      <w:r>
        <w:t xml:space="preserve">, Professor </w:t>
      </w:r>
      <w:r w:rsidR="000D1C27">
        <w:t xml:space="preserve">Dr </w:t>
      </w:r>
      <w:proofErr w:type="spellStart"/>
      <w:r w:rsidR="000D1C27">
        <w:t>Dr</w:t>
      </w:r>
      <w:proofErr w:type="spellEnd"/>
      <w:r w:rsidR="000D1C27">
        <w:t xml:space="preserve"> </w:t>
      </w:r>
      <w:r w:rsidRPr="008215A3">
        <w:t xml:space="preserve">Harald </w:t>
      </w:r>
      <w:proofErr w:type="spellStart"/>
      <w:r w:rsidRPr="008215A3">
        <w:t>Walach</w:t>
      </w:r>
      <w:proofErr w:type="spellEnd"/>
      <w:r>
        <w:t>.</w:t>
      </w:r>
      <w:r w:rsidR="001741BB">
        <w:t xml:space="preserve">  We thank Professor Ted Kaptchuk for comments on an earlier draft of this manuscript.</w:t>
      </w:r>
      <w:r w:rsidRPr="008215A3">
        <w:cr/>
      </w:r>
    </w:p>
    <w:p w14:paraId="32B00E73" w14:textId="4C34E9A1" w:rsidR="0038616D" w:rsidRPr="0038616D" w:rsidRDefault="0038616D" w:rsidP="0038616D">
      <w:pPr>
        <w:spacing w:line="480" w:lineRule="auto"/>
        <w:jc w:val="center"/>
        <w:rPr>
          <w:rStyle w:val="Heading2Char"/>
        </w:rPr>
      </w:pPr>
      <w:r w:rsidRPr="0038616D">
        <w:rPr>
          <w:rStyle w:val="Heading2Char"/>
        </w:rPr>
        <w:t>Competing Interests</w:t>
      </w:r>
    </w:p>
    <w:p w14:paraId="27271CC8" w14:textId="77777777" w:rsidR="0038616D" w:rsidRDefault="0038616D" w:rsidP="0038616D">
      <w:pPr>
        <w:spacing w:line="480" w:lineRule="auto"/>
      </w:pPr>
      <w:r>
        <w:t xml:space="preserve">All authors have completed the ICMJE uniform disclosure form at http://www.icmje.org/coi_disclosure.pdf and declare: no support from any organisation for the submitted work; no financial relationships with any organisations that might have an interest in the </w:t>
      </w:r>
      <w:r>
        <w:lastRenderedPageBreak/>
        <w:t xml:space="preserve">submitted work in the previous three years, no other relationships or activities that could appear to have influenced the submitted work. </w:t>
      </w:r>
    </w:p>
    <w:p w14:paraId="2287F7AE" w14:textId="77777777" w:rsidR="0038616D" w:rsidRDefault="0038616D" w:rsidP="0038616D">
      <w:pPr>
        <w:pStyle w:val="Heading2"/>
        <w:jc w:val="center"/>
      </w:pPr>
      <w:r>
        <w:t>Exclusive Licence</w:t>
      </w:r>
    </w:p>
    <w:p w14:paraId="293456BA" w14:textId="55358B94" w:rsidR="008F19F4" w:rsidRDefault="0038616D" w:rsidP="0038616D">
      <w:pPr>
        <w:spacing w:line="480" w:lineRule="auto"/>
      </w:pPr>
      <w:r>
        <w:t>The Corresponding Author has the right to grant on behalf of all authors and does grant on behalf of all authors, a worldwide licence (http://www.bmj.com/sites/default/files/BMJ%20Author%20Licence%20March%202013.doc) to the Publishers and its licensees in perpetuity, in all forms, formats and media (whether known now or created in the future), to i) publish, reproduce, distribute, display and store the Contribution, ii) translate the Contribution into other languages, create adaptations, reprints, include within collections and create summaries, extracts and/or, abstracts of the Contribution and convert or allow conversion into any format including without limitation audio, iii) create any other derivative work(s) based in whole or part on the on the Contribution, iv) to exploit all subsidiary rights to exploit all subsidiary rights that currently exist or as may exist in the future in the Contribution, v) the inclusion of electronic links from the Contribution to third party material where-ever it may be located; and, vi) licence any third party to do any or all of the above.</w:t>
      </w:r>
    </w:p>
    <w:p w14:paraId="48B7412D" w14:textId="5DEBD879" w:rsidR="0062666E" w:rsidRPr="0062666E" w:rsidRDefault="0062666E" w:rsidP="0062666E">
      <w:pPr>
        <w:pStyle w:val="Heading2"/>
        <w:jc w:val="center"/>
      </w:pPr>
      <w:proofErr w:type="spellStart"/>
      <w:r w:rsidRPr="0062666E">
        <w:t>Contributorship</w:t>
      </w:r>
      <w:proofErr w:type="spellEnd"/>
      <w:r w:rsidRPr="0062666E">
        <w:t xml:space="preserve"> </w:t>
      </w:r>
      <w:r>
        <w:t>Statement</w:t>
      </w:r>
    </w:p>
    <w:p w14:paraId="394C3291" w14:textId="1675B60A" w:rsidR="0062666E" w:rsidRDefault="0062666E" w:rsidP="0038616D">
      <w:pPr>
        <w:spacing w:line="480" w:lineRule="auto"/>
      </w:pPr>
      <w:r w:rsidRPr="0062666E">
        <w:t>FB designed and led the study, drafted the manuscript, and is guarantor.  FB, GL, AWAG, HE, and PL secured funding for the project.  FB designed the study with input and revisions from GL, BC, AWAG, HE, and PL.  BC led data collection and analysis with additional data collection and analysis by MH and DS. All authors contributed to data interpretation.  FB drafted the manuscript and all authors revised it for important intellectual content.  All authors had full access to all of the data in the study and can take responsibility for the integrity of the data and the accuracy of the data analysis.</w:t>
      </w:r>
    </w:p>
    <w:p w14:paraId="3BDC804F" w14:textId="688C27C9" w:rsidR="0062666E" w:rsidRDefault="0062666E" w:rsidP="0062666E">
      <w:pPr>
        <w:pStyle w:val="Heading2"/>
        <w:jc w:val="center"/>
      </w:pPr>
      <w:r>
        <w:t>Data Sharing Statement</w:t>
      </w:r>
    </w:p>
    <w:p w14:paraId="15333530" w14:textId="68DA9E3D" w:rsidR="0062666E" w:rsidRDefault="0062666E" w:rsidP="0038616D">
      <w:pPr>
        <w:spacing w:line="480" w:lineRule="auto"/>
      </w:pPr>
      <w:r w:rsidRPr="0062666E">
        <w:t>No unpublished data available.</w:t>
      </w:r>
    </w:p>
    <w:p w14:paraId="57EFED5E" w14:textId="77777777" w:rsidR="008F19F4" w:rsidRDefault="008F19F4" w:rsidP="008F19F4">
      <w:r>
        <w:br w:type="page"/>
      </w:r>
    </w:p>
    <w:p w14:paraId="2A721A26" w14:textId="77777777" w:rsidR="008F19F4" w:rsidRDefault="008F19F4" w:rsidP="002E11BB">
      <w:pPr>
        <w:pStyle w:val="Heading2"/>
        <w:jc w:val="center"/>
      </w:pPr>
      <w:r>
        <w:lastRenderedPageBreak/>
        <w:t>References</w:t>
      </w:r>
    </w:p>
    <w:p w14:paraId="01B64BD5" w14:textId="77777777" w:rsidR="00462726" w:rsidRPr="00462726" w:rsidRDefault="008F19F4" w:rsidP="00462726">
      <w:pPr>
        <w:pStyle w:val="EndNoteBibliography"/>
        <w:spacing w:after="0"/>
        <w:ind w:left="720" w:hanging="720"/>
      </w:pPr>
      <w:r>
        <w:fldChar w:fldCharType="begin"/>
      </w:r>
      <w:r>
        <w:instrText xml:space="preserve"> ADDIN EN.REFLIST </w:instrText>
      </w:r>
      <w:r>
        <w:fldChar w:fldCharType="separate"/>
      </w:r>
      <w:bookmarkStart w:id="1" w:name="_ENREF_1"/>
      <w:r w:rsidR="00462726" w:rsidRPr="00462726">
        <w:t>1. Zhang W, Robertson J, Jones AC, et al. The placebo effect and its determinants in osteoarthritis: meta-analysis of randomised controlled trials. Ann Rheum Dis 2008;</w:t>
      </w:r>
      <w:r w:rsidR="00462726" w:rsidRPr="00462726">
        <w:rPr>
          <w:b/>
        </w:rPr>
        <w:t>67</w:t>
      </w:r>
      <w:r w:rsidR="00462726" w:rsidRPr="00462726">
        <w:t>(12):1716-23.</w:t>
      </w:r>
      <w:bookmarkEnd w:id="1"/>
    </w:p>
    <w:p w14:paraId="12757967" w14:textId="77777777" w:rsidR="00462726" w:rsidRPr="00462726" w:rsidRDefault="00462726" w:rsidP="00462726">
      <w:pPr>
        <w:pStyle w:val="EndNoteBibliography"/>
        <w:spacing w:after="0"/>
        <w:ind w:left="720" w:hanging="720"/>
      </w:pPr>
      <w:bookmarkStart w:id="2" w:name="_ENREF_2"/>
      <w:r w:rsidRPr="00462726">
        <w:t>2. Hrobjartsson A, Gotzsche PC. Placebo interventions for all clinical conditions. Cochrane Database of Systematic Reviews 2010;</w:t>
      </w:r>
      <w:r w:rsidRPr="00462726">
        <w:rPr>
          <w:b/>
        </w:rPr>
        <w:t>1</w:t>
      </w:r>
      <w:r w:rsidRPr="00462726">
        <w:t>:Art. No.: CD003974-DOI: 10.1002/14651858.CD003974.pub3.</w:t>
      </w:r>
      <w:bookmarkEnd w:id="2"/>
    </w:p>
    <w:p w14:paraId="6034FCA3" w14:textId="77777777" w:rsidR="00462726" w:rsidRPr="00462726" w:rsidRDefault="00462726" w:rsidP="00462726">
      <w:pPr>
        <w:pStyle w:val="EndNoteBibliography"/>
        <w:spacing w:after="0"/>
        <w:ind w:left="720" w:hanging="720"/>
      </w:pPr>
      <w:bookmarkStart w:id="3" w:name="_ENREF_3"/>
      <w:r w:rsidRPr="00462726">
        <w:t>3. Vase L, Riley JL, Price DD. A comparison of placebo effects in clinical analgesic trials versus studies of placebo analgesia. Pain 2002;</w:t>
      </w:r>
      <w:r w:rsidRPr="00462726">
        <w:rPr>
          <w:b/>
        </w:rPr>
        <w:t>99</w:t>
      </w:r>
      <w:r w:rsidRPr="00462726">
        <w:t>(3):443-52.</w:t>
      </w:r>
      <w:bookmarkEnd w:id="3"/>
    </w:p>
    <w:p w14:paraId="2D591FC8" w14:textId="77777777" w:rsidR="00462726" w:rsidRPr="00462726" w:rsidRDefault="00462726" w:rsidP="00462726">
      <w:pPr>
        <w:pStyle w:val="EndNoteBibliography"/>
        <w:spacing w:after="0"/>
        <w:ind w:left="720" w:hanging="720"/>
      </w:pPr>
      <w:bookmarkStart w:id="4" w:name="_ENREF_4"/>
      <w:r w:rsidRPr="00462726">
        <w:t>4. Peerdeman KJ, van Laarhoven AIM, Keij SM, et al. Relieving patients' pain with expectation interventions: a meta-analysis. Pain 2016;</w:t>
      </w:r>
      <w:r w:rsidRPr="00462726">
        <w:rPr>
          <w:b/>
        </w:rPr>
        <w:t>157</w:t>
      </w:r>
      <w:r w:rsidRPr="00462726">
        <w:t>(6):1179-91.</w:t>
      </w:r>
      <w:bookmarkEnd w:id="4"/>
    </w:p>
    <w:p w14:paraId="5D0CB6ED" w14:textId="77777777" w:rsidR="00462726" w:rsidRPr="00462726" w:rsidRDefault="00462726" w:rsidP="00462726">
      <w:pPr>
        <w:pStyle w:val="EndNoteBibliography"/>
        <w:spacing w:after="0"/>
        <w:ind w:left="720" w:hanging="720"/>
      </w:pPr>
      <w:bookmarkStart w:id="5" w:name="_ENREF_5"/>
      <w:r w:rsidRPr="00462726">
        <w:t>5. Brody H. The placebo response. J Fam Pract 2000;</w:t>
      </w:r>
      <w:r w:rsidRPr="00462726">
        <w:rPr>
          <w:b/>
        </w:rPr>
        <w:t>49</w:t>
      </w:r>
      <w:r w:rsidRPr="00462726">
        <w:t>:649-54.</w:t>
      </w:r>
      <w:bookmarkEnd w:id="5"/>
    </w:p>
    <w:p w14:paraId="477A3173" w14:textId="77777777" w:rsidR="00462726" w:rsidRPr="00462726" w:rsidRDefault="00462726" w:rsidP="00462726">
      <w:pPr>
        <w:pStyle w:val="EndNoteBibliography"/>
        <w:spacing w:after="0"/>
        <w:ind w:left="720" w:hanging="720"/>
      </w:pPr>
      <w:bookmarkStart w:id="6" w:name="_ENREF_6"/>
      <w:r w:rsidRPr="00462726">
        <w:t>6. Moerman DE, Jonas WB. Deconstructing the placebo effect and finding the meaning response. Ann Intern Med 2002;</w:t>
      </w:r>
      <w:r w:rsidRPr="00462726">
        <w:rPr>
          <w:b/>
        </w:rPr>
        <w:t>136</w:t>
      </w:r>
      <w:r w:rsidRPr="00462726">
        <w:t>(6):471-76.</w:t>
      </w:r>
      <w:bookmarkEnd w:id="6"/>
    </w:p>
    <w:p w14:paraId="2BF36585" w14:textId="77777777" w:rsidR="00462726" w:rsidRPr="00462726" w:rsidRDefault="00462726" w:rsidP="00462726">
      <w:pPr>
        <w:pStyle w:val="EndNoteBibliography"/>
        <w:spacing w:after="0"/>
        <w:ind w:left="720" w:hanging="720"/>
      </w:pPr>
      <w:bookmarkStart w:id="7" w:name="_ENREF_7"/>
      <w:r w:rsidRPr="00462726">
        <w:t>7. Colloca L, Miller FG. How placebo responses are formed: a learning perspective. Philosophical Transactions of the Royal Society B: Biological Sciences 2011;</w:t>
      </w:r>
      <w:r w:rsidRPr="00462726">
        <w:rPr>
          <w:b/>
        </w:rPr>
        <w:t>366</w:t>
      </w:r>
      <w:r w:rsidRPr="00462726">
        <w:t>(1572):1859-69.</w:t>
      </w:r>
      <w:bookmarkEnd w:id="7"/>
    </w:p>
    <w:p w14:paraId="5E7431F3" w14:textId="77777777" w:rsidR="00462726" w:rsidRPr="00462726" w:rsidRDefault="00462726" w:rsidP="00462726">
      <w:pPr>
        <w:pStyle w:val="EndNoteBibliography"/>
        <w:spacing w:after="0"/>
        <w:ind w:left="720" w:hanging="720"/>
      </w:pPr>
      <w:bookmarkStart w:id="8" w:name="_ENREF_8"/>
      <w:r w:rsidRPr="00462726">
        <w:t>8. Howick J, Friedemann C, Tsakok M, et al. Are Treatments More Effective than Placebos? A Systematic Review and Meta-Analysis. PLoS One 2013;</w:t>
      </w:r>
      <w:r w:rsidRPr="00462726">
        <w:rPr>
          <w:b/>
        </w:rPr>
        <w:t>8</w:t>
      </w:r>
      <w:r w:rsidRPr="00462726">
        <w:t>(5):e62599.</w:t>
      </w:r>
      <w:bookmarkEnd w:id="8"/>
    </w:p>
    <w:p w14:paraId="6EBD3AAE" w14:textId="77777777" w:rsidR="00462726" w:rsidRPr="00462726" w:rsidRDefault="00462726" w:rsidP="00462726">
      <w:pPr>
        <w:pStyle w:val="EndNoteBibliography"/>
        <w:spacing w:after="0"/>
        <w:ind w:left="720" w:hanging="720"/>
      </w:pPr>
      <w:bookmarkStart w:id="9" w:name="_ENREF_9"/>
      <w:r w:rsidRPr="00462726">
        <w:t>9. Doherty M, Dieppe P. The "placebo" response in osteoarthritis and its implications for clinical practice. Osteoarthritis Cartilage 2009;</w:t>
      </w:r>
      <w:r w:rsidRPr="00462726">
        <w:rPr>
          <w:b/>
        </w:rPr>
        <w:t>17</w:t>
      </w:r>
      <w:r w:rsidRPr="00462726">
        <w:t>(10):1255-62.</w:t>
      </w:r>
      <w:bookmarkEnd w:id="9"/>
    </w:p>
    <w:p w14:paraId="2E85A7B6" w14:textId="77777777" w:rsidR="00462726" w:rsidRPr="00462726" w:rsidRDefault="00462726" w:rsidP="00462726">
      <w:pPr>
        <w:pStyle w:val="EndNoteBibliography"/>
        <w:spacing w:after="0"/>
        <w:ind w:left="720" w:hanging="720"/>
      </w:pPr>
      <w:bookmarkStart w:id="10" w:name="_ENREF_10"/>
      <w:r w:rsidRPr="00462726">
        <w:t>10. Lichtenberg P, Heresco-Levy U, Nitzan U. The ethics of the placebo in clinical practice. J Med Ethics 2004;</w:t>
      </w:r>
      <w:r w:rsidRPr="00462726">
        <w:rPr>
          <w:b/>
        </w:rPr>
        <w:t>30</w:t>
      </w:r>
      <w:r w:rsidRPr="00462726">
        <w:t>:551-54.</w:t>
      </w:r>
      <w:bookmarkEnd w:id="10"/>
    </w:p>
    <w:p w14:paraId="02974A9C" w14:textId="77777777" w:rsidR="00462726" w:rsidRPr="00462726" w:rsidRDefault="00462726" w:rsidP="00462726">
      <w:pPr>
        <w:pStyle w:val="EndNoteBibliography"/>
        <w:spacing w:after="0"/>
        <w:ind w:left="720" w:hanging="720"/>
      </w:pPr>
      <w:bookmarkStart w:id="11" w:name="_ENREF_11"/>
      <w:r w:rsidRPr="00462726">
        <w:t>11. Colloca L, Miller FG. Harnessing the placebo effect: the need for translational research. Philosophical Transactions of the Royal Society B: Biological Sciences 2011;</w:t>
      </w:r>
      <w:r w:rsidRPr="00462726">
        <w:rPr>
          <w:b/>
        </w:rPr>
        <w:t>366</w:t>
      </w:r>
      <w:r w:rsidRPr="00462726">
        <w:t>(1572):1922-30.</w:t>
      </w:r>
      <w:bookmarkEnd w:id="11"/>
    </w:p>
    <w:p w14:paraId="4920F489" w14:textId="77777777" w:rsidR="00462726" w:rsidRPr="00462726" w:rsidRDefault="00462726" w:rsidP="00462726">
      <w:pPr>
        <w:pStyle w:val="EndNoteBibliography"/>
        <w:spacing w:after="0"/>
        <w:ind w:left="720" w:hanging="720"/>
      </w:pPr>
      <w:bookmarkStart w:id="12" w:name="_ENREF_12"/>
      <w:r w:rsidRPr="00462726">
        <w:t>12. Benedetti F, Pollo A, Lopiano L, et al. Conscious expectation and unconscious conditioning in analgesic, motor, and hormonal placebo/nocebo responses. The Journal of Neuroscience 2003;</w:t>
      </w:r>
      <w:r w:rsidRPr="00462726">
        <w:rPr>
          <w:b/>
        </w:rPr>
        <w:t>23</w:t>
      </w:r>
      <w:r w:rsidRPr="00462726">
        <w:t>(10):4315-23.</w:t>
      </w:r>
      <w:bookmarkEnd w:id="12"/>
    </w:p>
    <w:p w14:paraId="366B3E95" w14:textId="77777777" w:rsidR="00462726" w:rsidRPr="00462726" w:rsidRDefault="00462726" w:rsidP="00462726">
      <w:pPr>
        <w:pStyle w:val="EndNoteBibliography"/>
        <w:spacing w:after="0"/>
        <w:ind w:left="720" w:hanging="720"/>
      </w:pPr>
      <w:bookmarkStart w:id="13" w:name="_ENREF_13"/>
      <w:r w:rsidRPr="00462726">
        <w:t>13. Bingel U, Wanigasekera V, Wiech K, et al. The Effect of Treatment Expectation on Drug Efficacy: Imaging the Analgesic Benefit of the Opioid Remifentanil. Science Translational Medicine 2011;</w:t>
      </w:r>
      <w:r w:rsidRPr="00462726">
        <w:rPr>
          <w:b/>
        </w:rPr>
        <w:t>3</w:t>
      </w:r>
      <w:r w:rsidRPr="00462726">
        <w:t>(70):70ra14-70ra14.</w:t>
      </w:r>
      <w:bookmarkEnd w:id="13"/>
    </w:p>
    <w:p w14:paraId="5836A78D" w14:textId="77777777" w:rsidR="00462726" w:rsidRPr="00462726" w:rsidRDefault="00462726" w:rsidP="00462726">
      <w:pPr>
        <w:pStyle w:val="EndNoteBibliography"/>
        <w:spacing w:after="0"/>
        <w:ind w:left="720" w:hanging="720"/>
      </w:pPr>
      <w:bookmarkStart w:id="14" w:name="_ENREF_14"/>
      <w:r w:rsidRPr="00462726">
        <w:t>14. Kaptchuk TJ, Friedlander E, Kelley JM, et al. Placebos without deception: A randomized controlled trial in Irritable Bowel Syndrome. PLoS One 2010;</w:t>
      </w:r>
      <w:r w:rsidRPr="00462726">
        <w:rPr>
          <w:b/>
        </w:rPr>
        <w:t>5</w:t>
      </w:r>
      <w:r w:rsidRPr="00462726">
        <w:t>(12):e15591.</w:t>
      </w:r>
      <w:bookmarkEnd w:id="14"/>
    </w:p>
    <w:p w14:paraId="3C1CE384" w14:textId="77777777" w:rsidR="00462726" w:rsidRPr="00462726" w:rsidRDefault="00462726" w:rsidP="00462726">
      <w:pPr>
        <w:pStyle w:val="EndNoteBibliography"/>
        <w:spacing w:after="0"/>
        <w:ind w:left="720" w:hanging="720"/>
      </w:pPr>
      <w:bookmarkStart w:id="15" w:name="_ENREF_15"/>
      <w:r w:rsidRPr="00462726">
        <w:t>15. Kelley JM, Kaptchuk TJ, Cusin C, et al. Open-label placebo for major depressive disorder: a pilot randomized-controlled trial. Psychother Psychosom 2012;</w:t>
      </w:r>
      <w:r w:rsidRPr="00462726">
        <w:rPr>
          <w:b/>
        </w:rPr>
        <w:t>81</w:t>
      </w:r>
      <w:r w:rsidRPr="00462726">
        <w:t>:312-14.</w:t>
      </w:r>
      <w:bookmarkEnd w:id="15"/>
    </w:p>
    <w:p w14:paraId="0D807A99" w14:textId="77777777" w:rsidR="00462726" w:rsidRPr="00462726" w:rsidRDefault="00462726" w:rsidP="00462726">
      <w:pPr>
        <w:pStyle w:val="EndNoteBibliography"/>
        <w:spacing w:after="0"/>
        <w:ind w:left="720" w:hanging="720"/>
      </w:pPr>
      <w:bookmarkStart w:id="16" w:name="_ENREF_16"/>
      <w:r w:rsidRPr="00462726">
        <w:t>16. Blease C, Colloca L, Kaptchuk TJ. Are open-Label Placebos Ethical? Informed Consent and Ethical Equivocations. Bioethics 2016;</w:t>
      </w:r>
      <w:r w:rsidRPr="00462726">
        <w:rPr>
          <w:b/>
        </w:rPr>
        <w:t>30</w:t>
      </w:r>
      <w:r w:rsidRPr="00462726">
        <w:t>(6):407-14.</w:t>
      </w:r>
      <w:bookmarkEnd w:id="16"/>
    </w:p>
    <w:p w14:paraId="3C50E72E" w14:textId="77777777" w:rsidR="00462726" w:rsidRPr="00462726" w:rsidRDefault="00462726" w:rsidP="00462726">
      <w:pPr>
        <w:pStyle w:val="EndNoteBibliography"/>
        <w:spacing w:after="0"/>
        <w:ind w:left="720" w:hanging="720"/>
      </w:pPr>
      <w:bookmarkStart w:id="17" w:name="_ENREF_17"/>
      <w:r w:rsidRPr="00462726">
        <w:t>17. Barnhill A, Miller FG. The ethics of placebo treatments in clinical practice: a reply to Glackin. J Med Ethics 2015.</w:t>
      </w:r>
      <w:bookmarkEnd w:id="17"/>
    </w:p>
    <w:p w14:paraId="596EFC48" w14:textId="77777777" w:rsidR="00462726" w:rsidRPr="00462726" w:rsidRDefault="00462726" w:rsidP="00462726">
      <w:pPr>
        <w:pStyle w:val="EndNoteBibliography"/>
        <w:spacing w:after="0"/>
        <w:ind w:left="720" w:hanging="720"/>
      </w:pPr>
      <w:bookmarkStart w:id="18" w:name="_ENREF_18"/>
      <w:r w:rsidRPr="00462726">
        <w:t>18. Enck P, Bingel U, Schedlowski M, et al. The placebo response in medicine: minimize, maximize or personalize? Nat Rev Drug Discov 2013;</w:t>
      </w:r>
      <w:r w:rsidRPr="00462726">
        <w:rPr>
          <w:b/>
        </w:rPr>
        <w:t>12</w:t>
      </w:r>
      <w:r w:rsidRPr="00462726">
        <w:t>(3):191-204.</w:t>
      </w:r>
      <w:bookmarkEnd w:id="18"/>
    </w:p>
    <w:p w14:paraId="22C348F2" w14:textId="77777777" w:rsidR="00462726" w:rsidRPr="00462726" w:rsidRDefault="00462726" w:rsidP="00462726">
      <w:pPr>
        <w:pStyle w:val="EndNoteBibliography"/>
        <w:spacing w:after="0"/>
        <w:ind w:left="720" w:hanging="720"/>
      </w:pPr>
      <w:bookmarkStart w:id="19" w:name="_ENREF_19"/>
      <w:r w:rsidRPr="00462726">
        <w:t>19. Linde K, F„ssler M, Meissner K. Placebo interventions, placebo effects and clinical practice. Philosophical Transactions of the Royal Society B: Biological Sciences 2011;</w:t>
      </w:r>
      <w:r w:rsidRPr="00462726">
        <w:rPr>
          <w:b/>
        </w:rPr>
        <w:t>366</w:t>
      </w:r>
      <w:r w:rsidRPr="00462726">
        <w:t>(1572):1905-12.</w:t>
      </w:r>
      <w:bookmarkEnd w:id="19"/>
    </w:p>
    <w:p w14:paraId="6B038D47" w14:textId="77777777" w:rsidR="00462726" w:rsidRPr="00462726" w:rsidRDefault="00462726" w:rsidP="00462726">
      <w:pPr>
        <w:pStyle w:val="EndNoteBibliography"/>
        <w:spacing w:after="0"/>
        <w:ind w:left="720" w:hanging="720"/>
      </w:pPr>
      <w:bookmarkStart w:id="20" w:name="_ENREF_20"/>
      <w:r w:rsidRPr="00462726">
        <w:t>20. Klinger R, Colloca L, Bingel U, et al. Placebo analgesia: Clinical applications. Pain 2014;</w:t>
      </w:r>
      <w:r w:rsidRPr="00462726">
        <w:rPr>
          <w:b/>
        </w:rPr>
        <w:t>155</w:t>
      </w:r>
      <w:r w:rsidRPr="00462726">
        <w:t>(6):1055-58.</w:t>
      </w:r>
      <w:bookmarkEnd w:id="20"/>
    </w:p>
    <w:p w14:paraId="49405E07" w14:textId="77777777" w:rsidR="00462726" w:rsidRPr="00462726" w:rsidRDefault="00462726" w:rsidP="00462726">
      <w:pPr>
        <w:pStyle w:val="EndNoteBibliography"/>
        <w:spacing w:after="0"/>
        <w:ind w:left="720" w:hanging="720"/>
      </w:pPr>
      <w:bookmarkStart w:id="21" w:name="_ENREF_21"/>
      <w:r w:rsidRPr="00462726">
        <w:t>21. Kaptchuk TJ, Miller FG. Placebo Effects in Medicine. N Engl J Med 2015;</w:t>
      </w:r>
      <w:r w:rsidRPr="00462726">
        <w:rPr>
          <w:b/>
        </w:rPr>
        <w:t>373</w:t>
      </w:r>
      <w:r w:rsidRPr="00462726">
        <w:t>(1):8-9.</w:t>
      </w:r>
      <w:bookmarkEnd w:id="21"/>
    </w:p>
    <w:p w14:paraId="5D423790" w14:textId="77777777" w:rsidR="00462726" w:rsidRPr="00462726" w:rsidRDefault="00462726" w:rsidP="00462726">
      <w:pPr>
        <w:pStyle w:val="EndNoteBibliography"/>
        <w:spacing w:after="0"/>
        <w:ind w:left="720" w:hanging="720"/>
      </w:pPr>
      <w:bookmarkStart w:id="22" w:name="_ENREF_22"/>
      <w:r w:rsidRPr="00462726">
        <w:t>22. Dowell D, Haegerich TM, Chou R. CDc guideline for prescribing opioids for chronic pain—united states, 2016. JAMA 2016;</w:t>
      </w:r>
      <w:r w:rsidRPr="00462726">
        <w:rPr>
          <w:b/>
        </w:rPr>
        <w:t>315</w:t>
      </w:r>
      <w:r w:rsidRPr="00462726">
        <w:t>(15):1624-45.</w:t>
      </w:r>
      <w:bookmarkEnd w:id="22"/>
    </w:p>
    <w:p w14:paraId="3A7A8C92" w14:textId="77777777" w:rsidR="00462726" w:rsidRPr="00462726" w:rsidRDefault="00462726" w:rsidP="00462726">
      <w:pPr>
        <w:pStyle w:val="EndNoteBibliography"/>
        <w:spacing w:after="0"/>
        <w:ind w:left="720" w:hanging="720"/>
      </w:pPr>
      <w:bookmarkStart w:id="23" w:name="_ENREF_23"/>
      <w:r w:rsidRPr="00462726">
        <w:t>23. Colloca L, Klinger R, Flor H, et al. Placebo analgesia: psychological and neurobiological mechanisms. Pain 2013;</w:t>
      </w:r>
      <w:r w:rsidRPr="00462726">
        <w:rPr>
          <w:b/>
        </w:rPr>
        <w:t>154</w:t>
      </w:r>
      <w:r w:rsidRPr="00462726">
        <w:t>(4):511-4.</w:t>
      </w:r>
      <w:bookmarkEnd w:id="23"/>
    </w:p>
    <w:p w14:paraId="5751C952" w14:textId="77777777" w:rsidR="00462726" w:rsidRPr="00462726" w:rsidRDefault="00462726" w:rsidP="00462726">
      <w:pPr>
        <w:pStyle w:val="EndNoteBibliography"/>
        <w:spacing w:after="0"/>
        <w:ind w:left="720" w:hanging="720"/>
      </w:pPr>
      <w:bookmarkStart w:id="24" w:name="_ENREF_24"/>
      <w:r w:rsidRPr="00462726">
        <w:t>24. Price DD, Finniss DG, Benedetti F. A comprehensive review of the placebo effect: Recent advances and current thought. Annu Rev Psychol 2008;</w:t>
      </w:r>
      <w:r w:rsidRPr="00462726">
        <w:rPr>
          <w:b/>
        </w:rPr>
        <w:t>59</w:t>
      </w:r>
      <w:r w:rsidRPr="00462726">
        <w:t>:565-90.</w:t>
      </w:r>
      <w:bookmarkEnd w:id="24"/>
    </w:p>
    <w:p w14:paraId="17D4E5FD" w14:textId="77777777" w:rsidR="00462726" w:rsidRPr="00462726" w:rsidRDefault="00462726" w:rsidP="00462726">
      <w:pPr>
        <w:pStyle w:val="EndNoteBibliography"/>
        <w:spacing w:after="0"/>
        <w:ind w:left="720" w:hanging="720"/>
      </w:pPr>
      <w:bookmarkStart w:id="25" w:name="_ENREF_25"/>
      <w:r w:rsidRPr="00462726">
        <w:lastRenderedPageBreak/>
        <w:t>25. Finniss DG, Kaptchuk TJ, Miller FG, et al. Biological, clinical, and ethical advances of placebo effects. Lancet 2010;</w:t>
      </w:r>
      <w:r w:rsidRPr="00462726">
        <w:rPr>
          <w:b/>
        </w:rPr>
        <w:t>375</w:t>
      </w:r>
      <w:r w:rsidRPr="00462726">
        <w:t>(9715):686-95.</w:t>
      </w:r>
      <w:bookmarkEnd w:id="25"/>
    </w:p>
    <w:p w14:paraId="48267EB4" w14:textId="77777777" w:rsidR="00462726" w:rsidRPr="00462726" w:rsidRDefault="00462726" w:rsidP="00462726">
      <w:pPr>
        <w:pStyle w:val="EndNoteBibliography"/>
        <w:spacing w:after="0"/>
        <w:ind w:left="720" w:hanging="720"/>
      </w:pPr>
      <w:bookmarkStart w:id="26" w:name="_ENREF_26"/>
      <w:r w:rsidRPr="00462726">
        <w:t>26. Manchikanti L, Giordano J, Fellows B, et al. Placebo and nocebo in interventional pain management: A friend or a foe - or simply foes? Pain Physician 2011;</w:t>
      </w:r>
      <w:r w:rsidRPr="00462726">
        <w:rPr>
          <w:b/>
        </w:rPr>
        <w:t>14</w:t>
      </w:r>
      <w:r w:rsidRPr="00462726">
        <w:t>:E157-E75.</w:t>
      </w:r>
      <w:bookmarkEnd w:id="26"/>
    </w:p>
    <w:p w14:paraId="7913919D" w14:textId="77777777" w:rsidR="00462726" w:rsidRPr="00462726" w:rsidRDefault="00462726" w:rsidP="00462726">
      <w:pPr>
        <w:pStyle w:val="EndNoteBibliography"/>
        <w:spacing w:after="0"/>
        <w:ind w:left="720" w:hanging="720"/>
      </w:pPr>
      <w:bookmarkStart w:id="27" w:name="_ENREF_27"/>
      <w:r w:rsidRPr="00462726">
        <w:t>27. Puhl AA, Reinhart CJ, Rok ER, et al. An examination of the observed placebo effect associated with the treatment of low back pain - a systematic review. Pain Research &amp; Management 2011;</w:t>
      </w:r>
      <w:r w:rsidRPr="00462726">
        <w:rPr>
          <w:b/>
        </w:rPr>
        <w:t>16</w:t>
      </w:r>
      <w:r w:rsidRPr="00462726">
        <w:t>(1):45-52.</w:t>
      </w:r>
      <w:bookmarkEnd w:id="27"/>
    </w:p>
    <w:p w14:paraId="147E5D88" w14:textId="77777777" w:rsidR="00462726" w:rsidRPr="00462726" w:rsidRDefault="00462726" w:rsidP="00462726">
      <w:pPr>
        <w:pStyle w:val="EndNoteBibliography"/>
        <w:spacing w:after="0"/>
        <w:ind w:left="720" w:hanging="720"/>
      </w:pPr>
      <w:bookmarkStart w:id="28" w:name="_ENREF_28"/>
      <w:r w:rsidRPr="00462726">
        <w:t>28. Faria V, Fredrikson M, Furmark T. Imaging the placebo response: A neurofunctional review. Eur Neuropsychopharmacol 2008;</w:t>
      </w:r>
      <w:r w:rsidRPr="00462726">
        <w:rPr>
          <w:b/>
        </w:rPr>
        <w:t>18</w:t>
      </w:r>
      <w:r w:rsidRPr="00462726">
        <w:t>(7):473-85.</w:t>
      </w:r>
      <w:bookmarkEnd w:id="28"/>
    </w:p>
    <w:p w14:paraId="7544AB42" w14:textId="77777777" w:rsidR="00462726" w:rsidRPr="00462726" w:rsidRDefault="00462726" w:rsidP="00462726">
      <w:pPr>
        <w:pStyle w:val="EndNoteBibliography"/>
        <w:spacing w:after="0"/>
        <w:ind w:left="720" w:hanging="720"/>
      </w:pPr>
      <w:bookmarkStart w:id="29" w:name="_ENREF_29"/>
      <w:r w:rsidRPr="00462726">
        <w:t>29. Vase L, Petersen GL, Riley Iii JL, et al. Factors contributing to large analgesic effects in placebo mechanism studies conducted between 2002 and 2007. Pain 2009;</w:t>
      </w:r>
      <w:r w:rsidRPr="00462726">
        <w:rPr>
          <w:b/>
        </w:rPr>
        <w:t>145</w:t>
      </w:r>
      <w:r w:rsidRPr="00462726">
        <w:t>(1-2):36-44.</w:t>
      </w:r>
      <w:bookmarkEnd w:id="29"/>
    </w:p>
    <w:p w14:paraId="3012C828" w14:textId="77777777" w:rsidR="00462726" w:rsidRPr="00462726" w:rsidRDefault="00462726" w:rsidP="00462726">
      <w:pPr>
        <w:pStyle w:val="EndNoteBibliography"/>
        <w:spacing w:after="0"/>
        <w:ind w:left="720" w:hanging="720"/>
      </w:pPr>
      <w:bookmarkStart w:id="30" w:name="_ENREF_30"/>
      <w:r w:rsidRPr="00462726">
        <w:t>30. Kirsch I. Placebo psychotherapy: Synonym or oxymoron? J Clin Psychol 2005;</w:t>
      </w:r>
      <w:r w:rsidRPr="00462726">
        <w:rPr>
          <w:b/>
        </w:rPr>
        <w:t>61</w:t>
      </w:r>
      <w:r w:rsidRPr="00462726">
        <w:t>(7):791-803.</w:t>
      </w:r>
      <w:bookmarkEnd w:id="30"/>
    </w:p>
    <w:p w14:paraId="3CAB43DF" w14:textId="77777777" w:rsidR="00462726" w:rsidRPr="00462726" w:rsidRDefault="00462726" w:rsidP="00462726">
      <w:pPr>
        <w:pStyle w:val="EndNoteBibliography"/>
        <w:spacing w:after="0"/>
        <w:ind w:left="720" w:hanging="720"/>
      </w:pPr>
      <w:bookmarkStart w:id="31" w:name="_ENREF_31"/>
      <w:r w:rsidRPr="00462726">
        <w:t>31. Di Blasi Z, Harkness E, Ernst E, et al. Influence of context effects on health outcomes: a systematic review. Lancet 2001;</w:t>
      </w:r>
      <w:r w:rsidRPr="00462726">
        <w:rPr>
          <w:b/>
        </w:rPr>
        <w:t>357</w:t>
      </w:r>
      <w:r w:rsidRPr="00462726">
        <w:t>:757-62.</w:t>
      </w:r>
      <w:bookmarkEnd w:id="31"/>
    </w:p>
    <w:p w14:paraId="0A05CF1A" w14:textId="77777777" w:rsidR="00462726" w:rsidRPr="00462726" w:rsidRDefault="00462726" w:rsidP="00462726">
      <w:pPr>
        <w:pStyle w:val="EndNoteBibliography"/>
        <w:spacing w:after="0"/>
        <w:ind w:left="720" w:hanging="720"/>
      </w:pPr>
      <w:bookmarkStart w:id="32" w:name="_ENREF_32"/>
      <w:r w:rsidRPr="00462726">
        <w:t xml:space="preserve">32. Strauss A, Corbin J. </w:t>
      </w:r>
      <w:r w:rsidRPr="00462726">
        <w:rPr>
          <w:i/>
        </w:rPr>
        <w:t>Basics of Qualitative Research Techniques and Procedures for Developing Grounded Theory</w:t>
      </w:r>
      <w:r w:rsidRPr="00462726">
        <w:t>. Thousand Oaks: Sage, 1998.</w:t>
      </w:r>
      <w:bookmarkEnd w:id="32"/>
    </w:p>
    <w:p w14:paraId="7F01DBB9" w14:textId="77777777" w:rsidR="00462726" w:rsidRPr="00462726" w:rsidRDefault="00462726" w:rsidP="00462726">
      <w:pPr>
        <w:pStyle w:val="EndNoteBibliography"/>
        <w:spacing w:after="0"/>
        <w:ind w:left="720" w:hanging="720"/>
      </w:pPr>
      <w:bookmarkStart w:id="33" w:name="_ENREF_33"/>
      <w:r w:rsidRPr="00462726">
        <w:t>33. Meissner K, Kohls N, Colloca L. Introduction to placebo effects in medicine: mechanisms and clinical implications. Philosophical Transactions of the Royal Society B: Biological Sciences 2011;</w:t>
      </w:r>
      <w:r w:rsidRPr="00462726">
        <w:rPr>
          <w:b/>
        </w:rPr>
        <w:t>366</w:t>
      </w:r>
      <w:r w:rsidRPr="00462726">
        <w:t>(1572):1783-89.</w:t>
      </w:r>
      <w:bookmarkEnd w:id="33"/>
    </w:p>
    <w:p w14:paraId="2C96175D" w14:textId="77777777" w:rsidR="00462726" w:rsidRPr="00462726" w:rsidRDefault="00462726" w:rsidP="00462726">
      <w:pPr>
        <w:pStyle w:val="EndNoteBibliography"/>
        <w:spacing w:after="0"/>
        <w:ind w:left="720" w:hanging="720"/>
      </w:pPr>
      <w:bookmarkStart w:id="34" w:name="_ENREF_34"/>
      <w:r w:rsidRPr="00462726">
        <w:t>34. Price DD, Chung SK, Robinson ME. Conditioning, expectation, and desire for relief in placebo analgesia. Seminars in Pain Medicine 2005;</w:t>
      </w:r>
      <w:r w:rsidRPr="00462726">
        <w:rPr>
          <w:b/>
        </w:rPr>
        <w:t>3</w:t>
      </w:r>
      <w:r w:rsidRPr="00462726">
        <w:t>(1):15-21.</w:t>
      </w:r>
      <w:bookmarkEnd w:id="34"/>
    </w:p>
    <w:p w14:paraId="6D3764D5" w14:textId="77777777" w:rsidR="00462726" w:rsidRPr="00462726" w:rsidRDefault="00462726" w:rsidP="00462726">
      <w:pPr>
        <w:pStyle w:val="EndNoteBibliography"/>
        <w:spacing w:after="0"/>
        <w:ind w:left="720" w:hanging="720"/>
      </w:pPr>
      <w:bookmarkStart w:id="35" w:name="_ENREF_35"/>
      <w:r w:rsidRPr="00462726">
        <w:t>35. Benedetti F, Amanzio M. The placebo response: How words and rituals change the patient's brain. Patient Educ Couns 2011;</w:t>
      </w:r>
      <w:r w:rsidRPr="00462726">
        <w:rPr>
          <w:b/>
        </w:rPr>
        <w:t>84</w:t>
      </w:r>
      <w:r w:rsidRPr="00462726">
        <w:t>(3):413-19.</w:t>
      </w:r>
      <w:bookmarkEnd w:id="35"/>
    </w:p>
    <w:p w14:paraId="63DC4900" w14:textId="77777777" w:rsidR="00462726" w:rsidRPr="00462726" w:rsidRDefault="00462726" w:rsidP="00462726">
      <w:pPr>
        <w:pStyle w:val="EndNoteBibliography"/>
        <w:spacing w:after="0"/>
        <w:ind w:left="720" w:hanging="720"/>
      </w:pPr>
      <w:bookmarkStart w:id="36" w:name="_ENREF_36"/>
      <w:r w:rsidRPr="00462726">
        <w:t>36. Goffaux P, L‚onard G, Marchand S, et al. Placebo analgesia. In: Beaulieu P, Lussier D, Porreca F, et al., eds. Pharmacology of Pain. Seattle, WA: IASP Press, 2010:451-73.</w:t>
      </w:r>
      <w:bookmarkEnd w:id="36"/>
    </w:p>
    <w:p w14:paraId="68E77BAC" w14:textId="77777777" w:rsidR="00462726" w:rsidRPr="00462726" w:rsidRDefault="00462726" w:rsidP="00462726">
      <w:pPr>
        <w:pStyle w:val="EndNoteBibliography"/>
        <w:spacing w:after="0"/>
        <w:ind w:left="720" w:hanging="720"/>
      </w:pPr>
      <w:bookmarkStart w:id="37" w:name="_ENREF_37"/>
      <w:r w:rsidRPr="00462726">
        <w:t>37. Kirsch I. Response expectancy theory and application: A decennial review. Appl Prev Psychol 1997;</w:t>
      </w:r>
      <w:r w:rsidRPr="00462726">
        <w:rPr>
          <w:b/>
        </w:rPr>
        <w:t>6</w:t>
      </w:r>
      <w:r w:rsidRPr="00462726">
        <w:t>(2):69-79.</w:t>
      </w:r>
      <w:bookmarkEnd w:id="37"/>
    </w:p>
    <w:p w14:paraId="41DC565C" w14:textId="77777777" w:rsidR="00462726" w:rsidRPr="00462726" w:rsidRDefault="00462726" w:rsidP="00462726">
      <w:pPr>
        <w:pStyle w:val="EndNoteBibliography"/>
        <w:spacing w:after="0"/>
        <w:ind w:left="720" w:hanging="720"/>
      </w:pPr>
      <w:bookmarkStart w:id="38" w:name="_ENREF_38"/>
      <w:r w:rsidRPr="00462726">
        <w:t>38. Hyland ME, Whalley B. Motivational concordance: An important mechanism in self-help therapeutic rituals involving inert (placebo) substances. J Psychosom Res 2008;</w:t>
      </w:r>
      <w:r w:rsidRPr="00462726">
        <w:rPr>
          <w:b/>
        </w:rPr>
        <w:t>65</w:t>
      </w:r>
      <w:r w:rsidRPr="00462726">
        <w:t>(5):405-13.</w:t>
      </w:r>
      <w:bookmarkEnd w:id="38"/>
    </w:p>
    <w:p w14:paraId="0955CDB0" w14:textId="77777777" w:rsidR="00462726" w:rsidRPr="00462726" w:rsidRDefault="00462726" w:rsidP="00462726">
      <w:pPr>
        <w:pStyle w:val="EndNoteBibliography"/>
        <w:spacing w:after="0"/>
        <w:ind w:left="720" w:hanging="720"/>
      </w:pPr>
      <w:bookmarkStart w:id="39" w:name="_ENREF_39"/>
      <w:r w:rsidRPr="00462726">
        <w:t>39. Stewart-Williams S, Podd J. The placebo-effect: Dissolving the expectancy versus conditioning debate. Psychol Bull 2004;</w:t>
      </w:r>
      <w:r w:rsidRPr="00462726">
        <w:rPr>
          <w:b/>
        </w:rPr>
        <w:t xml:space="preserve">130  </w:t>
      </w:r>
      <w:r w:rsidRPr="00462726">
        <w:t>(2):324-40.</w:t>
      </w:r>
      <w:bookmarkEnd w:id="39"/>
    </w:p>
    <w:p w14:paraId="6613C1F4" w14:textId="77777777" w:rsidR="00462726" w:rsidRPr="00462726" w:rsidRDefault="00462726" w:rsidP="00462726">
      <w:pPr>
        <w:pStyle w:val="EndNoteBibliography"/>
        <w:spacing w:after="0"/>
        <w:ind w:left="720" w:hanging="720"/>
      </w:pPr>
      <w:bookmarkStart w:id="40" w:name="_ENREF_40"/>
      <w:r w:rsidRPr="00462726">
        <w:t>40. Benedetti F. Placebo and the New Physiology of the Doctor-Patient Relationship. Physiol Rev 2013;</w:t>
      </w:r>
      <w:r w:rsidRPr="00462726">
        <w:rPr>
          <w:b/>
        </w:rPr>
        <w:t>93</w:t>
      </w:r>
      <w:r w:rsidRPr="00462726">
        <w:t>(3):1207-46.</w:t>
      </w:r>
      <w:bookmarkEnd w:id="40"/>
    </w:p>
    <w:p w14:paraId="6C6221D3" w14:textId="77777777" w:rsidR="00462726" w:rsidRPr="00462726" w:rsidRDefault="00462726" w:rsidP="00462726">
      <w:pPr>
        <w:pStyle w:val="EndNoteBibliography"/>
        <w:spacing w:after="0"/>
        <w:ind w:left="720" w:hanging="720"/>
      </w:pPr>
      <w:bookmarkStart w:id="41" w:name="_ENREF_41"/>
      <w:r w:rsidRPr="00462726">
        <w:t>41. Jubb J, Bensing JM. The sweetest pill to swallow: How patient neurobiology can be harnessed to maximise placebo effects. Neurosci Biobehav Rev 2013;</w:t>
      </w:r>
      <w:r w:rsidRPr="00462726">
        <w:rPr>
          <w:b/>
        </w:rPr>
        <w:t>37</w:t>
      </w:r>
      <w:r w:rsidRPr="00462726">
        <w:t>(10, Part 2):2709-20.</w:t>
      </w:r>
      <w:bookmarkEnd w:id="41"/>
    </w:p>
    <w:p w14:paraId="1BCCB5A5" w14:textId="77777777" w:rsidR="00462726" w:rsidRPr="00462726" w:rsidRDefault="00462726" w:rsidP="00462726">
      <w:pPr>
        <w:pStyle w:val="EndNoteBibliography"/>
        <w:spacing w:after="0"/>
        <w:ind w:left="720" w:hanging="720"/>
      </w:pPr>
      <w:bookmarkStart w:id="42" w:name="_ENREF_42"/>
      <w:r w:rsidRPr="00462726">
        <w:t>42. Benedetti F, Maggi G, Lopiano L, et al. Open versus hidden medical treatments: The patient's knowledge about a therapy affects the therapy outcome. Prevention &amp; Treatment 2003;</w:t>
      </w:r>
      <w:r w:rsidRPr="00462726">
        <w:rPr>
          <w:b/>
        </w:rPr>
        <w:t>6</w:t>
      </w:r>
      <w:r w:rsidRPr="00462726">
        <w:t>(1):No.</w:t>
      </w:r>
      <w:bookmarkEnd w:id="42"/>
    </w:p>
    <w:p w14:paraId="0901B0BC" w14:textId="77777777" w:rsidR="00462726" w:rsidRPr="00462726" w:rsidRDefault="00462726" w:rsidP="00462726">
      <w:pPr>
        <w:pStyle w:val="EndNoteBibliography"/>
        <w:spacing w:after="0"/>
        <w:ind w:left="720" w:hanging="720"/>
      </w:pPr>
      <w:bookmarkStart w:id="43" w:name="_ENREF_43"/>
      <w:r w:rsidRPr="00462726">
        <w:t>43. Sandler AD, Bodfish JW. Open-label use of placebos in the treatment of ADHD: a pilot study. Child Care Health Dev 2008;</w:t>
      </w:r>
      <w:r w:rsidRPr="00462726">
        <w:rPr>
          <w:b/>
        </w:rPr>
        <w:t>34</w:t>
      </w:r>
      <w:r w:rsidRPr="00462726">
        <w:t>(1):104-10.</w:t>
      </w:r>
      <w:bookmarkEnd w:id="43"/>
    </w:p>
    <w:p w14:paraId="39C735D4" w14:textId="77777777" w:rsidR="00462726" w:rsidRPr="00462726" w:rsidRDefault="00462726" w:rsidP="00462726">
      <w:pPr>
        <w:pStyle w:val="EndNoteBibliography"/>
        <w:spacing w:after="0"/>
        <w:ind w:left="720" w:hanging="720"/>
      </w:pPr>
      <w:bookmarkStart w:id="44" w:name="_ENREF_44"/>
      <w:r w:rsidRPr="00462726">
        <w:t>44. Mistiaen P, van Osch M, van Vliet L, et al. The effect of patient-practitioner communication on pain: a systematic review. Eur J Pain 2015.</w:t>
      </w:r>
      <w:bookmarkEnd w:id="44"/>
    </w:p>
    <w:p w14:paraId="118F26B2" w14:textId="77777777" w:rsidR="00462726" w:rsidRPr="00462726" w:rsidRDefault="00462726" w:rsidP="00462726">
      <w:pPr>
        <w:pStyle w:val="EndNoteBibliography"/>
        <w:spacing w:after="0"/>
        <w:ind w:left="720" w:hanging="720"/>
      </w:pPr>
      <w:bookmarkStart w:id="45" w:name="_ENREF_45"/>
      <w:r w:rsidRPr="00462726">
        <w:t>45. Planès S, Villier C, Mallaret M. The nocebo effect of drugs. Pharmacology Research &amp; Perspectives 2016;</w:t>
      </w:r>
      <w:r w:rsidRPr="00462726">
        <w:rPr>
          <w:b/>
        </w:rPr>
        <w:t>4</w:t>
      </w:r>
      <w:r w:rsidRPr="00462726">
        <w:t>(2):n/a-n/a.</w:t>
      </w:r>
      <w:bookmarkEnd w:id="45"/>
    </w:p>
    <w:p w14:paraId="633103DF" w14:textId="77777777" w:rsidR="00462726" w:rsidRPr="00462726" w:rsidRDefault="00462726" w:rsidP="00462726">
      <w:pPr>
        <w:pStyle w:val="EndNoteBibliography"/>
        <w:spacing w:after="0"/>
        <w:ind w:left="720" w:hanging="720"/>
      </w:pPr>
      <w:bookmarkStart w:id="46" w:name="_ENREF_46"/>
      <w:r w:rsidRPr="00462726">
        <w:t>46. Colloca L, Finniss D. Nocebo effects, patient-clinician communication, and therapeutic outcomes. JAMA 2012;</w:t>
      </w:r>
      <w:r w:rsidRPr="00462726">
        <w:rPr>
          <w:b/>
        </w:rPr>
        <w:t>307</w:t>
      </w:r>
      <w:r w:rsidRPr="00462726">
        <w:t>(6):567-8.</w:t>
      </w:r>
      <w:bookmarkEnd w:id="46"/>
    </w:p>
    <w:p w14:paraId="19C093AD" w14:textId="77777777" w:rsidR="00462726" w:rsidRPr="00462726" w:rsidRDefault="00462726" w:rsidP="00462726">
      <w:pPr>
        <w:pStyle w:val="EndNoteBibliography"/>
        <w:spacing w:after="0"/>
        <w:ind w:left="720" w:hanging="720"/>
      </w:pPr>
      <w:bookmarkStart w:id="47" w:name="_ENREF_47"/>
      <w:r w:rsidRPr="00462726">
        <w:t>47. Witt CM, Martins F, Willich SN, et al. Can I help you? Physicians' expectations as predictor for treatment outcome. European Journal of Pain 2012;</w:t>
      </w:r>
      <w:r w:rsidRPr="00462726">
        <w:rPr>
          <w:b/>
        </w:rPr>
        <w:t>16</w:t>
      </w:r>
      <w:r w:rsidRPr="00462726">
        <w:t>(10):1455-66.</w:t>
      </w:r>
      <w:bookmarkEnd w:id="47"/>
    </w:p>
    <w:p w14:paraId="45652F48" w14:textId="77777777" w:rsidR="00462726" w:rsidRPr="00462726" w:rsidRDefault="00462726" w:rsidP="00462726">
      <w:pPr>
        <w:pStyle w:val="EndNoteBibliography"/>
        <w:spacing w:after="0"/>
        <w:ind w:left="720" w:hanging="720"/>
      </w:pPr>
      <w:bookmarkStart w:id="48" w:name="_ENREF_48"/>
      <w:r w:rsidRPr="00462726">
        <w:t>48. White P, Bishop FL, Prescott P, et al. Practice, practitioner or placebo? A multifactorial, mixed methods randomized controlled trial of acupuncture. Pain 2012;</w:t>
      </w:r>
      <w:r w:rsidRPr="00462726">
        <w:rPr>
          <w:b/>
        </w:rPr>
        <w:t>153</w:t>
      </w:r>
      <w:r w:rsidRPr="00462726">
        <w:t>:455-62.</w:t>
      </w:r>
      <w:bookmarkEnd w:id="48"/>
    </w:p>
    <w:p w14:paraId="008AB274" w14:textId="77777777" w:rsidR="00462726" w:rsidRPr="00462726" w:rsidRDefault="00462726" w:rsidP="00462726">
      <w:pPr>
        <w:pStyle w:val="EndNoteBibliography"/>
        <w:spacing w:after="0"/>
        <w:ind w:left="720" w:hanging="720"/>
      </w:pPr>
      <w:bookmarkStart w:id="49" w:name="_ENREF_49"/>
      <w:r w:rsidRPr="00462726">
        <w:lastRenderedPageBreak/>
        <w:t>49. Rice T. ‘The hallmark of a doctor’: the stethoscope and the making of medical identity. Journal of Material Culture 2010;</w:t>
      </w:r>
      <w:r w:rsidRPr="00462726">
        <w:rPr>
          <w:b/>
        </w:rPr>
        <w:t>15</w:t>
      </w:r>
      <w:r w:rsidRPr="00462726">
        <w:t>(3):287-301.</w:t>
      </w:r>
      <w:bookmarkEnd w:id="49"/>
    </w:p>
    <w:p w14:paraId="2B0F9A24" w14:textId="77777777" w:rsidR="00462726" w:rsidRPr="00462726" w:rsidRDefault="00462726" w:rsidP="00462726">
      <w:pPr>
        <w:pStyle w:val="EndNoteBibliography"/>
        <w:spacing w:after="0"/>
        <w:ind w:left="720" w:hanging="720"/>
      </w:pPr>
      <w:bookmarkStart w:id="50" w:name="_ENREF_50"/>
      <w:r w:rsidRPr="00462726">
        <w:t>50. Snyder CF, Aaronson NK, Choucair AK, et al. Implementing patient-reported outcomes assessment in clinical practice: a review of the options and considerations. Qual Life Res 2012;</w:t>
      </w:r>
      <w:r w:rsidRPr="00462726">
        <w:rPr>
          <w:b/>
        </w:rPr>
        <w:t>21</w:t>
      </w:r>
      <w:r w:rsidRPr="00462726">
        <w:t>(8):1305-14.</w:t>
      </w:r>
      <w:bookmarkEnd w:id="50"/>
    </w:p>
    <w:p w14:paraId="5E474C71" w14:textId="77777777" w:rsidR="00462726" w:rsidRPr="00462726" w:rsidRDefault="00462726" w:rsidP="00462726">
      <w:pPr>
        <w:pStyle w:val="EndNoteBibliography"/>
        <w:spacing w:after="0"/>
        <w:ind w:left="720" w:hanging="720"/>
      </w:pPr>
      <w:bookmarkStart w:id="51" w:name="_ENREF_51"/>
      <w:r w:rsidRPr="00462726">
        <w:t>51. Benedetti F, Carlino E, Piedimonte A. Increasing uncertainty in CNS clinical trials: the role of placebo, nocebo, and Hawthorne effects. The Lancet Neurology;</w:t>
      </w:r>
      <w:r w:rsidRPr="00462726">
        <w:rPr>
          <w:b/>
        </w:rPr>
        <w:t>15</w:t>
      </w:r>
      <w:r w:rsidRPr="00462726">
        <w:t>(7):736-47.</w:t>
      </w:r>
      <w:bookmarkEnd w:id="51"/>
    </w:p>
    <w:p w14:paraId="08B59A35" w14:textId="77777777" w:rsidR="00462726" w:rsidRPr="00462726" w:rsidRDefault="00462726" w:rsidP="00462726">
      <w:pPr>
        <w:pStyle w:val="EndNoteBibliography"/>
        <w:spacing w:after="0"/>
        <w:ind w:left="720" w:hanging="720"/>
      </w:pPr>
      <w:bookmarkStart w:id="52" w:name="_ENREF_52"/>
      <w:r w:rsidRPr="00462726">
        <w:t>52. Drahota A, Ward D, Mackenzie H, et al. Sensory environment on health-related outcomes of hospital patients (Review). Cochrane Database of Systematic Reviews 2012;</w:t>
      </w:r>
      <w:r w:rsidRPr="00462726">
        <w:rPr>
          <w:b/>
        </w:rPr>
        <w:t>3</w:t>
      </w:r>
      <w:r w:rsidRPr="00462726">
        <w:t>:Art. No.: CD005315. DOI: 10.1002/14651858.CD005315.pub2.</w:t>
      </w:r>
      <w:bookmarkEnd w:id="52"/>
    </w:p>
    <w:p w14:paraId="19EA6338" w14:textId="77777777" w:rsidR="00462726" w:rsidRPr="00462726" w:rsidRDefault="00462726" w:rsidP="00462726">
      <w:pPr>
        <w:pStyle w:val="EndNoteBibliography"/>
        <w:spacing w:after="0"/>
        <w:ind w:left="720" w:hanging="720"/>
      </w:pPr>
      <w:bookmarkStart w:id="53" w:name="_ENREF_53"/>
      <w:r w:rsidRPr="00462726">
        <w:t>53. Dijkstra K, Pieterse M, Pruyn A. Physical environmental stimuli that turn healthcare facilities into healing environments through psychologically mediated effects: systematic review. J Adv Nurs 2006;</w:t>
      </w:r>
      <w:r w:rsidRPr="00462726">
        <w:rPr>
          <w:b/>
        </w:rPr>
        <w:t>56</w:t>
      </w:r>
      <w:r w:rsidRPr="00462726">
        <w:t>(2):166-81.</w:t>
      </w:r>
      <w:bookmarkEnd w:id="53"/>
    </w:p>
    <w:p w14:paraId="2559454E" w14:textId="77777777" w:rsidR="00462726" w:rsidRPr="00462726" w:rsidRDefault="00462726" w:rsidP="00462726">
      <w:pPr>
        <w:pStyle w:val="EndNoteBibliography"/>
        <w:spacing w:after="0"/>
        <w:ind w:left="720" w:hanging="720"/>
      </w:pPr>
      <w:bookmarkStart w:id="54" w:name="_ENREF_54"/>
      <w:r w:rsidRPr="00462726">
        <w:t>54. Feffer K, Lichtenberg P, Becker G, et al. A comparative study with depressed patients on the acceptability of placebo use. Gen Hosp Psychiatry 2016;</w:t>
      </w:r>
      <w:r w:rsidRPr="00462726">
        <w:rPr>
          <w:b/>
        </w:rPr>
        <w:t>41</w:t>
      </w:r>
      <w:r w:rsidRPr="00462726">
        <w:t>:53-6.</w:t>
      </w:r>
      <w:bookmarkEnd w:id="54"/>
    </w:p>
    <w:p w14:paraId="498B2CAC" w14:textId="77777777" w:rsidR="00462726" w:rsidRPr="00462726" w:rsidRDefault="00462726" w:rsidP="00462726">
      <w:pPr>
        <w:pStyle w:val="EndNoteBibliography"/>
        <w:spacing w:after="0"/>
        <w:ind w:left="720" w:hanging="720"/>
      </w:pPr>
      <w:bookmarkStart w:id="55" w:name="_ENREF_55"/>
      <w:r w:rsidRPr="00462726">
        <w:t>55. Ortiz R, Chandros Hull S, Colloca L. Patient attitudes about the clinical use of placebo: qualitative perspectives from a telephone survey. BMJ Open 2016;</w:t>
      </w:r>
      <w:r w:rsidRPr="00462726">
        <w:rPr>
          <w:b/>
        </w:rPr>
        <w:t>6</w:t>
      </w:r>
      <w:r w:rsidRPr="00462726">
        <w:t>(4).</w:t>
      </w:r>
      <w:bookmarkEnd w:id="55"/>
    </w:p>
    <w:p w14:paraId="05E38A13" w14:textId="77777777" w:rsidR="00462726" w:rsidRPr="00462726" w:rsidRDefault="00462726" w:rsidP="00462726">
      <w:pPr>
        <w:pStyle w:val="EndNoteBibliography"/>
        <w:spacing w:after="0"/>
        <w:ind w:left="720" w:hanging="720"/>
      </w:pPr>
      <w:bookmarkStart w:id="56" w:name="_ENREF_56"/>
      <w:r w:rsidRPr="00462726">
        <w:t>56. Bishop FL, Howick J, Heneghan C, et al. Placebo use in the United Kingdom: a qualitative study exploring GPs' views on placebo effects in clinical practice. Fam Pract 2014;</w:t>
      </w:r>
      <w:r w:rsidRPr="00462726">
        <w:rPr>
          <w:b/>
        </w:rPr>
        <w:t>Advance Access</w:t>
      </w:r>
      <w:r w:rsidRPr="00462726">
        <w:t>:1-7. doi:10.1093/fampra/cmu016.</w:t>
      </w:r>
      <w:bookmarkEnd w:id="56"/>
    </w:p>
    <w:p w14:paraId="053C9C27" w14:textId="77777777" w:rsidR="00462726" w:rsidRPr="00462726" w:rsidRDefault="00462726" w:rsidP="00462726">
      <w:pPr>
        <w:pStyle w:val="EndNoteBibliography"/>
        <w:spacing w:after="0"/>
        <w:ind w:left="720" w:hanging="720"/>
      </w:pPr>
      <w:bookmarkStart w:id="57" w:name="_ENREF_57"/>
      <w:r w:rsidRPr="00462726">
        <w:t>57. Bishop FL, Aizlewood L, Adams AEM. When and Why Placebo-Prescribing Is Acceptable and Unacceptable: A Focus Group Study of Patients' Views. PLoS One 2014;</w:t>
      </w:r>
      <w:r w:rsidRPr="00462726">
        <w:rPr>
          <w:b/>
        </w:rPr>
        <w:t>9</w:t>
      </w:r>
      <w:r w:rsidRPr="00462726">
        <w:t>(7):e101822.</w:t>
      </w:r>
      <w:bookmarkEnd w:id="57"/>
    </w:p>
    <w:p w14:paraId="70EA8AC0" w14:textId="77777777" w:rsidR="00462726" w:rsidRPr="00462726" w:rsidRDefault="00462726" w:rsidP="00462726">
      <w:pPr>
        <w:pStyle w:val="EndNoteBibliography"/>
        <w:spacing w:after="0"/>
        <w:ind w:left="720" w:hanging="720"/>
      </w:pPr>
      <w:bookmarkStart w:id="58" w:name="_ENREF_58"/>
      <w:r w:rsidRPr="00462726">
        <w:t>58. Street, Jr., Makoul G, Arora NK, et al. How does communication heal? Pathways linking clinician-patient communication to health outcomes. Patient Educ Couns 2009;</w:t>
      </w:r>
      <w:r w:rsidRPr="00462726">
        <w:rPr>
          <w:b/>
        </w:rPr>
        <w:t>74</w:t>
      </w:r>
      <w:r w:rsidRPr="00462726">
        <w:t>(3):295-301.</w:t>
      </w:r>
      <w:bookmarkEnd w:id="58"/>
    </w:p>
    <w:p w14:paraId="0110FFE4" w14:textId="77777777" w:rsidR="00462726" w:rsidRPr="00462726" w:rsidRDefault="00462726" w:rsidP="00462726">
      <w:pPr>
        <w:pStyle w:val="EndNoteBibliography"/>
        <w:spacing w:after="0"/>
        <w:ind w:left="720" w:hanging="720"/>
      </w:pPr>
      <w:bookmarkStart w:id="59" w:name="_ENREF_59"/>
      <w:r w:rsidRPr="00462726">
        <w:t>59. Greville-Harris M, Dieppe P. Bad Is More Powerful than Good: The Nocebo Response in Medical Consultations. The American Journal of Medicine 2015;</w:t>
      </w:r>
      <w:r w:rsidRPr="00462726">
        <w:rPr>
          <w:b/>
        </w:rPr>
        <w:t>128</w:t>
      </w:r>
      <w:r w:rsidRPr="00462726">
        <w:t>(2):126-29.</w:t>
      </w:r>
      <w:bookmarkEnd w:id="59"/>
    </w:p>
    <w:p w14:paraId="3B898874" w14:textId="77777777" w:rsidR="00462726" w:rsidRPr="00462726" w:rsidRDefault="00462726" w:rsidP="00462726">
      <w:pPr>
        <w:pStyle w:val="EndNoteBibliography"/>
        <w:spacing w:after="0"/>
        <w:ind w:left="720" w:hanging="720"/>
      </w:pPr>
      <w:bookmarkStart w:id="60" w:name="_ENREF_60"/>
      <w:r w:rsidRPr="00462726">
        <w:t>60. Bensing JM, Verheul W. The silent healer: The role of communication in placebo effects. Patient Educ Couns 2010;</w:t>
      </w:r>
      <w:r w:rsidRPr="00462726">
        <w:rPr>
          <w:b/>
        </w:rPr>
        <w:t>80</w:t>
      </w:r>
      <w:r w:rsidRPr="00462726">
        <w:t>(3):293-99.</w:t>
      </w:r>
      <w:bookmarkEnd w:id="60"/>
    </w:p>
    <w:p w14:paraId="320A5931" w14:textId="77777777" w:rsidR="00462726" w:rsidRPr="00462726" w:rsidRDefault="00462726" w:rsidP="00462726">
      <w:pPr>
        <w:pStyle w:val="EndNoteBibliography"/>
        <w:spacing w:after="0"/>
        <w:ind w:left="720" w:hanging="720"/>
      </w:pPr>
      <w:bookmarkStart w:id="61" w:name="_ENREF_61"/>
      <w:r w:rsidRPr="00462726">
        <w:t>61. Kirsch I. Conditioning, expectancy, and the placebo effect: Comment on Stewart-Williams and Podd (2004). Psychol Bull 2004;</w:t>
      </w:r>
      <w:r w:rsidRPr="00462726">
        <w:rPr>
          <w:b/>
        </w:rPr>
        <w:t>130</w:t>
      </w:r>
      <w:r w:rsidRPr="00462726">
        <w:t>(2):341-43.</w:t>
      </w:r>
      <w:bookmarkEnd w:id="61"/>
    </w:p>
    <w:p w14:paraId="19D8DFCF" w14:textId="77777777" w:rsidR="00462726" w:rsidRPr="00462726" w:rsidRDefault="00462726" w:rsidP="00462726">
      <w:pPr>
        <w:pStyle w:val="EndNoteBibliography"/>
        <w:spacing w:after="0"/>
        <w:ind w:left="720" w:hanging="720"/>
      </w:pPr>
      <w:bookmarkStart w:id="62" w:name="_ENREF_62"/>
      <w:r w:rsidRPr="00462726">
        <w:t>62. Fassler M, Gnadinger M, Rosemann T, et al. Use of placebo interventions among Swiss primary care providers. BMC Health Serv Res 2009;</w:t>
      </w:r>
      <w:r w:rsidRPr="00462726">
        <w:rPr>
          <w:b/>
        </w:rPr>
        <w:t>9</w:t>
      </w:r>
      <w:r w:rsidRPr="00462726">
        <w:t>(1):144.</w:t>
      </w:r>
      <w:bookmarkEnd w:id="62"/>
    </w:p>
    <w:p w14:paraId="6026BC88" w14:textId="77777777" w:rsidR="00462726" w:rsidRPr="00462726" w:rsidRDefault="00462726" w:rsidP="00462726">
      <w:pPr>
        <w:pStyle w:val="EndNoteBibliography"/>
        <w:spacing w:after="0"/>
        <w:ind w:left="720" w:hanging="720"/>
      </w:pPr>
      <w:bookmarkStart w:id="63" w:name="_ENREF_63"/>
      <w:r w:rsidRPr="00462726">
        <w:t>63. Howick J, Bishop FL, Heneghan C, et al. Placebo use in the United Kingdom: results from a national survey of primary care practitioners. PLoS One 2013;</w:t>
      </w:r>
      <w:r w:rsidRPr="00462726">
        <w:rPr>
          <w:b/>
        </w:rPr>
        <w:t>8</w:t>
      </w:r>
      <w:r w:rsidRPr="00462726">
        <w:t>(3):e58247. doi:10.1371/journal.pone.0058247.</w:t>
      </w:r>
      <w:bookmarkEnd w:id="63"/>
    </w:p>
    <w:p w14:paraId="43D20303" w14:textId="77777777" w:rsidR="00462726" w:rsidRPr="00462726" w:rsidRDefault="00462726" w:rsidP="00462726">
      <w:pPr>
        <w:pStyle w:val="EndNoteBibliography"/>
        <w:spacing w:after="0"/>
        <w:ind w:left="720" w:hanging="720"/>
      </w:pPr>
      <w:bookmarkStart w:id="64" w:name="_ENREF_64"/>
      <w:r w:rsidRPr="00462726">
        <w:t>64. Kirsch I, Sapirstein G. Listening to prozac but hearing placebo: A meta-analysis of antidepressant medication. Prevention &amp; Treatment 1998;</w:t>
      </w:r>
      <w:r w:rsidRPr="00462726">
        <w:rPr>
          <w:b/>
        </w:rPr>
        <w:t xml:space="preserve">1  </w:t>
      </w:r>
      <w:r w:rsidRPr="00462726">
        <w:t>Article 0002a, posted June 26, 1998.</w:t>
      </w:r>
      <w:bookmarkEnd w:id="64"/>
    </w:p>
    <w:p w14:paraId="574CDA9B" w14:textId="77777777" w:rsidR="00462726" w:rsidRPr="00462726" w:rsidRDefault="00462726" w:rsidP="00462726">
      <w:pPr>
        <w:pStyle w:val="EndNoteBibliography"/>
        <w:spacing w:after="0"/>
        <w:ind w:left="720" w:hanging="720"/>
      </w:pPr>
      <w:bookmarkStart w:id="65" w:name="_ENREF_65"/>
      <w:r w:rsidRPr="00462726">
        <w:t>65. Patel SM, Stason WB, Legedza A, et al. The placebo effect in irritable bowel syndrome trials: a meta-analysis. Neurogastroenterol Motil 2005;</w:t>
      </w:r>
      <w:r w:rsidRPr="00462726">
        <w:rPr>
          <w:b/>
        </w:rPr>
        <w:t>17</w:t>
      </w:r>
      <w:r w:rsidRPr="00462726">
        <w:t>(3):332-40.</w:t>
      </w:r>
      <w:bookmarkEnd w:id="65"/>
    </w:p>
    <w:p w14:paraId="7726AC5D" w14:textId="77777777" w:rsidR="00462726" w:rsidRPr="00462726" w:rsidRDefault="00462726" w:rsidP="00462726">
      <w:pPr>
        <w:pStyle w:val="EndNoteBibliography"/>
        <w:spacing w:after="0"/>
        <w:ind w:left="720" w:hanging="720"/>
      </w:pPr>
      <w:bookmarkStart w:id="66" w:name="_ENREF_66"/>
      <w:r w:rsidRPr="00462726">
        <w:t>66. Ford AC, Moayyedi P. Meta-analysis: factors affecting placebo response rate in the irritable bowel syndrome. Aliment Pharmacol Ther 2010;</w:t>
      </w:r>
      <w:r w:rsidRPr="00462726">
        <w:rPr>
          <w:b/>
        </w:rPr>
        <w:t>32</w:t>
      </w:r>
      <w:r w:rsidRPr="00462726">
        <w:t>(2):144-58.</w:t>
      </w:r>
      <w:bookmarkEnd w:id="66"/>
    </w:p>
    <w:p w14:paraId="6352A91F" w14:textId="77777777" w:rsidR="00462726" w:rsidRPr="00462726" w:rsidRDefault="00462726" w:rsidP="00462726">
      <w:pPr>
        <w:pStyle w:val="EndNoteBibliography"/>
        <w:spacing w:after="0"/>
        <w:ind w:left="720" w:hanging="720"/>
      </w:pPr>
      <w:bookmarkStart w:id="67" w:name="_ENREF_67"/>
      <w:r w:rsidRPr="00462726">
        <w:t>67. Bélanger L, Vallières A, Ivers H, et al. Meta-analysis of sleep changes in control groups of insomnia treatment trials. J Sleep Res 2007;</w:t>
      </w:r>
      <w:r w:rsidRPr="00462726">
        <w:rPr>
          <w:b/>
        </w:rPr>
        <w:t>16</w:t>
      </w:r>
      <w:r w:rsidRPr="00462726">
        <w:t>(1):77-84.</w:t>
      </w:r>
      <w:bookmarkEnd w:id="67"/>
    </w:p>
    <w:p w14:paraId="69EFD623" w14:textId="77777777" w:rsidR="00462726" w:rsidRPr="00462726" w:rsidRDefault="00462726" w:rsidP="00462726">
      <w:pPr>
        <w:pStyle w:val="EndNoteBibliography"/>
        <w:spacing w:after="0"/>
        <w:ind w:left="720" w:hanging="720"/>
      </w:pPr>
      <w:bookmarkStart w:id="68" w:name="_ENREF_68"/>
      <w:r w:rsidRPr="00462726">
        <w:t>68. Kaptchuk TJ, Kelley JM, Conboy LA, et al. Components of placebo effect: randomised controlled trial in patients with irritable bowel syndrome. Br Med J 2008;</w:t>
      </w:r>
      <w:r w:rsidRPr="00462726">
        <w:rPr>
          <w:b/>
        </w:rPr>
        <w:t>336</w:t>
      </w:r>
      <w:r w:rsidRPr="00462726">
        <w:t>:999-1003.</w:t>
      </w:r>
      <w:bookmarkEnd w:id="68"/>
    </w:p>
    <w:p w14:paraId="5BB79CFB" w14:textId="77777777" w:rsidR="00462726" w:rsidRPr="00462726" w:rsidRDefault="00462726" w:rsidP="00462726">
      <w:pPr>
        <w:pStyle w:val="EndNoteBibliography"/>
        <w:spacing w:after="0"/>
        <w:ind w:left="720" w:hanging="720"/>
      </w:pPr>
      <w:bookmarkStart w:id="69" w:name="_ENREF_69"/>
      <w:r w:rsidRPr="00462726">
        <w:t>69. Suarez-Almazor ME, Looney C, Liu Y, et al. A randomized controlled trial of acupuncture for osteoarthritis of the knee: Effects of patient-provider communication. Arthritis Care Res 2010;</w:t>
      </w:r>
      <w:r w:rsidRPr="00462726">
        <w:rPr>
          <w:b/>
        </w:rPr>
        <w:t>62</w:t>
      </w:r>
      <w:r w:rsidRPr="00462726">
        <w:t>(9):1229-36.</w:t>
      </w:r>
      <w:bookmarkEnd w:id="69"/>
    </w:p>
    <w:p w14:paraId="70D25E4C" w14:textId="77777777" w:rsidR="00462726" w:rsidRPr="00462726" w:rsidRDefault="00462726" w:rsidP="00462726">
      <w:pPr>
        <w:pStyle w:val="EndNoteBibliography"/>
        <w:spacing w:after="0"/>
        <w:ind w:left="720" w:hanging="720"/>
      </w:pPr>
      <w:bookmarkStart w:id="70" w:name="_ENREF_70"/>
      <w:r w:rsidRPr="00462726">
        <w:t>70. Kaptchuk TJ, Stason WB, Davis RB, et al. Sham device v inert pill: randomised controlled trial of two placebo treatments. Br Med J 2006;</w:t>
      </w:r>
      <w:r w:rsidRPr="00462726">
        <w:rPr>
          <w:b/>
        </w:rPr>
        <w:t>332</w:t>
      </w:r>
      <w:r w:rsidRPr="00462726">
        <w:t>(7538):391-94.</w:t>
      </w:r>
      <w:bookmarkEnd w:id="70"/>
    </w:p>
    <w:p w14:paraId="2E24DFB3" w14:textId="77777777" w:rsidR="00462726" w:rsidRPr="00462726" w:rsidRDefault="00462726" w:rsidP="00462726">
      <w:pPr>
        <w:pStyle w:val="EndNoteBibliography"/>
        <w:spacing w:after="0"/>
        <w:ind w:left="720" w:hanging="720"/>
      </w:pPr>
      <w:bookmarkStart w:id="71" w:name="_ENREF_71"/>
      <w:r w:rsidRPr="00462726">
        <w:lastRenderedPageBreak/>
        <w:t>71. Vase L, Baram S, Takakura N, et al. Specifying the nonspecific components of acupuncture analgesia. Pain 2013;</w:t>
      </w:r>
      <w:r w:rsidRPr="00462726">
        <w:rPr>
          <w:b/>
        </w:rPr>
        <w:t>154</w:t>
      </w:r>
      <w:r w:rsidRPr="00462726">
        <w:t>(9):1659-67.</w:t>
      </w:r>
      <w:bookmarkEnd w:id="71"/>
    </w:p>
    <w:p w14:paraId="2F73B7CE" w14:textId="77777777" w:rsidR="00462726" w:rsidRPr="00462726" w:rsidRDefault="00462726" w:rsidP="00462726">
      <w:pPr>
        <w:pStyle w:val="EndNoteBibliography"/>
        <w:spacing w:after="0"/>
        <w:ind w:left="720" w:hanging="720"/>
      </w:pPr>
      <w:bookmarkStart w:id="72" w:name="_ENREF_72"/>
      <w:r w:rsidRPr="00462726">
        <w:t>72. Sandler A, Glesne C, Geller G. Children's and parents' perspectives on open-label use of placebos in the treatment of ADHD. Child Care Health Dev 2008;</w:t>
      </w:r>
      <w:r w:rsidRPr="00462726">
        <w:rPr>
          <w:b/>
        </w:rPr>
        <w:t>34</w:t>
      </w:r>
      <w:r w:rsidRPr="00462726">
        <w:t>(1):111-20.</w:t>
      </w:r>
      <w:bookmarkEnd w:id="72"/>
    </w:p>
    <w:p w14:paraId="148DFB9E" w14:textId="77777777" w:rsidR="00462726" w:rsidRPr="00462726" w:rsidRDefault="00462726" w:rsidP="00462726">
      <w:pPr>
        <w:pStyle w:val="EndNoteBibliography"/>
        <w:ind w:left="720" w:hanging="720"/>
      </w:pPr>
      <w:bookmarkStart w:id="73" w:name="_ENREF_73"/>
      <w:r w:rsidRPr="00462726">
        <w:t>73. Michie S, Abraham C, Whittington C, et al. Effective techniques in healthy eating and physical activity interventions: a meta-regression. Health Psychol 2009;</w:t>
      </w:r>
      <w:r w:rsidRPr="00462726">
        <w:rPr>
          <w:b/>
        </w:rPr>
        <w:t>28</w:t>
      </w:r>
      <w:r w:rsidRPr="00462726">
        <w:t>(6):690-701.</w:t>
      </w:r>
      <w:bookmarkEnd w:id="73"/>
    </w:p>
    <w:p w14:paraId="22ADDDC3" w14:textId="306B043A" w:rsidR="00F57912" w:rsidRDefault="008F19F4" w:rsidP="00462726">
      <w:r>
        <w:fldChar w:fldCharType="end"/>
      </w:r>
    </w:p>
    <w:sectPr w:rsidR="00F57912" w:rsidSect="008A6EF5">
      <w:pgSz w:w="11906" w:h="16838"/>
      <w:pgMar w:top="1440" w:right="1440" w:bottom="1440" w:left="1440"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C4BA3F" w15:done="0"/>
  <w15:commentEx w15:paraId="72B80DD3" w15:done="0"/>
  <w15:commentEx w15:paraId="6E36850A" w15:done="0"/>
  <w15:commentEx w15:paraId="3C5A9A8C" w15:done="0"/>
  <w15:commentEx w15:paraId="7992D690" w15:done="0"/>
  <w15:commentEx w15:paraId="55C9CEDD" w15:done="0"/>
  <w15:commentEx w15:paraId="00D2347D" w15:done="0"/>
  <w15:commentEx w15:paraId="196D6544" w15:done="0"/>
  <w15:commentEx w15:paraId="2B537E4A" w15:done="0"/>
  <w15:commentEx w15:paraId="3A4F1B2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2B3A07" w14:textId="77777777" w:rsidR="003525FF" w:rsidRDefault="003525FF" w:rsidP="00E95F24">
      <w:pPr>
        <w:spacing w:after="0" w:line="240" w:lineRule="auto"/>
      </w:pPr>
      <w:r>
        <w:separator/>
      </w:r>
    </w:p>
  </w:endnote>
  <w:endnote w:type="continuationSeparator" w:id="0">
    <w:p w14:paraId="0F5CE3D3" w14:textId="77777777" w:rsidR="003525FF" w:rsidRDefault="003525FF" w:rsidP="00E95F24">
      <w:pPr>
        <w:spacing w:after="0" w:line="240" w:lineRule="auto"/>
      </w:pPr>
      <w:r>
        <w:continuationSeparator/>
      </w:r>
    </w:p>
  </w:endnote>
  <w:endnote w:type="continuationNotice" w:id="1">
    <w:p w14:paraId="10C292CF" w14:textId="77777777" w:rsidR="003525FF" w:rsidRDefault="003525F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57051685"/>
      <w:docPartObj>
        <w:docPartGallery w:val="Page Numbers (Bottom of Page)"/>
        <w:docPartUnique/>
      </w:docPartObj>
    </w:sdtPr>
    <w:sdtEndPr>
      <w:rPr>
        <w:noProof/>
      </w:rPr>
    </w:sdtEndPr>
    <w:sdtContent>
      <w:p w14:paraId="1B82FCA0" w14:textId="3AB53E5E" w:rsidR="0040134D" w:rsidRDefault="0040134D">
        <w:pPr>
          <w:pStyle w:val="Footer"/>
          <w:jc w:val="right"/>
        </w:pPr>
        <w:r>
          <w:fldChar w:fldCharType="begin"/>
        </w:r>
        <w:r>
          <w:instrText xml:space="preserve"> PAGE   \* MERGEFORMAT </w:instrText>
        </w:r>
        <w:r>
          <w:fldChar w:fldCharType="separate"/>
        </w:r>
        <w:r w:rsidR="00EB6084">
          <w:rPr>
            <w:noProof/>
          </w:rPr>
          <w:t>1</w:t>
        </w:r>
        <w:r>
          <w:rPr>
            <w:noProof/>
          </w:rPr>
          <w:fldChar w:fldCharType="end"/>
        </w:r>
      </w:p>
    </w:sdtContent>
  </w:sdt>
  <w:p w14:paraId="438EC214" w14:textId="77777777" w:rsidR="0040134D" w:rsidRDefault="0040134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E7AE67" w14:textId="77777777" w:rsidR="003525FF" w:rsidRDefault="003525FF" w:rsidP="00E95F24">
      <w:pPr>
        <w:spacing w:after="0" w:line="240" w:lineRule="auto"/>
      </w:pPr>
      <w:r>
        <w:separator/>
      </w:r>
    </w:p>
  </w:footnote>
  <w:footnote w:type="continuationSeparator" w:id="0">
    <w:p w14:paraId="784BB03D" w14:textId="77777777" w:rsidR="003525FF" w:rsidRDefault="003525FF" w:rsidP="00E95F24">
      <w:pPr>
        <w:spacing w:after="0" w:line="240" w:lineRule="auto"/>
      </w:pPr>
      <w:r>
        <w:continuationSeparator/>
      </w:r>
    </w:p>
  </w:footnote>
  <w:footnote w:type="continuationNotice" w:id="1">
    <w:p w14:paraId="5FE3A511" w14:textId="77777777" w:rsidR="003525FF" w:rsidRDefault="003525FF">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60801"/>
    <w:multiLevelType w:val="hybridMultilevel"/>
    <w:tmpl w:val="8D16ED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2FC1BEA"/>
    <w:multiLevelType w:val="hybridMultilevel"/>
    <w:tmpl w:val="3C8EA28A"/>
    <w:lvl w:ilvl="0" w:tplc="0809000F">
      <w:start w:val="1"/>
      <w:numFmt w:val="decimal"/>
      <w:lvlText w:val="%1."/>
      <w:lvlJc w:val="left"/>
      <w:pPr>
        <w:ind w:left="502"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D54723A"/>
    <w:multiLevelType w:val="hybridMultilevel"/>
    <w:tmpl w:val="B0CE49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0D24779"/>
    <w:multiLevelType w:val="hybridMultilevel"/>
    <w:tmpl w:val="3E3250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76F76E7"/>
    <w:multiLevelType w:val="hybridMultilevel"/>
    <w:tmpl w:val="B3240C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FED64AB"/>
    <w:multiLevelType w:val="hybridMultilevel"/>
    <w:tmpl w:val="7DA6EC7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
    <w:nsid w:val="30375D6B"/>
    <w:multiLevelType w:val="hybridMultilevel"/>
    <w:tmpl w:val="BE08F2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36E0390"/>
    <w:multiLevelType w:val="hybridMultilevel"/>
    <w:tmpl w:val="A502B6FC"/>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8">
    <w:nsid w:val="4DC255C4"/>
    <w:multiLevelType w:val="hybridMultilevel"/>
    <w:tmpl w:val="2A043264"/>
    <w:lvl w:ilvl="0" w:tplc="DFAEAF04">
      <w:start w:val="1"/>
      <w:numFmt w:val="decimal"/>
      <w:lvlText w:val="%1."/>
      <w:lvlJc w:val="left"/>
      <w:pPr>
        <w:ind w:left="502"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555975C0"/>
    <w:multiLevelType w:val="hybridMultilevel"/>
    <w:tmpl w:val="337A56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584692A"/>
    <w:multiLevelType w:val="hybridMultilevel"/>
    <w:tmpl w:val="9E8E29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9391F34"/>
    <w:multiLevelType w:val="hybridMultilevel"/>
    <w:tmpl w:val="A99AFA1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nsid w:val="5C4A534D"/>
    <w:multiLevelType w:val="hybridMultilevel"/>
    <w:tmpl w:val="DDEC58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62D2505C"/>
    <w:multiLevelType w:val="hybridMultilevel"/>
    <w:tmpl w:val="3C8EA28A"/>
    <w:lvl w:ilvl="0" w:tplc="0809000F">
      <w:start w:val="1"/>
      <w:numFmt w:val="decimal"/>
      <w:lvlText w:val="%1."/>
      <w:lvlJc w:val="left"/>
      <w:pPr>
        <w:ind w:left="502"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7EE44A40"/>
    <w:multiLevelType w:val="hybridMultilevel"/>
    <w:tmpl w:val="9EB65E0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7"/>
  </w:num>
  <w:num w:numId="3">
    <w:abstractNumId w:val="4"/>
  </w:num>
  <w:num w:numId="4">
    <w:abstractNumId w:val="2"/>
  </w:num>
  <w:num w:numId="5">
    <w:abstractNumId w:val="6"/>
  </w:num>
  <w:num w:numId="6">
    <w:abstractNumId w:val="11"/>
  </w:num>
  <w:num w:numId="7">
    <w:abstractNumId w:val="5"/>
  </w:num>
  <w:num w:numId="8">
    <w:abstractNumId w:val="10"/>
  </w:num>
  <w:num w:numId="9">
    <w:abstractNumId w:val="3"/>
  </w:num>
  <w:num w:numId="10">
    <w:abstractNumId w:val="1"/>
  </w:num>
  <w:num w:numId="11">
    <w:abstractNumId w:val="14"/>
  </w:num>
  <w:num w:numId="12">
    <w:abstractNumId w:val="12"/>
  </w:num>
  <w:num w:numId="13">
    <w:abstractNumId w:val="13"/>
  </w:num>
  <w:num w:numId="14">
    <w:abstractNumId w:val="8"/>
  </w:num>
  <w:num w:numId="15">
    <w:abstractNumId w:val="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ewith G.">
    <w15:presenceInfo w15:providerId="AD" w15:userId="S-1-5-21-2015846570-11164191-355810188-45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pf50avsqaa99ye5twvpvdabtsespt0ddarp&quot;&gt;Flis EndNote Library&lt;record-ids&gt;&lt;item&gt;347&lt;/item&gt;&lt;item&gt;349&lt;/item&gt;&lt;item&gt;354&lt;/item&gt;&lt;item&gt;363&lt;/item&gt;&lt;item&gt;408&lt;/item&gt;&lt;item&gt;449&lt;/item&gt;&lt;item&gt;587&lt;/item&gt;&lt;item&gt;924&lt;/item&gt;&lt;item&gt;925&lt;/item&gt;&lt;item&gt;1138&lt;/item&gt;&lt;item&gt;1157&lt;/item&gt;&lt;item&gt;1185&lt;/item&gt;&lt;item&gt;1205&lt;/item&gt;&lt;item&gt;1288&lt;/item&gt;&lt;item&gt;1368&lt;/item&gt;&lt;item&gt;1372&lt;/item&gt;&lt;item&gt;1420&lt;/item&gt;&lt;item&gt;1461&lt;/item&gt;&lt;item&gt;1655&lt;/item&gt;&lt;item&gt;2031&lt;/item&gt;&lt;item&gt;2032&lt;/item&gt;&lt;item&gt;2044&lt;/item&gt;&lt;item&gt;2116&lt;/item&gt;&lt;item&gt;2261&lt;/item&gt;&lt;item&gt;2263&lt;/item&gt;&lt;item&gt;2268&lt;/item&gt;&lt;item&gt;2308&lt;/item&gt;&lt;item&gt;2380&lt;/item&gt;&lt;item&gt;2381&lt;/item&gt;&lt;item&gt;2384&lt;/item&gt;&lt;item&gt;2385&lt;/item&gt;&lt;item&gt;2627&lt;/item&gt;&lt;item&gt;2662&lt;/item&gt;&lt;item&gt;2807&lt;/item&gt;&lt;item&gt;2986&lt;/item&gt;&lt;item&gt;3030&lt;/item&gt;&lt;item&gt;3090&lt;/item&gt;&lt;item&gt;3388&lt;/item&gt;&lt;item&gt;3528&lt;/item&gt;&lt;item&gt;3530&lt;/item&gt;&lt;item&gt;3547&lt;/item&gt;&lt;item&gt;3816&lt;/item&gt;&lt;item&gt;4166&lt;/item&gt;&lt;item&gt;4193&lt;/item&gt;&lt;item&gt;4194&lt;/item&gt;&lt;item&gt;4208&lt;/item&gt;&lt;item&gt;4482&lt;/item&gt;&lt;item&gt;4485&lt;/item&gt;&lt;item&gt;4487&lt;/item&gt;&lt;item&gt;4705&lt;/item&gt;&lt;item&gt;4780&lt;/item&gt;&lt;item&gt;4916&lt;/item&gt;&lt;item&gt;5344&lt;/item&gt;&lt;item&gt;5348&lt;/item&gt;&lt;item&gt;5352&lt;/item&gt;&lt;item&gt;6576&lt;/item&gt;&lt;item&gt;6579&lt;/item&gt;&lt;item&gt;6580&lt;/item&gt;&lt;item&gt;6773&lt;/item&gt;&lt;item&gt;6781&lt;/item&gt;&lt;item&gt;6824&lt;/item&gt;&lt;item&gt;6856&lt;/item&gt;&lt;item&gt;6857&lt;/item&gt;&lt;item&gt;6858&lt;/item&gt;&lt;item&gt;6859&lt;/item&gt;&lt;item&gt;6860&lt;/item&gt;&lt;item&gt;6861&lt;/item&gt;&lt;item&gt;6862&lt;/item&gt;&lt;item&gt;6863&lt;/item&gt;&lt;item&gt;7260&lt;/item&gt;&lt;item&gt;7261&lt;/item&gt;&lt;item&gt;7262&lt;/item&gt;&lt;item&gt;7263&lt;/item&gt;&lt;/record-ids&gt;&lt;/item&gt;&lt;/Libraries&gt;"/>
    <w:docVar w:name="REFMGR.InstantFormat" w:val="&lt;ENInstantFormat&gt;&lt;Enabled&gt;0&lt;/Enabled&gt;&lt;ScanUnformatted&gt;1&lt;/ScanUnformatted&gt;&lt;ScanChanges&gt;1&lt;/ScanChanges&gt;&lt;/ENInstantFormat&gt;"/>
  </w:docVars>
  <w:rsids>
    <w:rsidRoot w:val="00EF2407"/>
    <w:rsid w:val="000003AD"/>
    <w:rsid w:val="000004AC"/>
    <w:rsid w:val="0000117F"/>
    <w:rsid w:val="000011E6"/>
    <w:rsid w:val="00001DD9"/>
    <w:rsid w:val="00002B86"/>
    <w:rsid w:val="00003E8C"/>
    <w:rsid w:val="00004360"/>
    <w:rsid w:val="000054F6"/>
    <w:rsid w:val="00005B80"/>
    <w:rsid w:val="000063A4"/>
    <w:rsid w:val="00006570"/>
    <w:rsid w:val="00006656"/>
    <w:rsid w:val="0000749F"/>
    <w:rsid w:val="00007BF9"/>
    <w:rsid w:val="0001107B"/>
    <w:rsid w:val="000147C1"/>
    <w:rsid w:val="00015453"/>
    <w:rsid w:val="00015891"/>
    <w:rsid w:val="0001662F"/>
    <w:rsid w:val="00016630"/>
    <w:rsid w:val="00016994"/>
    <w:rsid w:val="0002240B"/>
    <w:rsid w:val="00022527"/>
    <w:rsid w:val="000228AB"/>
    <w:rsid w:val="00023A0F"/>
    <w:rsid w:val="00024486"/>
    <w:rsid w:val="00026425"/>
    <w:rsid w:val="000301C7"/>
    <w:rsid w:val="00031266"/>
    <w:rsid w:val="000322B6"/>
    <w:rsid w:val="00032B90"/>
    <w:rsid w:val="00033A35"/>
    <w:rsid w:val="00034F14"/>
    <w:rsid w:val="0003583A"/>
    <w:rsid w:val="0003700A"/>
    <w:rsid w:val="000400CE"/>
    <w:rsid w:val="00040A86"/>
    <w:rsid w:val="00040E71"/>
    <w:rsid w:val="0004118A"/>
    <w:rsid w:val="000423DC"/>
    <w:rsid w:val="00043327"/>
    <w:rsid w:val="0004341D"/>
    <w:rsid w:val="00044CF4"/>
    <w:rsid w:val="00044DE3"/>
    <w:rsid w:val="00045E0C"/>
    <w:rsid w:val="00045F90"/>
    <w:rsid w:val="00046C03"/>
    <w:rsid w:val="00047BA1"/>
    <w:rsid w:val="00047BEF"/>
    <w:rsid w:val="00050AC1"/>
    <w:rsid w:val="00052BAF"/>
    <w:rsid w:val="00053836"/>
    <w:rsid w:val="000553E2"/>
    <w:rsid w:val="00055479"/>
    <w:rsid w:val="00055A70"/>
    <w:rsid w:val="000574A3"/>
    <w:rsid w:val="000577B7"/>
    <w:rsid w:val="00057B91"/>
    <w:rsid w:val="0006173F"/>
    <w:rsid w:val="00062126"/>
    <w:rsid w:val="000634BF"/>
    <w:rsid w:val="00065064"/>
    <w:rsid w:val="0006579D"/>
    <w:rsid w:val="00065DAE"/>
    <w:rsid w:val="00067867"/>
    <w:rsid w:val="000702F9"/>
    <w:rsid w:val="000707A6"/>
    <w:rsid w:val="00071FBE"/>
    <w:rsid w:val="000723E3"/>
    <w:rsid w:val="000754DA"/>
    <w:rsid w:val="000754FA"/>
    <w:rsid w:val="00076226"/>
    <w:rsid w:val="00076500"/>
    <w:rsid w:val="0007653C"/>
    <w:rsid w:val="00076723"/>
    <w:rsid w:val="00076B60"/>
    <w:rsid w:val="0007715B"/>
    <w:rsid w:val="00077AEE"/>
    <w:rsid w:val="00081690"/>
    <w:rsid w:val="000820D4"/>
    <w:rsid w:val="00083980"/>
    <w:rsid w:val="00083EF8"/>
    <w:rsid w:val="00084128"/>
    <w:rsid w:val="000848F4"/>
    <w:rsid w:val="00084B1D"/>
    <w:rsid w:val="000854FD"/>
    <w:rsid w:val="00085A7B"/>
    <w:rsid w:val="00091651"/>
    <w:rsid w:val="00091E63"/>
    <w:rsid w:val="00092FD3"/>
    <w:rsid w:val="00094E1C"/>
    <w:rsid w:val="00095E16"/>
    <w:rsid w:val="00097C67"/>
    <w:rsid w:val="000A122C"/>
    <w:rsid w:val="000A143B"/>
    <w:rsid w:val="000A16F4"/>
    <w:rsid w:val="000A1D4C"/>
    <w:rsid w:val="000A2897"/>
    <w:rsid w:val="000A2E69"/>
    <w:rsid w:val="000A3CC8"/>
    <w:rsid w:val="000A4DD3"/>
    <w:rsid w:val="000A586F"/>
    <w:rsid w:val="000A5D42"/>
    <w:rsid w:val="000A6A49"/>
    <w:rsid w:val="000A6D09"/>
    <w:rsid w:val="000B00A7"/>
    <w:rsid w:val="000B06B3"/>
    <w:rsid w:val="000B2353"/>
    <w:rsid w:val="000B2942"/>
    <w:rsid w:val="000B3277"/>
    <w:rsid w:val="000B3D78"/>
    <w:rsid w:val="000B4F0F"/>
    <w:rsid w:val="000B53B8"/>
    <w:rsid w:val="000B7835"/>
    <w:rsid w:val="000B78F1"/>
    <w:rsid w:val="000C0097"/>
    <w:rsid w:val="000C178C"/>
    <w:rsid w:val="000C1EB1"/>
    <w:rsid w:val="000C3066"/>
    <w:rsid w:val="000C466B"/>
    <w:rsid w:val="000C5114"/>
    <w:rsid w:val="000C679C"/>
    <w:rsid w:val="000C6915"/>
    <w:rsid w:val="000C6C8F"/>
    <w:rsid w:val="000C79A5"/>
    <w:rsid w:val="000D0913"/>
    <w:rsid w:val="000D1C27"/>
    <w:rsid w:val="000D2296"/>
    <w:rsid w:val="000D2420"/>
    <w:rsid w:val="000D2458"/>
    <w:rsid w:val="000D265D"/>
    <w:rsid w:val="000D26E7"/>
    <w:rsid w:val="000D2A7F"/>
    <w:rsid w:val="000D3327"/>
    <w:rsid w:val="000D3B5A"/>
    <w:rsid w:val="000D4509"/>
    <w:rsid w:val="000D5B46"/>
    <w:rsid w:val="000D5E9F"/>
    <w:rsid w:val="000D607A"/>
    <w:rsid w:val="000D6752"/>
    <w:rsid w:val="000D75AE"/>
    <w:rsid w:val="000D7788"/>
    <w:rsid w:val="000D79E1"/>
    <w:rsid w:val="000D7F2E"/>
    <w:rsid w:val="000E0286"/>
    <w:rsid w:val="000E15A8"/>
    <w:rsid w:val="000E4C08"/>
    <w:rsid w:val="000E547D"/>
    <w:rsid w:val="000E6B1D"/>
    <w:rsid w:val="000F06D9"/>
    <w:rsid w:val="000F0857"/>
    <w:rsid w:val="000F0A91"/>
    <w:rsid w:val="000F144C"/>
    <w:rsid w:val="000F16A8"/>
    <w:rsid w:val="000F25BB"/>
    <w:rsid w:val="000F2C00"/>
    <w:rsid w:val="000F356B"/>
    <w:rsid w:val="000F3CAA"/>
    <w:rsid w:val="000F48BE"/>
    <w:rsid w:val="000F53F0"/>
    <w:rsid w:val="000F5A9C"/>
    <w:rsid w:val="000F5A9F"/>
    <w:rsid w:val="000F6A56"/>
    <w:rsid w:val="000F7972"/>
    <w:rsid w:val="000F7EFD"/>
    <w:rsid w:val="001000F6"/>
    <w:rsid w:val="00100297"/>
    <w:rsid w:val="001010F3"/>
    <w:rsid w:val="00101B26"/>
    <w:rsid w:val="00102D4E"/>
    <w:rsid w:val="00103BCC"/>
    <w:rsid w:val="0010452E"/>
    <w:rsid w:val="001045AC"/>
    <w:rsid w:val="001055A6"/>
    <w:rsid w:val="00105EAB"/>
    <w:rsid w:val="0010689A"/>
    <w:rsid w:val="00107240"/>
    <w:rsid w:val="00107F32"/>
    <w:rsid w:val="00110249"/>
    <w:rsid w:val="0011077F"/>
    <w:rsid w:val="00110A13"/>
    <w:rsid w:val="001113B0"/>
    <w:rsid w:val="001128D9"/>
    <w:rsid w:val="00112AD9"/>
    <w:rsid w:val="001140BC"/>
    <w:rsid w:val="00114B90"/>
    <w:rsid w:val="00114DE4"/>
    <w:rsid w:val="00115306"/>
    <w:rsid w:val="00116306"/>
    <w:rsid w:val="00120330"/>
    <w:rsid w:val="00120F16"/>
    <w:rsid w:val="00121911"/>
    <w:rsid w:val="001229FD"/>
    <w:rsid w:val="00122B68"/>
    <w:rsid w:val="00122D5F"/>
    <w:rsid w:val="001235CF"/>
    <w:rsid w:val="0012483B"/>
    <w:rsid w:val="0012493B"/>
    <w:rsid w:val="00124AAD"/>
    <w:rsid w:val="00125DAA"/>
    <w:rsid w:val="00125DE0"/>
    <w:rsid w:val="00125E39"/>
    <w:rsid w:val="001266F8"/>
    <w:rsid w:val="00126FD3"/>
    <w:rsid w:val="0012702F"/>
    <w:rsid w:val="0012741A"/>
    <w:rsid w:val="00127516"/>
    <w:rsid w:val="00130A45"/>
    <w:rsid w:val="00135DE2"/>
    <w:rsid w:val="00137649"/>
    <w:rsid w:val="00137DAE"/>
    <w:rsid w:val="00141DD9"/>
    <w:rsid w:val="001421C7"/>
    <w:rsid w:val="0014242E"/>
    <w:rsid w:val="00142734"/>
    <w:rsid w:val="00143096"/>
    <w:rsid w:val="001451B5"/>
    <w:rsid w:val="0014597F"/>
    <w:rsid w:val="00146CE3"/>
    <w:rsid w:val="00147600"/>
    <w:rsid w:val="00150259"/>
    <w:rsid w:val="00151318"/>
    <w:rsid w:val="00151EB6"/>
    <w:rsid w:val="00152F6A"/>
    <w:rsid w:val="001535E6"/>
    <w:rsid w:val="00153664"/>
    <w:rsid w:val="00153D31"/>
    <w:rsid w:val="00153FA5"/>
    <w:rsid w:val="0015448D"/>
    <w:rsid w:val="00154E25"/>
    <w:rsid w:val="00155382"/>
    <w:rsid w:val="00156214"/>
    <w:rsid w:val="001567FD"/>
    <w:rsid w:val="00156ECA"/>
    <w:rsid w:val="00160486"/>
    <w:rsid w:val="00160593"/>
    <w:rsid w:val="001622DB"/>
    <w:rsid w:val="00162E9B"/>
    <w:rsid w:val="00164325"/>
    <w:rsid w:val="00166E3B"/>
    <w:rsid w:val="0016765A"/>
    <w:rsid w:val="00170C2B"/>
    <w:rsid w:val="00170EB6"/>
    <w:rsid w:val="0017150D"/>
    <w:rsid w:val="001719A9"/>
    <w:rsid w:val="00171CD2"/>
    <w:rsid w:val="00172366"/>
    <w:rsid w:val="00172554"/>
    <w:rsid w:val="001740F8"/>
    <w:rsid w:val="001741BB"/>
    <w:rsid w:val="0017596F"/>
    <w:rsid w:val="00176B19"/>
    <w:rsid w:val="00180FBC"/>
    <w:rsid w:val="00181116"/>
    <w:rsid w:val="001815FC"/>
    <w:rsid w:val="001816DA"/>
    <w:rsid w:val="00182D96"/>
    <w:rsid w:val="0018341B"/>
    <w:rsid w:val="00183F67"/>
    <w:rsid w:val="001859CF"/>
    <w:rsid w:val="0018628A"/>
    <w:rsid w:val="00186C21"/>
    <w:rsid w:val="00190AD5"/>
    <w:rsid w:val="00191404"/>
    <w:rsid w:val="00191689"/>
    <w:rsid w:val="0019253E"/>
    <w:rsid w:val="00194766"/>
    <w:rsid w:val="00194C99"/>
    <w:rsid w:val="00195E31"/>
    <w:rsid w:val="00196A85"/>
    <w:rsid w:val="00197E19"/>
    <w:rsid w:val="001A032A"/>
    <w:rsid w:val="001A187B"/>
    <w:rsid w:val="001A24F9"/>
    <w:rsid w:val="001A2AFD"/>
    <w:rsid w:val="001A31FF"/>
    <w:rsid w:val="001A3981"/>
    <w:rsid w:val="001A3BB6"/>
    <w:rsid w:val="001A5FFC"/>
    <w:rsid w:val="001B37ED"/>
    <w:rsid w:val="001B3A0D"/>
    <w:rsid w:val="001B45AE"/>
    <w:rsid w:val="001B46E9"/>
    <w:rsid w:val="001B4A92"/>
    <w:rsid w:val="001B68F4"/>
    <w:rsid w:val="001B6AE3"/>
    <w:rsid w:val="001C06DA"/>
    <w:rsid w:val="001C0D74"/>
    <w:rsid w:val="001C154E"/>
    <w:rsid w:val="001C190C"/>
    <w:rsid w:val="001C1B81"/>
    <w:rsid w:val="001C27E3"/>
    <w:rsid w:val="001C2BF4"/>
    <w:rsid w:val="001C2E1D"/>
    <w:rsid w:val="001C3D1B"/>
    <w:rsid w:val="001C3E53"/>
    <w:rsid w:val="001C6602"/>
    <w:rsid w:val="001C775D"/>
    <w:rsid w:val="001D0B82"/>
    <w:rsid w:val="001D0FBC"/>
    <w:rsid w:val="001D14E0"/>
    <w:rsid w:val="001D1A42"/>
    <w:rsid w:val="001D27C8"/>
    <w:rsid w:val="001D2C49"/>
    <w:rsid w:val="001D405E"/>
    <w:rsid w:val="001D535A"/>
    <w:rsid w:val="001D6084"/>
    <w:rsid w:val="001D77BB"/>
    <w:rsid w:val="001D7B5A"/>
    <w:rsid w:val="001E04B1"/>
    <w:rsid w:val="001E09B8"/>
    <w:rsid w:val="001E0C5E"/>
    <w:rsid w:val="001E11CF"/>
    <w:rsid w:val="001E3C2A"/>
    <w:rsid w:val="001E422B"/>
    <w:rsid w:val="001E548E"/>
    <w:rsid w:val="001E5B89"/>
    <w:rsid w:val="001E5BDA"/>
    <w:rsid w:val="001E7175"/>
    <w:rsid w:val="001E7F45"/>
    <w:rsid w:val="001E7FC9"/>
    <w:rsid w:val="001F0B0F"/>
    <w:rsid w:val="001F14BD"/>
    <w:rsid w:val="001F1B03"/>
    <w:rsid w:val="001F1FEC"/>
    <w:rsid w:val="001F20C0"/>
    <w:rsid w:val="001F261A"/>
    <w:rsid w:val="001F2CD6"/>
    <w:rsid w:val="001F326D"/>
    <w:rsid w:val="001F4C40"/>
    <w:rsid w:val="001F5DF5"/>
    <w:rsid w:val="001F7457"/>
    <w:rsid w:val="001F7C3D"/>
    <w:rsid w:val="001F7E9A"/>
    <w:rsid w:val="0020014A"/>
    <w:rsid w:val="002003DC"/>
    <w:rsid w:val="002004BE"/>
    <w:rsid w:val="00202A1C"/>
    <w:rsid w:val="00203D1E"/>
    <w:rsid w:val="00203E11"/>
    <w:rsid w:val="00205760"/>
    <w:rsid w:val="00205AE4"/>
    <w:rsid w:val="00205CAC"/>
    <w:rsid w:val="00205D8A"/>
    <w:rsid w:val="00205E55"/>
    <w:rsid w:val="00205F70"/>
    <w:rsid w:val="00206EC8"/>
    <w:rsid w:val="00207A80"/>
    <w:rsid w:val="00210799"/>
    <w:rsid w:val="00210E12"/>
    <w:rsid w:val="002119B3"/>
    <w:rsid w:val="002121DB"/>
    <w:rsid w:val="002123B5"/>
    <w:rsid w:val="0021397F"/>
    <w:rsid w:val="00213FF1"/>
    <w:rsid w:val="002157E2"/>
    <w:rsid w:val="00215D59"/>
    <w:rsid w:val="00215DD8"/>
    <w:rsid w:val="00216506"/>
    <w:rsid w:val="002176ED"/>
    <w:rsid w:val="002178C3"/>
    <w:rsid w:val="002178F3"/>
    <w:rsid w:val="00220370"/>
    <w:rsid w:val="002203E9"/>
    <w:rsid w:val="00220A86"/>
    <w:rsid w:val="00221829"/>
    <w:rsid w:val="00221EDB"/>
    <w:rsid w:val="00222051"/>
    <w:rsid w:val="002225F3"/>
    <w:rsid w:val="0022349D"/>
    <w:rsid w:val="00223E9C"/>
    <w:rsid w:val="00226EE3"/>
    <w:rsid w:val="002300D6"/>
    <w:rsid w:val="002307F3"/>
    <w:rsid w:val="0023267E"/>
    <w:rsid w:val="00234532"/>
    <w:rsid w:val="002345F4"/>
    <w:rsid w:val="00236FF8"/>
    <w:rsid w:val="00237C29"/>
    <w:rsid w:val="002414A5"/>
    <w:rsid w:val="0024432D"/>
    <w:rsid w:val="00244EC7"/>
    <w:rsid w:val="00246711"/>
    <w:rsid w:val="00247515"/>
    <w:rsid w:val="00247EC8"/>
    <w:rsid w:val="002502FC"/>
    <w:rsid w:val="002502FE"/>
    <w:rsid w:val="0025090B"/>
    <w:rsid w:val="00251960"/>
    <w:rsid w:val="00251A54"/>
    <w:rsid w:val="002525CA"/>
    <w:rsid w:val="00253982"/>
    <w:rsid w:val="00254E70"/>
    <w:rsid w:val="00255CF2"/>
    <w:rsid w:val="00256C03"/>
    <w:rsid w:val="00257B27"/>
    <w:rsid w:val="00257C03"/>
    <w:rsid w:val="00260E74"/>
    <w:rsid w:val="00261C0C"/>
    <w:rsid w:val="00261FE3"/>
    <w:rsid w:val="0026208F"/>
    <w:rsid w:val="002626DC"/>
    <w:rsid w:val="00263156"/>
    <w:rsid w:val="002642E0"/>
    <w:rsid w:val="00264CED"/>
    <w:rsid w:val="00265119"/>
    <w:rsid w:val="00266CD9"/>
    <w:rsid w:val="00267003"/>
    <w:rsid w:val="00267ABC"/>
    <w:rsid w:val="002707EF"/>
    <w:rsid w:val="00270C6A"/>
    <w:rsid w:val="00271DAA"/>
    <w:rsid w:val="002728C6"/>
    <w:rsid w:val="0027309F"/>
    <w:rsid w:val="00273766"/>
    <w:rsid w:val="00273855"/>
    <w:rsid w:val="00273E29"/>
    <w:rsid w:val="0027431D"/>
    <w:rsid w:val="00274EBE"/>
    <w:rsid w:val="00275A54"/>
    <w:rsid w:val="00275E3E"/>
    <w:rsid w:val="00275F12"/>
    <w:rsid w:val="00276FCE"/>
    <w:rsid w:val="00280DB9"/>
    <w:rsid w:val="0028118A"/>
    <w:rsid w:val="002816C3"/>
    <w:rsid w:val="00281AA7"/>
    <w:rsid w:val="002830CD"/>
    <w:rsid w:val="00283D3B"/>
    <w:rsid w:val="00284231"/>
    <w:rsid w:val="00285092"/>
    <w:rsid w:val="0028518A"/>
    <w:rsid w:val="002851FB"/>
    <w:rsid w:val="0028594E"/>
    <w:rsid w:val="00286220"/>
    <w:rsid w:val="00287160"/>
    <w:rsid w:val="00287F98"/>
    <w:rsid w:val="002907D3"/>
    <w:rsid w:val="00290B5E"/>
    <w:rsid w:val="0029215C"/>
    <w:rsid w:val="00292479"/>
    <w:rsid w:val="002931D0"/>
    <w:rsid w:val="002932C8"/>
    <w:rsid w:val="002940AD"/>
    <w:rsid w:val="00295B97"/>
    <w:rsid w:val="00295C78"/>
    <w:rsid w:val="00295CD0"/>
    <w:rsid w:val="0029612B"/>
    <w:rsid w:val="00296750"/>
    <w:rsid w:val="00296AAC"/>
    <w:rsid w:val="002A02F9"/>
    <w:rsid w:val="002A092B"/>
    <w:rsid w:val="002A2947"/>
    <w:rsid w:val="002A2F0E"/>
    <w:rsid w:val="002A2F3D"/>
    <w:rsid w:val="002A3676"/>
    <w:rsid w:val="002A3D01"/>
    <w:rsid w:val="002A3DF4"/>
    <w:rsid w:val="002A4F71"/>
    <w:rsid w:val="002A7180"/>
    <w:rsid w:val="002A78DD"/>
    <w:rsid w:val="002A7D41"/>
    <w:rsid w:val="002B047A"/>
    <w:rsid w:val="002B0A9B"/>
    <w:rsid w:val="002B2C19"/>
    <w:rsid w:val="002B4118"/>
    <w:rsid w:val="002B4153"/>
    <w:rsid w:val="002B4942"/>
    <w:rsid w:val="002B5A42"/>
    <w:rsid w:val="002B6E65"/>
    <w:rsid w:val="002C14E0"/>
    <w:rsid w:val="002C2C6B"/>
    <w:rsid w:val="002C2FDC"/>
    <w:rsid w:val="002C3FD4"/>
    <w:rsid w:val="002C5C5B"/>
    <w:rsid w:val="002C62AD"/>
    <w:rsid w:val="002C6970"/>
    <w:rsid w:val="002C6F10"/>
    <w:rsid w:val="002D05DA"/>
    <w:rsid w:val="002D1804"/>
    <w:rsid w:val="002D1DE8"/>
    <w:rsid w:val="002D2F2B"/>
    <w:rsid w:val="002D312A"/>
    <w:rsid w:val="002D3AC5"/>
    <w:rsid w:val="002D3BD3"/>
    <w:rsid w:val="002D3C1D"/>
    <w:rsid w:val="002D651F"/>
    <w:rsid w:val="002E0390"/>
    <w:rsid w:val="002E10A6"/>
    <w:rsid w:val="002E10F0"/>
    <w:rsid w:val="002E114E"/>
    <w:rsid w:val="002E11BB"/>
    <w:rsid w:val="002E1B9A"/>
    <w:rsid w:val="002E1D20"/>
    <w:rsid w:val="002E20D6"/>
    <w:rsid w:val="002E23AB"/>
    <w:rsid w:val="002E2539"/>
    <w:rsid w:val="002E3A4F"/>
    <w:rsid w:val="002E415F"/>
    <w:rsid w:val="002E6348"/>
    <w:rsid w:val="002E6466"/>
    <w:rsid w:val="002E6EA7"/>
    <w:rsid w:val="002E7045"/>
    <w:rsid w:val="002E726A"/>
    <w:rsid w:val="002F0C3C"/>
    <w:rsid w:val="002F19E3"/>
    <w:rsid w:val="002F2995"/>
    <w:rsid w:val="002F3FFC"/>
    <w:rsid w:val="002F4484"/>
    <w:rsid w:val="002F487D"/>
    <w:rsid w:val="002F4DC8"/>
    <w:rsid w:val="002F6589"/>
    <w:rsid w:val="002F67F0"/>
    <w:rsid w:val="002F6ACD"/>
    <w:rsid w:val="00300750"/>
    <w:rsid w:val="00300B1F"/>
    <w:rsid w:val="00302727"/>
    <w:rsid w:val="00302F75"/>
    <w:rsid w:val="00303869"/>
    <w:rsid w:val="00303D12"/>
    <w:rsid w:val="00304604"/>
    <w:rsid w:val="003063C1"/>
    <w:rsid w:val="003069D0"/>
    <w:rsid w:val="00306DC4"/>
    <w:rsid w:val="00306E19"/>
    <w:rsid w:val="0030757F"/>
    <w:rsid w:val="003101F5"/>
    <w:rsid w:val="00310E76"/>
    <w:rsid w:val="003110E0"/>
    <w:rsid w:val="00311A05"/>
    <w:rsid w:val="00314975"/>
    <w:rsid w:val="00320934"/>
    <w:rsid w:val="00320A74"/>
    <w:rsid w:val="003212D1"/>
    <w:rsid w:val="003214EB"/>
    <w:rsid w:val="00321898"/>
    <w:rsid w:val="003219E0"/>
    <w:rsid w:val="00321B07"/>
    <w:rsid w:val="00322117"/>
    <w:rsid w:val="003221D9"/>
    <w:rsid w:val="00322824"/>
    <w:rsid w:val="00327158"/>
    <w:rsid w:val="00331119"/>
    <w:rsid w:val="00331202"/>
    <w:rsid w:val="0033163F"/>
    <w:rsid w:val="00331B0C"/>
    <w:rsid w:val="00331B1F"/>
    <w:rsid w:val="0033210B"/>
    <w:rsid w:val="0033226A"/>
    <w:rsid w:val="00333627"/>
    <w:rsid w:val="00333687"/>
    <w:rsid w:val="00333991"/>
    <w:rsid w:val="00334CCC"/>
    <w:rsid w:val="00337226"/>
    <w:rsid w:val="003376C9"/>
    <w:rsid w:val="00337720"/>
    <w:rsid w:val="0033784D"/>
    <w:rsid w:val="00340864"/>
    <w:rsid w:val="00340E77"/>
    <w:rsid w:val="00341A32"/>
    <w:rsid w:val="0034247B"/>
    <w:rsid w:val="00342B43"/>
    <w:rsid w:val="003432FE"/>
    <w:rsid w:val="00344B22"/>
    <w:rsid w:val="00344FF7"/>
    <w:rsid w:val="003455F5"/>
    <w:rsid w:val="00346643"/>
    <w:rsid w:val="0034677C"/>
    <w:rsid w:val="00346D55"/>
    <w:rsid w:val="00347159"/>
    <w:rsid w:val="0035001D"/>
    <w:rsid w:val="0035036C"/>
    <w:rsid w:val="00350FD1"/>
    <w:rsid w:val="0035207C"/>
    <w:rsid w:val="003525FF"/>
    <w:rsid w:val="00352B02"/>
    <w:rsid w:val="00352C2E"/>
    <w:rsid w:val="00353898"/>
    <w:rsid w:val="00355218"/>
    <w:rsid w:val="00355B20"/>
    <w:rsid w:val="00356E64"/>
    <w:rsid w:val="00357BC2"/>
    <w:rsid w:val="0036003E"/>
    <w:rsid w:val="003605F2"/>
    <w:rsid w:val="0036060A"/>
    <w:rsid w:val="00360B47"/>
    <w:rsid w:val="00361256"/>
    <w:rsid w:val="00362FF2"/>
    <w:rsid w:val="00363FB0"/>
    <w:rsid w:val="00364FF7"/>
    <w:rsid w:val="00366083"/>
    <w:rsid w:val="003670DB"/>
    <w:rsid w:val="00370842"/>
    <w:rsid w:val="00371294"/>
    <w:rsid w:val="00371D67"/>
    <w:rsid w:val="00371FFC"/>
    <w:rsid w:val="00372AB9"/>
    <w:rsid w:val="00373D4E"/>
    <w:rsid w:val="00374502"/>
    <w:rsid w:val="00375493"/>
    <w:rsid w:val="00375B84"/>
    <w:rsid w:val="00376167"/>
    <w:rsid w:val="00376D7B"/>
    <w:rsid w:val="0038030F"/>
    <w:rsid w:val="003803D4"/>
    <w:rsid w:val="0038106B"/>
    <w:rsid w:val="003815CB"/>
    <w:rsid w:val="00383087"/>
    <w:rsid w:val="00383202"/>
    <w:rsid w:val="00383D2A"/>
    <w:rsid w:val="003847F9"/>
    <w:rsid w:val="00385A52"/>
    <w:rsid w:val="00385CB8"/>
    <w:rsid w:val="0038616D"/>
    <w:rsid w:val="003861A8"/>
    <w:rsid w:val="00386EF5"/>
    <w:rsid w:val="00387091"/>
    <w:rsid w:val="00387768"/>
    <w:rsid w:val="0039017F"/>
    <w:rsid w:val="00390FF7"/>
    <w:rsid w:val="0039173C"/>
    <w:rsid w:val="003920A5"/>
    <w:rsid w:val="003925B7"/>
    <w:rsid w:val="00392C8E"/>
    <w:rsid w:val="00393562"/>
    <w:rsid w:val="00393937"/>
    <w:rsid w:val="00393E3F"/>
    <w:rsid w:val="003944F8"/>
    <w:rsid w:val="00394B02"/>
    <w:rsid w:val="003960F2"/>
    <w:rsid w:val="00397660"/>
    <w:rsid w:val="00397CC5"/>
    <w:rsid w:val="003A0745"/>
    <w:rsid w:val="003A0961"/>
    <w:rsid w:val="003A1A21"/>
    <w:rsid w:val="003A23FD"/>
    <w:rsid w:val="003A2EEC"/>
    <w:rsid w:val="003A3265"/>
    <w:rsid w:val="003A42CD"/>
    <w:rsid w:val="003A434E"/>
    <w:rsid w:val="003A5B5B"/>
    <w:rsid w:val="003A6380"/>
    <w:rsid w:val="003A644A"/>
    <w:rsid w:val="003A6FAB"/>
    <w:rsid w:val="003A754B"/>
    <w:rsid w:val="003A7A3D"/>
    <w:rsid w:val="003A7A57"/>
    <w:rsid w:val="003A7A63"/>
    <w:rsid w:val="003B03E5"/>
    <w:rsid w:val="003B0DB5"/>
    <w:rsid w:val="003B169B"/>
    <w:rsid w:val="003B2A54"/>
    <w:rsid w:val="003B2DE3"/>
    <w:rsid w:val="003B33A6"/>
    <w:rsid w:val="003B3710"/>
    <w:rsid w:val="003B3859"/>
    <w:rsid w:val="003B4BF5"/>
    <w:rsid w:val="003B4F9F"/>
    <w:rsid w:val="003B56FE"/>
    <w:rsid w:val="003B5971"/>
    <w:rsid w:val="003B652B"/>
    <w:rsid w:val="003B6D9C"/>
    <w:rsid w:val="003B75E2"/>
    <w:rsid w:val="003C46AF"/>
    <w:rsid w:val="003C4F48"/>
    <w:rsid w:val="003C5934"/>
    <w:rsid w:val="003C5B18"/>
    <w:rsid w:val="003C613F"/>
    <w:rsid w:val="003C6A05"/>
    <w:rsid w:val="003C6D22"/>
    <w:rsid w:val="003C7B40"/>
    <w:rsid w:val="003D00B5"/>
    <w:rsid w:val="003D149A"/>
    <w:rsid w:val="003D20C4"/>
    <w:rsid w:val="003D2873"/>
    <w:rsid w:val="003D2A48"/>
    <w:rsid w:val="003D2B63"/>
    <w:rsid w:val="003D2CBC"/>
    <w:rsid w:val="003D2DAA"/>
    <w:rsid w:val="003D325B"/>
    <w:rsid w:val="003D3F03"/>
    <w:rsid w:val="003D50E1"/>
    <w:rsid w:val="003D53E0"/>
    <w:rsid w:val="003D53F9"/>
    <w:rsid w:val="003D5829"/>
    <w:rsid w:val="003E043F"/>
    <w:rsid w:val="003E1DA3"/>
    <w:rsid w:val="003E3491"/>
    <w:rsid w:val="003E4F82"/>
    <w:rsid w:val="003E626A"/>
    <w:rsid w:val="003E6514"/>
    <w:rsid w:val="003E6765"/>
    <w:rsid w:val="003E7C51"/>
    <w:rsid w:val="003E7C8F"/>
    <w:rsid w:val="003F041E"/>
    <w:rsid w:val="003F04DB"/>
    <w:rsid w:val="003F1A53"/>
    <w:rsid w:val="003F1AE7"/>
    <w:rsid w:val="003F206D"/>
    <w:rsid w:val="003F259C"/>
    <w:rsid w:val="003F3F38"/>
    <w:rsid w:val="003F6054"/>
    <w:rsid w:val="003F6742"/>
    <w:rsid w:val="003F68FF"/>
    <w:rsid w:val="003F7D30"/>
    <w:rsid w:val="004001BC"/>
    <w:rsid w:val="00401260"/>
    <w:rsid w:val="0040134D"/>
    <w:rsid w:val="0040184B"/>
    <w:rsid w:val="0040392C"/>
    <w:rsid w:val="00404217"/>
    <w:rsid w:val="004047EE"/>
    <w:rsid w:val="00406D8F"/>
    <w:rsid w:val="00406E61"/>
    <w:rsid w:val="004078E6"/>
    <w:rsid w:val="00407F70"/>
    <w:rsid w:val="00411731"/>
    <w:rsid w:val="00411DAB"/>
    <w:rsid w:val="00412447"/>
    <w:rsid w:val="00413B06"/>
    <w:rsid w:val="00415903"/>
    <w:rsid w:val="004179CC"/>
    <w:rsid w:val="00417A5F"/>
    <w:rsid w:val="00417E93"/>
    <w:rsid w:val="004213C4"/>
    <w:rsid w:val="004215E9"/>
    <w:rsid w:val="004220B2"/>
    <w:rsid w:val="0042287A"/>
    <w:rsid w:val="00422E9C"/>
    <w:rsid w:val="004231FC"/>
    <w:rsid w:val="0042459E"/>
    <w:rsid w:val="00426875"/>
    <w:rsid w:val="00427829"/>
    <w:rsid w:val="00427D56"/>
    <w:rsid w:val="00431004"/>
    <w:rsid w:val="004317B1"/>
    <w:rsid w:val="00431997"/>
    <w:rsid w:val="0043242F"/>
    <w:rsid w:val="0043293A"/>
    <w:rsid w:val="00432BFE"/>
    <w:rsid w:val="00434E2F"/>
    <w:rsid w:val="00436C27"/>
    <w:rsid w:val="00437560"/>
    <w:rsid w:val="0044177C"/>
    <w:rsid w:val="00441866"/>
    <w:rsid w:val="004427E8"/>
    <w:rsid w:val="00444AB5"/>
    <w:rsid w:val="00446034"/>
    <w:rsid w:val="00447240"/>
    <w:rsid w:val="00447748"/>
    <w:rsid w:val="004502BF"/>
    <w:rsid w:val="00450801"/>
    <w:rsid w:val="00450F0C"/>
    <w:rsid w:val="00451095"/>
    <w:rsid w:val="004528C0"/>
    <w:rsid w:val="004563F6"/>
    <w:rsid w:val="00456B68"/>
    <w:rsid w:val="004600C1"/>
    <w:rsid w:val="00460257"/>
    <w:rsid w:val="0046061C"/>
    <w:rsid w:val="00462222"/>
    <w:rsid w:val="00462726"/>
    <w:rsid w:val="00462B53"/>
    <w:rsid w:val="00464359"/>
    <w:rsid w:val="0046456C"/>
    <w:rsid w:val="0046493D"/>
    <w:rsid w:val="00464ED3"/>
    <w:rsid w:val="0046644B"/>
    <w:rsid w:val="00466755"/>
    <w:rsid w:val="004667F3"/>
    <w:rsid w:val="00466D1C"/>
    <w:rsid w:val="00467366"/>
    <w:rsid w:val="0047113F"/>
    <w:rsid w:val="004714B0"/>
    <w:rsid w:val="0047176E"/>
    <w:rsid w:val="004754C7"/>
    <w:rsid w:val="004758E3"/>
    <w:rsid w:val="00475A03"/>
    <w:rsid w:val="00475FAC"/>
    <w:rsid w:val="0047670F"/>
    <w:rsid w:val="0047703E"/>
    <w:rsid w:val="00477AA2"/>
    <w:rsid w:val="00477D15"/>
    <w:rsid w:val="00477E83"/>
    <w:rsid w:val="00480DBB"/>
    <w:rsid w:val="00480FD1"/>
    <w:rsid w:val="00481A55"/>
    <w:rsid w:val="00482423"/>
    <w:rsid w:val="00482768"/>
    <w:rsid w:val="00482908"/>
    <w:rsid w:val="00482D9F"/>
    <w:rsid w:val="00483A34"/>
    <w:rsid w:val="004844A6"/>
    <w:rsid w:val="00484A4B"/>
    <w:rsid w:val="00486EB1"/>
    <w:rsid w:val="0048748D"/>
    <w:rsid w:val="00487EA6"/>
    <w:rsid w:val="0049024E"/>
    <w:rsid w:val="00490736"/>
    <w:rsid w:val="0049105A"/>
    <w:rsid w:val="00493BE4"/>
    <w:rsid w:val="0049532B"/>
    <w:rsid w:val="00496148"/>
    <w:rsid w:val="00497D4B"/>
    <w:rsid w:val="004A2D7B"/>
    <w:rsid w:val="004A3670"/>
    <w:rsid w:val="004A59D5"/>
    <w:rsid w:val="004A6013"/>
    <w:rsid w:val="004A69EB"/>
    <w:rsid w:val="004A7E86"/>
    <w:rsid w:val="004B01BB"/>
    <w:rsid w:val="004B0B83"/>
    <w:rsid w:val="004B0C52"/>
    <w:rsid w:val="004B0C61"/>
    <w:rsid w:val="004B1559"/>
    <w:rsid w:val="004B1A17"/>
    <w:rsid w:val="004B227B"/>
    <w:rsid w:val="004B271A"/>
    <w:rsid w:val="004B2CE9"/>
    <w:rsid w:val="004B3304"/>
    <w:rsid w:val="004B3AED"/>
    <w:rsid w:val="004B6403"/>
    <w:rsid w:val="004B6AE4"/>
    <w:rsid w:val="004B7677"/>
    <w:rsid w:val="004B78B1"/>
    <w:rsid w:val="004B7D35"/>
    <w:rsid w:val="004C027E"/>
    <w:rsid w:val="004C02A3"/>
    <w:rsid w:val="004C08FC"/>
    <w:rsid w:val="004C13F0"/>
    <w:rsid w:val="004C2604"/>
    <w:rsid w:val="004C2658"/>
    <w:rsid w:val="004C3A68"/>
    <w:rsid w:val="004C459E"/>
    <w:rsid w:val="004C49D9"/>
    <w:rsid w:val="004C4A21"/>
    <w:rsid w:val="004C4E7F"/>
    <w:rsid w:val="004C5C77"/>
    <w:rsid w:val="004C6F21"/>
    <w:rsid w:val="004C7718"/>
    <w:rsid w:val="004C7B6E"/>
    <w:rsid w:val="004D0048"/>
    <w:rsid w:val="004D2B9E"/>
    <w:rsid w:val="004D2CF3"/>
    <w:rsid w:val="004D3928"/>
    <w:rsid w:val="004D3B41"/>
    <w:rsid w:val="004D43BE"/>
    <w:rsid w:val="004D52D8"/>
    <w:rsid w:val="004D5DEA"/>
    <w:rsid w:val="004D5E37"/>
    <w:rsid w:val="004D60DE"/>
    <w:rsid w:val="004D62FF"/>
    <w:rsid w:val="004D6A32"/>
    <w:rsid w:val="004D6ADD"/>
    <w:rsid w:val="004D6CA6"/>
    <w:rsid w:val="004D77E2"/>
    <w:rsid w:val="004E0283"/>
    <w:rsid w:val="004E173E"/>
    <w:rsid w:val="004E1FEB"/>
    <w:rsid w:val="004E3FC5"/>
    <w:rsid w:val="004E4163"/>
    <w:rsid w:val="004E4311"/>
    <w:rsid w:val="004E4469"/>
    <w:rsid w:val="004E5162"/>
    <w:rsid w:val="004E5AD3"/>
    <w:rsid w:val="004E6B89"/>
    <w:rsid w:val="004E6EE9"/>
    <w:rsid w:val="004E75B3"/>
    <w:rsid w:val="004F0058"/>
    <w:rsid w:val="004F0394"/>
    <w:rsid w:val="004F1154"/>
    <w:rsid w:val="004F11C6"/>
    <w:rsid w:val="004F1AD6"/>
    <w:rsid w:val="004F34BF"/>
    <w:rsid w:val="004F4223"/>
    <w:rsid w:val="004F42E4"/>
    <w:rsid w:val="004F4941"/>
    <w:rsid w:val="004F4E59"/>
    <w:rsid w:val="004F696F"/>
    <w:rsid w:val="004F69CB"/>
    <w:rsid w:val="00502AA4"/>
    <w:rsid w:val="00502D06"/>
    <w:rsid w:val="00503CE4"/>
    <w:rsid w:val="00505C90"/>
    <w:rsid w:val="0050671C"/>
    <w:rsid w:val="005069EC"/>
    <w:rsid w:val="00507B5F"/>
    <w:rsid w:val="00507EE7"/>
    <w:rsid w:val="005119E3"/>
    <w:rsid w:val="00512AC8"/>
    <w:rsid w:val="00512EAA"/>
    <w:rsid w:val="005139E6"/>
    <w:rsid w:val="00513C51"/>
    <w:rsid w:val="00514240"/>
    <w:rsid w:val="00515130"/>
    <w:rsid w:val="005156FB"/>
    <w:rsid w:val="00515B17"/>
    <w:rsid w:val="005160B9"/>
    <w:rsid w:val="005162A3"/>
    <w:rsid w:val="0051646D"/>
    <w:rsid w:val="00516A24"/>
    <w:rsid w:val="0052002B"/>
    <w:rsid w:val="0052063E"/>
    <w:rsid w:val="0052094C"/>
    <w:rsid w:val="005210A2"/>
    <w:rsid w:val="00521FC3"/>
    <w:rsid w:val="00522291"/>
    <w:rsid w:val="00523011"/>
    <w:rsid w:val="0052342B"/>
    <w:rsid w:val="00523E40"/>
    <w:rsid w:val="005249E9"/>
    <w:rsid w:val="00526190"/>
    <w:rsid w:val="00526551"/>
    <w:rsid w:val="00527047"/>
    <w:rsid w:val="0053021B"/>
    <w:rsid w:val="00530D5F"/>
    <w:rsid w:val="00531F86"/>
    <w:rsid w:val="00533451"/>
    <w:rsid w:val="00533E0C"/>
    <w:rsid w:val="00534143"/>
    <w:rsid w:val="00534D9C"/>
    <w:rsid w:val="00535B28"/>
    <w:rsid w:val="00535F66"/>
    <w:rsid w:val="0053759D"/>
    <w:rsid w:val="00537C24"/>
    <w:rsid w:val="005402A6"/>
    <w:rsid w:val="00540BBA"/>
    <w:rsid w:val="00541740"/>
    <w:rsid w:val="00541C82"/>
    <w:rsid w:val="00541ED2"/>
    <w:rsid w:val="00542A76"/>
    <w:rsid w:val="005457B3"/>
    <w:rsid w:val="00546E35"/>
    <w:rsid w:val="00546F9E"/>
    <w:rsid w:val="005475B2"/>
    <w:rsid w:val="00550635"/>
    <w:rsid w:val="00551340"/>
    <w:rsid w:val="00551757"/>
    <w:rsid w:val="005531C7"/>
    <w:rsid w:val="00554D61"/>
    <w:rsid w:val="005550F7"/>
    <w:rsid w:val="005554FD"/>
    <w:rsid w:val="00556AF6"/>
    <w:rsid w:val="00557AFA"/>
    <w:rsid w:val="00560BD4"/>
    <w:rsid w:val="0056236A"/>
    <w:rsid w:val="00563615"/>
    <w:rsid w:val="00565AD4"/>
    <w:rsid w:val="00566D6F"/>
    <w:rsid w:val="00566DE6"/>
    <w:rsid w:val="005671AF"/>
    <w:rsid w:val="005679C7"/>
    <w:rsid w:val="00570394"/>
    <w:rsid w:val="00570EF2"/>
    <w:rsid w:val="005713BA"/>
    <w:rsid w:val="005713D0"/>
    <w:rsid w:val="00573838"/>
    <w:rsid w:val="00574D32"/>
    <w:rsid w:val="005754C3"/>
    <w:rsid w:val="00576165"/>
    <w:rsid w:val="0057668D"/>
    <w:rsid w:val="005771A9"/>
    <w:rsid w:val="00580C09"/>
    <w:rsid w:val="005812C9"/>
    <w:rsid w:val="00581964"/>
    <w:rsid w:val="00581A11"/>
    <w:rsid w:val="00581B1C"/>
    <w:rsid w:val="0058206B"/>
    <w:rsid w:val="00582B2E"/>
    <w:rsid w:val="0058412D"/>
    <w:rsid w:val="005851B3"/>
    <w:rsid w:val="00585C6C"/>
    <w:rsid w:val="0058609F"/>
    <w:rsid w:val="00586A7E"/>
    <w:rsid w:val="0058750B"/>
    <w:rsid w:val="00587B5C"/>
    <w:rsid w:val="00591F13"/>
    <w:rsid w:val="00592E3F"/>
    <w:rsid w:val="0059327E"/>
    <w:rsid w:val="005934F4"/>
    <w:rsid w:val="0059382D"/>
    <w:rsid w:val="0059467D"/>
    <w:rsid w:val="00594F82"/>
    <w:rsid w:val="00595A24"/>
    <w:rsid w:val="00595DDE"/>
    <w:rsid w:val="0059696A"/>
    <w:rsid w:val="00597799"/>
    <w:rsid w:val="005A0736"/>
    <w:rsid w:val="005A09D9"/>
    <w:rsid w:val="005A1662"/>
    <w:rsid w:val="005A3DB9"/>
    <w:rsid w:val="005A5489"/>
    <w:rsid w:val="005A60D7"/>
    <w:rsid w:val="005B0568"/>
    <w:rsid w:val="005B0C3E"/>
    <w:rsid w:val="005B1174"/>
    <w:rsid w:val="005B2355"/>
    <w:rsid w:val="005B2C60"/>
    <w:rsid w:val="005B402C"/>
    <w:rsid w:val="005B6491"/>
    <w:rsid w:val="005B6AD4"/>
    <w:rsid w:val="005C00EA"/>
    <w:rsid w:val="005C02FA"/>
    <w:rsid w:val="005C0B7A"/>
    <w:rsid w:val="005C32B9"/>
    <w:rsid w:val="005C3609"/>
    <w:rsid w:val="005C3986"/>
    <w:rsid w:val="005C433C"/>
    <w:rsid w:val="005C4510"/>
    <w:rsid w:val="005C47AF"/>
    <w:rsid w:val="005C5534"/>
    <w:rsid w:val="005C5AB1"/>
    <w:rsid w:val="005C5FAD"/>
    <w:rsid w:val="005D093D"/>
    <w:rsid w:val="005D123F"/>
    <w:rsid w:val="005D184E"/>
    <w:rsid w:val="005D18FB"/>
    <w:rsid w:val="005D1A0A"/>
    <w:rsid w:val="005D2571"/>
    <w:rsid w:val="005D341F"/>
    <w:rsid w:val="005D40A6"/>
    <w:rsid w:val="005D40FC"/>
    <w:rsid w:val="005E18C8"/>
    <w:rsid w:val="005E2563"/>
    <w:rsid w:val="005E2E16"/>
    <w:rsid w:val="005E2FEF"/>
    <w:rsid w:val="005E35FB"/>
    <w:rsid w:val="005E3949"/>
    <w:rsid w:val="005E63D8"/>
    <w:rsid w:val="005E65C2"/>
    <w:rsid w:val="005E6D89"/>
    <w:rsid w:val="005E6F40"/>
    <w:rsid w:val="005F039C"/>
    <w:rsid w:val="005F1ED0"/>
    <w:rsid w:val="005F2530"/>
    <w:rsid w:val="005F281F"/>
    <w:rsid w:val="005F30A0"/>
    <w:rsid w:val="005F3295"/>
    <w:rsid w:val="005F3896"/>
    <w:rsid w:val="005F3F67"/>
    <w:rsid w:val="005F4494"/>
    <w:rsid w:val="005F52BB"/>
    <w:rsid w:val="005F5878"/>
    <w:rsid w:val="005F66A2"/>
    <w:rsid w:val="005F7763"/>
    <w:rsid w:val="00600A95"/>
    <w:rsid w:val="00601704"/>
    <w:rsid w:val="00601E89"/>
    <w:rsid w:val="00602A93"/>
    <w:rsid w:val="0060360A"/>
    <w:rsid w:val="006045F9"/>
    <w:rsid w:val="006048A5"/>
    <w:rsid w:val="006050A0"/>
    <w:rsid w:val="00606394"/>
    <w:rsid w:val="00606F6D"/>
    <w:rsid w:val="00607E48"/>
    <w:rsid w:val="00610D44"/>
    <w:rsid w:val="00611349"/>
    <w:rsid w:val="00612237"/>
    <w:rsid w:val="0061314C"/>
    <w:rsid w:val="00615050"/>
    <w:rsid w:val="006152BB"/>
    <w:rsid w:val="0061545B"/>
    <w:rsid w:val="006168AF"/>
    <w:rsid w:val="0062106F"/>
    <w:rsid w:val="00621B90"/>
    <w:rsid w:val="00621E42"/>
    <w:rsid w:val="00621F5B"/>
    <w:rsid w:val="0062312F"/>
    <w:rsid w:val="006233E4"/>
    <w:rsid w:val="00625D33"/>
    <w:rsid w:val="00626290"/>
    <w:rsid w:val="00626663"/>
    <w:rsid w:val="0062666E"/>
    <w:rsid w:val="006267C1"/>
    <w:rsid w:val="006276FC"/>
    <w:rsid w:val="006278B5"/>
    <w:rsid w:val="006300F6"/>
    <w:rsid w:val="00630AF3"/>
    <w:rsid w:val="006327C1"/>
    <w:rsid w:val="00632C3A"/>
    <w:rsid w:val="00632D57"/>
    <w:rsid w:val="00634C78"/>
    <w:rsid w:val="006367F2"/>
    <w:rsid w:val="006372D9"/>
    <w:rsid w:val="00637A39"/>
    <w:rsid w:val="00640ED8"/>
    <w:rsid w:val="006414B8"/>
    <w:rsid w:val="00641CE8"/>
    <w:rsid w:val="006422E1"/>
    <w:rsid w:val="0064286D"/>
    <w:rsid w:val="00642C9F"/>
    <w:rsid w:val="0064328E"/>
    <w:rsid w:val="006432F5"/>
    <w:rsid w:val="00643448"/>
    <w:rsid w:val="00643B74"/>
    <w:rsid w:val="00643E00"/>
    <w:rsid w:val="00643ECD"/>
    <w:rsid w:val="00644118"/>
    <w:rsid w:val="00644840"/>
    <w:rsid w:val="00644950"/>
    <w:rsid w:val="00644EED"/>
    <w:rsid w:val="00646999"/>
    <w:rsid w:val="00646F8F"/>
    <w:rsid w:val="006470DD"/>
    <w:rsid w:val="006476DE"/>
    <w:rsid w:val="00650044"/>
    <w:rsid w:val="006503A4"/>
    <w:rsid w:val="0065075E"/>
    <w:rsid w:val="0065088C"/>
    <w:rsid w:val="00650F40"/>
    <w:rsid w:val="00653882"/>
    <w:rsid w:val="0065408E"/>
    <w:rsid w:val="006547F0"/>
    <w:rsid w:val="00654995"/>
    <w:rsid w:val="006551E9"/>
    <w:rsid w:val="00655858"/>
    <w:rsid w:val="006559FD"/>
    <w:rsid w:val="00656445"/>
    <w:rsid w:val="0065675B"/>
    <w:rsid w:val="0065748B"/>
    <w:rsid w:val="00657C45"/>
    <w:rsid w:val="006600EA"/>
    <w:rsid w:val="00660291"/>
    <w:rsid w:val="00660923"/>
    <w:rsid w:val="006612F3"/>
    <w:rsid w:val="006617CF"/>
    <w:rsid w:val="006666B3"/>
    <w:rsid w:val="00666B7A"/>
    <w:rsid w:val="00667574"/>
    <w:rsid w:val="0067108D"/>
    <w:rsid w:val="00671293"/>
    <w:rsid w:val="006713B8"/>
    <w:rsid w:val="00671711"/>
    <w:rsid w:val="006718FA"/>
    <w:rsid w:val="00672173"/>
    <w:rsid w:val="0067258E"/>
    <w:rsid w:val="0067271D"/>
    <w:rsid w:val="006753CB"/>
    <w:rsid w:val="006760A0"/>
    <w:rsid w:val="006764BB"/>
    <w:rsid w:val="0067688D"/>
    <w:rsid w:val="00677DCB"/>
    <w:rsid w:val="0068043C"/>
    <w:rsid w:val="00680D60"/>
    <w:rsid w:val="0068192B"/>
    <w:rsid w:val="00682690"/>
    <w:rsid w:val="00683759"/>
    <w:rsid w:val="006841FA"/>
    <w:rsid w:val="00684C93"/>
    <w:rsid w:val="00686840"/>
    <w:rsid w:val="00686D9A"/>
    <w:rsid w:val="0068767E"/>
    <w:rsid w:val="00690538"/>
    <w:rsid w:val="006933DF"/>
    <w:rsid w:val="00694445"/>
    <w:rsid w:val="00694492"/>
    <w:rsid w:val="006958B6"/>
    <w:rsid w:val="00696864"/>
    <w:rsid w:val="00697449"/>
    <w:rsid w:val="00697FAD"/>
    <w:rsid w:val="006A0B44"/>
    <w:rsid w:val="006A169C"/>
    <w:rsid w:val="006A1B48"/>
    <w:rsid w:val="006A1D25"/>
    <w:rsid w:val="006A26C4"/>
    <w:rsid w:val="006A271C"/>
    <w:rsid w:val="006A2B02"/>
    <w:rsid w:val="006A3EFC"/>
    <w:rsid w:val="006A5450"/>
    <w:rsid w:val="006A550E"/>
    <w:rsid w:val="006A783D"/>
    <w:rsid w:val="006B0444"/>
    <w:rsid w:val="006B0597"/>
    <w:rsid w:val="006B06E8"/>
    <w:rsid w:val="006B29D8"/>
    <w:rsid w:val="006B5089"/>
    <w:rsid w:val="006B53FF"/>
    <w:rsid w:val="006B6ADA"/>
    <w:rsid w:val="006B6DB4"/>
    <w:rsid w:val="006B790C"/>
    <w:rsid w:val="006B7B7C"/>
    <w:rsid w:val="006B7DD5"/>
    <w:rsid w:val="006C0C9C"/>
    <w:rsid w:val="006C1330"/>
    <w:rsid w:val="006C1351"/>
    <w:rsid w:val="006C13D9"/>
    <w:rsid w:val="006C2077"/>
    <w:rsid w:val="006C2D09"/>
    <w:rsid w:val="006C2F21"/>
    <w:rsid w:val="006C479C"/>
    <w:rsid w:val="006C5F1F"/>
    <w:rsid w:val="006C6315"/>
    <w:rsid w:val="006C6343"/>
    <w:rsid w:val="006C73B5"/>
    <w:rsid w:val="006C750A"/>
    <w:rsid w:val="006C7EC7"/>
    <w:rsid w:val="006D0A5D"/>
    <w:rsid w:val="006D12F4"/>
    <w:rsid w:val="006D15BD"/>
    <w:rsid w:val="006D2C9D"/>
    <w:rsid w:val="006D2E4B"/>
    <w:rsid w:val="006D3133"/>
    <w:rsid w:val="006D4758"/>
    <w:rsid w:val="006D5C98"/>
    <w:rsid w:val="006D641D"/>
    <w:rsid w:val="006D6F51"/>
    <w:rsid w:val="006D7006"/>
    <w:rsid w:val="006D730E"/>
    <w:rsid w:val="006E025B"/>
    <w:rsid w:val="006E30D9"/>
    <w:rsid w:val="006E31EB"/>
    <w:rsid w:val="006E4947"/>
    <w:rsid w:val="006E563A"/>
    <w:rsid w:val="006E57AA"/>
    <w:rsid w:val="006E5B29"/>
    <w:rsid w:val="006E7DBE"/>
    <w:rsid w:val="006E7F24"/>
    <w:rsid w:val="006F0026"/>
    <w:rsid w:val="006F0A47"/>
    <w:rsid w:val="006F422A"/>
    <w:rsid w:val="006F4510"/>
    <w:rsid w:val="006F453A"/>
    <w:rsid w:val="006F485E"/>
    <w:rsid w:val="006F5525"/>
    <w:rsid w:val="006F5F70"/>
    <w:rsid w:val="006F6854"/>
    <w:rsid w:val="006F6B8E"/>
    <w:rsid w:val="007007E5"/>
    <w:rsid w:val="00702735"/>
    <w:rsid w:val="0070378C"/>
    <w:rsid w:val="00706DAE"/>
    <w:rsid w:val="0070710B"/>
    <w:rsid w:val="00707F0F"/>
    <w:rsid w:val="00711FBF"/>
    <w:rsid w:val="0071210D"/>
    <w:rsid w:val="007124D0"/>
    <w:rsid w:val="007125F5"/>
    <w:rsid w:val="007145E1"/>
    <w:rsid w:val="007156CB"/>
    <w:rsid w:val="00715ACA"/>
    <w:rsid w:val="00716683"/>
    <w:rsid w:val="00716D39"/>
    <w:rsid w:val="00716D91"/>
    <w:rsid w:val="00717C83"/>
    <w:rsid w:val="00722893"/>
    <w:rsid w:val="00723A45"/>
    <w:rsid w:val="0072783B"/>
    <w:rsid w:val="00730166"/>
    <w:rsid w:val="00732EDF"/>
    <w:rsid w:val="00732FF1"/>
    <w:rsid w:val="0073322B"/>
    <w:rsid w:val="00733E30"/>
    <w:rsid w:val="0073473D"/>
    <w:rsid w:val="00735067"/>
    <w:rsid w:val="00735487"/>
    <w:rsid w:val="00737047"/>
    <w:rsid w:val="0074076D"/>
    <w:rsid w:val="0074108B"/>
    <w:rsid w:val="0074136A"/>
    <w:rsid w:val="0074148C"/>
    <w:rsid w:val="0074185C"/>
    <w:rsid w:val="00741DFA"/>
    <w:rsid w:val="00741FB6"/>
    <w:rsid w:val="0074244C"/>
    <w:rsid w:val="007431D2"/>
    <w:rsid w:val="007440A7"/>
    <w:rsid w:val="007441E4"/>
    <w:rsid w:val="007442A7"/>
    <w:rsid w:val="00744D3A"/>
    <w:rsid w:val="00744D47"/>
    <w:rsid w:val="00745198"/>
    <w:rsid w:val="00745ACA"/>
    <w:rsid w:val="0074665E"/>
    <w:rsid w:val="00746A83"/>
    <w:rsid w:val="00747FB3"/>
    <w:rsid w:val="00750F54"/>
    <w:rsid w:val="007512DD"/>
    <w:rsid w:val="007518A5"/>
    <w:rsid w:val="00751C48"/>
    <w:rsid w:val="0075283F"/>
    <w:rsid w:val="0075361A"/>
    <w:rsid w:val="007537F0"/>
    <w:rsid w:val="0075383E"/>
    <w:rsid w:val="00754F83"/>
    <w:rsid w:val="00754FA8"/>
    <w:rsid w:val="00755E6A"/>
    <w:rsid w:val="0075673A"/>
    <w:rsid w:val="00756C31"/>
    <w:rsid w:val="00756E2F"/>
    <w:rsid w:val="00760B62"/>
    <w:rsid w:val="007617C9"/>
    <w:rsid w:val="00763E87"/>
    <w:rsid w:val="007640FD"/>
    <w:rsid w:val="00764355"/>
    <w:rsid w:val="0076576E"/>
    <w:rsid w:val="00765EBC"/>
    <w:rsid w:val="00766A00"/>
    <w:rsid w:val="007702EB"/>
    <w:rsid w:val="00770D84"/>
    <w:rsid w:val="007716C7"/>
    <w:rsid w:val="00771ABF"/>
    <w:rsid w:val="00773295"/>
    <w:rsid w:val="00775F0C"/>
    <w:rsid w:val="00776051"/>
    <w:rsid w:val="00776C0C"/>
    <w:rsid w:val="00776DA3"/>
    <w:rsid w:val="0077710D"/>
    <w:rsid w:val="00777D07"/>
    <w:rsid w:val="00777E3D"/>
    <w:rsid w:val="00777EB1"/>
    <w:rsid w:val="00780F04"/>
    <w:rsid w:val="007813D0"/>
    <w:rsid w:val="007816F8"/>
    <w:rsid w:val="007819C7"/>
    <w:rsid w:val="00782508"/>
    <w:rsid w:val="00782C60"/>
    <w:rsid w:val="00785434"/>
    <w:rsid w:val="00785500"/>
    <w:rsid w:val="00786CE5"/>
    <w:rsid w:val="00786F3C"/>
    <w:rsid w:val="00786F6C"/>
    <w:rsid w:val="00790179"/>
    <w:rsid w:val="00791222"/>
    <w:rsid w:val="00792B3B"/>
    <w:rsid w:val="00793AD0"/>
    <w:rsid w:val="00794009"/>
    <w:rsid w:val="00794119"/>
    <w:rsid w:val="0079509C"/>
    <w:rsid w:val="00796453"/>
    <w:rsid w:val="007969DB"/>
    <w:rsid w:val="00796BE3"/>
    <w:rsid w:val="00796DB2"/>
    <w:rsid w:val="007A023D"/>
    <w:rsid w:val="007A0464"/>
    <w:rsid w:val="007A0A1D"/>
    <w:rsid w:val="007A108E"/>
    <w:rsid w:val="007A1D69"/>
    <w:rsid w:val="007A284C"/>
    <w:rsid w:val="007A2D09"/>
    <w:rsid w:val="007A325A"/>
    <w:rsid w:val="007A428E"/>
    <w:rsid w:val="007A42E6"/>
    <w:rsid w:val="007A4513"/>
    <w:rsid w:val="007A4ECD"/>
    <w:rsid w:val="007A52B0"/>
    <w:rsid w:val="007A5682"/>
    <w:rsid w:val="007A5B30"/>
    <w:rsid w:val="007A5C08"/>
    <w:rsid w:val="007A648B"/>
    <w:rsid w:val="007A6784"/>
    <w:rsid w:val="007A6842"/>
    <w:rsid w:val="007A6B3C"/>
    <w:rsid w:val="007A6BD0"/>
    <w:rsid w:val="007A6DC6"/>
    <w:rsid w:val="007A7886"/>
    <w:rsid w:val="007A791F"/>
    <w:rsid w:val="007A7D50"/>
    <w:rsid w:val="007B01CF"/>
    <w:rsid w:val="007B0BD8"/>
    <w:rsid w:val="007B1054"/>
    <w:rsid w:val="007B1174"/>
    <w:rsid w:val="007B15F7"/>
    <w:rsid w:val="007B3206"/>
    <w:rsid w:val="007B3922"/>
    <w:rsid w:val="007B3E40"/>
    <w:rsid w:val="007B50E1"/>
    <w:rsid w:val="007B6576"/>
    <w:rsid w:val="007C0252"/>
    <w:rsid w:val="007C08A8"/>
    <w:rsid w:val="007C0F16"/>
    <w:rsid w:val="007C1A58"/>
    <w:rsid w:val="007C2F07"/>
    <w:rsid w:val="007C2FFF"/>
    <w:rsid w:val="007C30FF"/>
    <w:rsid w:val="007C3B1E"/>
    <w:rsid w:val="007C4B8B"/>
    <w:rsid w:val="007C4D58"/>
    <w:rsid w:val="007C5567"/>
    <w:rsid w:val="007C67D7"/>
    <w:rsid w:val="007C6B0A"/>
    <w:rsid w:val="007C78CD"/>
    <w:rsid w:val="007D0DB3"/>
    <w:rsid w:val="007D1048"/>
    <w:rsid w:val="007D1DB3"/>
    <w:rsid w:val="007D1E6F"/>
    <w:rsid w:val="007D2138"/>
    <w:rsid w:val="007D2914"/>
    <w:rsid w:val="007D2E18"/>
    <w:rsid w:val="007D31B0"/>
    <w:rsid w:val="007D46DC"/>
    <w:rsid w:val="007D5796"/>
    <w:rsid w:val="007D6798"/>
    <w:rsid w:val="007D6EEF"/>
    <w:rsid w:val="007D73E8"/>
    <w:rsid w:val="007D7EA0"/>
    <w:rsid w:val="007E02B7"/>
    <w:rsid w:val="007E035D"/>
    <w:rsid w:val="007E250B"/>
    <w:rsid w:val="007E2A72"/>
    <w:rsid w:val="007E310F"/>
    <w:rsid w:val="007E3370"/>
    <w:rsid w:val="007E3DA1"/>
    <w:rsid w:val="007E43A7"/>
    <w:rsid w:val="007E452B"/>
    <w:rsid w:val="007E4A94"/>
    <w:rsid w:val="007E5198"/>
    <w:rsid w:val="007E5C30"/>
    <w:rsid w:val="007E5CFE"/>
    <w:rsid w:val="007E5D57"/>
    <w:rsid w:val="007E6249"/>
    <w:rsid w:val="007E6535"/>
    <w:rsid w:val="007E65E7"/>
    <w:rsid w:val="007E71DF"/>
    <w:rsid w:val="007E753C"/>
    <w:rsid w:val="007F095C"/>
    <w:rsid w:val="007F13B9"/>
    <w:rsid w:val="007F1ADB"/>
    <w:rsid w:val="007F1E95"/>
    <w:rsid w:val="007F4113"/>
    <w:rsid w:val="007F4A9C"/>
    <w:rsid w:val="007F598A"/>
    <w:rsid w:val="007F6DF2"/>
    <w:rsid w:val="007F7DC2"/>
    <w:rsid w:val="007F7E4F"/>
    <w:rsid w:val="008009F7"/>
    <w:rsid w:val="00801735"/>
    <w:rsid w:val="00801A76"/>
    <w:rsid w:val="00801B42"/>
    <w:rsid w:val="0080266C"/>
    <w:rsid w:val="008037FE"/>
    <w:rsid w:val="00804052"/>
    <w:rsid w:val="008060F5"/>
    <w:rsid w:val="00806521"/>
    <w:rsid w:val="00806642"/>
    <w:rsid w:val="00806731"/>
    <w:rsid w:val="0081105A"/>
    <w:rsid w:val="008118DF"/>
    <w:rsid w:val="008126B9"/>
    <w:rsid w:val="00814424"/>
    <w:rsid w:val="00814CB1"/>
    <w:rsid w:val="0081580E"/>
    <w:rsid w:val="00816908"/>
    <w:rsid w:val="00817077"/>
    <w:rsid w:val="0081712C"/>
    <w:rsid w:val="00817622"/>
    <w:rsid w:val="00820AF6"/>
    <w:rsid w:val="00820B9A"/>
    <w:rsid w:val="00822339"/>
    <w:rsid w:val="00822DA6"/>
    <w:rsid w:val="00822E3A"/>
    <w:rsid w:val="00823438"/>
    <w:rsid w:val="00824C4F"/>
    <w:rsid w:val="00826441"/>
    <w:rsid w:val="00826B71"/>
    <w:rsid w:val="008277CC"/>
    <w:rsid w:val="00830FD7"/>
    <w:rsid w:val="00831638"/>
    <w:rsid w:val="008338E2"/>
    <w:rsid w:val="00834AFA"/>
    <w:rsid w:val="0083646F"/>
    <w:rsid w:val="00836E1D"/>
    <w:rsid w:val="008378BB"/>
    <w:rsid w:val="00841201"/>
    <w:rsid w:val="00843A91"/>
    <w:rsid w:val="008448A7"/>
    <w:rsid w:val="0084499A"/>
    <w:rsid w:val="00844BC1"/>
    <w:rsid w:val="00845DC4"/>
    <w:rsid w:val="008460DE"/>
    <w:rsid w:val="00846576"/>
    <w:rsid w:val="00846B3C"/>
    <w:rsid w:val="008476BF"/>
    <w:rsid w:val="00847992"/>
    <w:rsid w:val="008520D1"/>
    <w:rsid w:val="00852AAD"/>
    <w:rsid w:val="008536E3"/>
    <w:rsid w:val="00853F0C"/>
    <w:rsid w:val="00854A60"/>
    <w:rsid w:val="00856415"/>
    <w:rsid w:val="00856D7D"/>
    <w:rsid w:val="00856DFD"/>
    <w:rsid w:val="0085735C"/>
    <w:rsid w:val="008579DD"/>
    <w:rsid w:val="00860CA6"/>
    <w:rsid w:val="0086156F"/>
    <w:rsid w:val="008621D1"/>
    <w:rsid w:val="008621D5"/>
    <w:rsid w:val="008625F4"/>
    <w:rsid w:val="00862933"/>
    <w:rsid w:val="00863120"/>
    <w:rsid w:val="00863441"/>
    <w:rsid w:val="008634FC"/>
    <w:rsid w:val="0086428E"/>
    <w:rsid w:val="0086578F"/>
    <w:rsid w:val="008700EC"/>
    <w:rsid w:val="00870A83"/>
    <w:rsid w:val="00871333"/>
    <w:rsid w:val="00871750"/>
    <w:rsid w:val="00871CA6"/>
    <w:rsid w:val="008738CE"/>
    <w:rsid w:val="00873C8B"/>
    <w:rsid w:val="00875CF7"/>
    <w:rsid w:val="0087652A"/>
    <w:rsid w:val="00880E0C"/>
    <w:rsid w:val="00881AD4"/>
    <w:rsid w:val="008825AE"/>
    <w:rsid w:val="00883CE2"/>
    <w:rsid w:val="00883D9D"/>
    <w:rsid w:val="00884333"/>
    <w:rsid w:val="008849F1"/>
    <w:rsid w:val="00884CEB"/>
    <w:rsid w:val="008850BB"/>
    <w:rsid w:val="00885B40"/>
    <w:rsid w:val="00886F2C"/>
    <w:rsid w:val="0088767E"/>
    <w:rsid w:val="0088770C"/>
    <w:rsid w:val="008904C6"/>
    <w:rsid w:val="008911B4"/>
    <w:rsid w:val="00892E69"/>
    <w:rsid w:val="008930A4"/>
    <w:rsid w:val="00893B7D"/>
    <w:rsid w:val="00893C78"/>
    <w:rsid w:val="00893FA0"/>
    <w:rsid w:val="00895FE2"/>
    <w:rsid w:val="008966D5"/>
    <w:rsid w:val="0089693E"/>
    <w:rsid w:val="00896DBE"/>
    <w:rsid w:val="00897822"/>
    <w:rsid w:val="00897855"/>
    <w:rsid w:val="008A0694"/>
    <w:rsid w:val="008A09AF"/>
    <w:rsid w:val="008A22D1"/>
    <w:rsid w:val="008A366C"/>
    <w:rsid w:val="008A3762"/>
    <w:rsid w:val="008A4014"/>
    <w:rsid w:val="008A44B0"/>
    <w:rsid w:val="008A53CF"/>
    <w:rsid w:val="008A5725"/>
    <w:rsid w:val="008A6A1E"/>
    <w:rsid w:val="008A6E93"/>
    <w:rsid w:val="008A6EF5"/>
    <w:rsid w:val="008A7263"/>
    <w:rsid w:val="008A77A0"/>
    <w:rsid w:val="008B2226"/>
    <w:rsid w:val="008B2326"/>
    <w:rsid w:val="008B6198"/>
    <w:rsid w:val="008B653C"/>
    <w:rsid w:val="008B69D8"/>
    <w:rsid w:val="008B7A90"/>
    <w:rsid w:val="008C0AE8"/>
    <w:rsid w:val="008C29B5"/>
    <w:rsid w:val="008C2ED7"/>
    <w:rsid w:val="008C30D6"/>
    <w:rsid w:val="008C3E87"/>
    <w:rsid w:val="008C5A8F"/>
    <w:rsid w:val="008C6169"/>
    <w:rsid w:val="008C6BB7"/>
    <w:rsid w:val="008C6E40"/>
    <w:rsid w:val="008C771E"/>
    <w:rsid w:val="008D2893"/>
    <w:rsid w:val="008D2915"/>
    <w:rsid w:val="008D36C7"/>
    <w:rsid w:val="008D3E3D"/>
    <w:rsid w:val="008D4257"/>
    <w:rsid w:val="008D4B0A"/>
    <w:rsid w:val="008D5F66"/>
    <w:rsid w:val="008D7B56"/>
    <w:rsid w:val="008E04BF"/>
    <w:rsid w:val="008E1349"/>
    <w:rsid w:val="008E17ED"/>
    <w:rsid w:val="008E1C05"/>
    <w:rsid w:val="008E1D60"/>
    <w:rsid w:val="008E225B"/>
    <w:rsid w:val="008E24C2"/>
    <w:rsid w:val="008E2708"/>
    <w:rsid w:val="008E2A53"/>
    <w:rsid w:val="008E3635"/>
    <w:rsid w:val="008E3A50"/>
    <w:rsid w:val="008E4236"/>
    <w:rsid w:val="008E465D"/>
    <w:rsid w:val="008E50F8"/>
    <w:rsid w:val="008E5D2D"/>
    <w:rsid w:val="008E5FB2"/>
    <w:rsid w:val="008E6B48"/>
    <w:rsid w:val="008F10C3"/>
    <w:rsid w:val="008F19EE"/>
    <w:rsid w:val="008F19F4"/>
    <w:rsid w:val="008F2504"/>
    <w:rsid w:val="008F284A"/>
    <w:rsid w:val="008F306F"/>
    <w:rsid w:val="008F5515"/>
    <w:rsid w:val="008F7E01"/>
    <w:rsid w:val="009006B5"/>
    <w:rsid w:val="00900BF3"/>
    <w:rsid w:val="00900F3C"/>
    <w:rsid w:val="0090111B"/>
    <w:rsid w:val="009016E3"/>
    <w:rsid w:val="00902097"/>
    <w:rsid w:val="009026A2"/>
    <w:rsid w:val="0090406A"/>
    <w:rsid w:val="009040E5"/>
    <w:rsid w:val="009045D2"/>
    <w:rsid w:val="00904E70"/>
    <w:rsid w:val="00905236"/>
    <w:rsid w:val="009052D1"/>
    <w:rsid w:val="0090538E"/>
    <w:rsid w:val="00906DCD"/>
    <w:rsid w:val="00906FEC"/>
    <w:rsid w:val="00907C26"/>
    <w:rsid w:val="00907D08"/>
    <w:rsid w:val="009126B4"/>
    <w:rsid w:val="00912837"/>
    <w:rsid w:val="00912A3D"/>
    <w:rsid w:val="00913D93"/>
    <w:rsid w:val="009160BE"/>
    <w:rsid w:val="00916D3D"/>
    <w:rsid w:val="009229A5"/>
    <w:rsid w:val="00922DA1"/>
    <w:rsid w:val="00923C38"/>
    <w:rsid w:val="009244A3"/>
    <w:rsid w:val="009251C0"/>
    <w:rsid w:val="009252FF"/>
    <w:rsid w:val="00925396"/>
    <w:rsid w:val="009258EF"/>
    <w:rsid w:val="00925FB7"/>
    <w:rsid w:val="009275B5"/>
    <w:rsid w:val="00927755"/>
    <w:rsid w:val="00930112"/>
    <w:rsid w:val="00930A3C"/>
    <w:rsid w:val="00931171"/>
    <w:rsid w:val="00931FC9"/>
    <w:rsid w:val="00933843"/>
    <w:rsid w:val="00933C39"/>
    <w:rsid w:val="0093642F"/>
    <w:rsid w:val="0094135A"/>
    <w:rsid w:val="00944F0B"/>
    <w:rsid w:val="0094539A"/>
    <w:rsid w:val="00945789"/>
    <w:rsid w:val="00945D93"/>
    <w:rsid w:val="0094652D"/>
    <w:rsid w:val="009469FF"/>
    <w:rsid w:val="00946A3E"/>
    <w:rsid w:val="00946B35"/>
    <w:rsid w:val="009470C3"/>
    <w:rsid w:val="009512E5"/>
    <w:rsid w:val="00951CBF"/>
    <w:rsid w:val="00951D4F"/>
    <w:rsid w:val="00951D71"/>
    <w:rsid w:val="00952584"/>
    <w:rsid w:val="00952C68"/>
    <w:rsid w:val="009533BE"/>
    <w:rsid w:val="00953A55"/>
    <w:rsid w:val="00953EEF"/>
    <w:rsid w:val="00955072"/>
    <w:rsid w:val="00956AD8"/>
    <w:rsid w:val="00956F16"/>
    <w:rsid w:val="00957F93"/>
    <w:rsid w:val="0096060A"/>
    <w:rsid w:val="00960612"/>
    <w:rsid w:val="00960647"/>
    <w:rsid w:val="00960FAA"/>
    <w:rsid w:val="009611F0"/>
    <w:rsid w:val="00961FD1"/>
    <w:rsid w:val="009625E8"/>
    <w:rsid w:val="00962A78"/>
    <w:rsid w:val="00964215"/>
    <w:rsid w:val="00964570"/>
    <w:rsid w:val="009650F9"/>
    <w:rsid w:val="0096532A"/>
    <w:rsid w:val="00965431"/>
    <w:rsid w:val="00965607"/>
    <w:rsid w:val="00966A6C"/>
    <w:rsid w:val="009679B5"/>
    <w:rsid w:val="00971002"/>
    <w:rsid w:val="00971C17"/>
    <w:rsid w:val="00974AC7"/>
    <w:rsid w:val="00975F96"/>
    <w:rsid w:val="00976BA5"/>
    <w:rsid w:val="009774FF"/>
    <w:rsid w:val="009776FD"/>
    <w:rsid w:val="009805EA"/>
    <w:rsid w:val="00980654"/>
    <w:rsid w:val="00980E0D"/>
    <w:rsid w:val="009810DB"/>
    <w:rsid w:val="00982F89"/>
    <w:rsid w:val="00983EE2"/>
    <w:rsid w:val="00984A8E"/>
    <w:rsid w:val="00984EC4"/>
    <w:rsid w:val="00986B32"/>
    <w:rsid w:val="0098743A"/>
    <w:rsid w:val="009908BE"/>
    <w:rsid w:val="00991C17"/>
    <w:rsid w:val="00992B15"/>
    <w:rsid w:val="009952B3"/>
    <w:rsid w:val="00996FEC"/>
    <w:rsid w:val="009A0B6F"/>
    <w:rsid w:val="009A1DB7"/>
    <w:rsid w:val="009A21A5"/>
    <w:rsid w:val="009A25CF"/>
    <w:rsid w:val="009A2B94"/>
    <w:rsid w:val="009A42A9"/>
    <w:rsid w:val="009A46ED"/>
    <w:rsid w:val="009A4E83"/>
    <w:rsid w:val="009A5C42"/>
    <w:rsid w:val="009A6598"/>
    <w:rsid w:val="009A671C"/>
    <w:rsid w:val="009A6BD8"/>
    <w:rsid w:val="009A7A86"/>
    <w:rsid w:val="009B075A"/>
    <w:rsid w:val="009B17BE"/>
    <w:rsid w:val="009B2358"/>
    <w:rsid w:val="009B470D"/>
    <w:rsid w:val="009B5360"/>
    <w:rsid w:val="009B6941"/>
    <w:rsid w:val="009B6AC8"/>
    <w:rsid w:val="009B708E"/>
    <w:rsid w:val="009B773C"/>
    <w:rsid w:val="009B77F4"/>
    <w:rsid w:val="009C0BA6"/>
    <w:rsid w:val="009C0D50"/>
    <w:rsid w:val="009C1175"/>
    <w:rsid w:val="009C14A9"/>
    <w:rsid w:val="009C1DBB"/>
    <w:rsid w:val="009C22AB"/>
    <w:rsid w:val="009C3614"/>
    <w:rsid w:val="009C3AF3"/>
    <w:rsid w:val="009C3CEF"/>
    <w:rsid w:val="009C48C5"/>
    <w:rsid w:val="009C57CC"/>
    <w:rsid w:val="009C5B4C"/>
    <w:rsid w:val="009C6322"/>
    <w:rsid w:val="009C6D05"/>
    <w:rsid w:val="009C7DFF"/>
    <w:rsid w:val="009C7EEA"/>
    <w:rsid w:val="009D11A4"/>
    <w:rsid w:val="009D1C87"/>
    <w:rsid w:val="009D2C8B"/>
    <w:rsid w:val="009D3297"/>
    <w:rsid w:val="009D3713"/>
    <w:rsid w:val="009D3AE8"/>
    <w:rsid w:val="009D3EFA"/>
    <w:rsid w:val="009D4295"/>
    <w:rsid w:val="009D4654"/>
    <w:rsid w:val="009D4CF1"/>
    <w:rsid w:val="009D5A49"/>
    <w:rsid w:val="009D782C"/>
    <w:rsid w:val="009E0996"/>
    <w:rsid w:val="009E136D"/>
    <w:rsid w:val="009E139D"/>
    <w:rsid w:val="009E22EF"/>
    <w:rsid w:val="009E272C"/>
    <w:rsid w:val="009E30FD"/>
    <w:rsid w:val="009E3220"/>
    <w:rsid w:val="009E5484"/>
    <w:rsid w:val="009E5B44"/>
    <w:rsid w:val="009E644B"/>
    <w:rsid w:val="009E7381"/>
    <w:rsid w:val="009F021D"/>
    <w:rsid w:val="009F10A1"/>
    <w:rsid w:val="009F18FE"/>
    <w:rsid w:val="009F26EF"/>
    <w:rsid w:val="009F3E34"/>
    <w:rsid w:val="009F4F4F"/>
    <w:rsid w:val="009F52FA"/>
    <w:rsid w:val="009F55D6"/>
    <w:rsid w:val="009F6780"/>
    <w:rsid w:val="009F6B88"/>
    <w:rsid w:val="009F7434"/>
    <w:rsid w:val="00A01247"/>
    <w:rsid w:val="00A0174F"/>
    <w:rsid w:val="00A02B7F"/>
    <w:rsid w:val="00A02D2E"/>
    <w:rsid w:val="00A02E9C"/>
    <w:rsid w:val="00A03540"/>
    <w:rsid w:val="00A049A4"/>
    <w:rsid w:val="00A06486"/>
    <w:rsid w:val="00A10B67"/>
    <w:rsid w:val="00A11125"/>
    <w:rsid w:val="00A11D1A"/>
    <w:rsid w:val="00A12832"/>
    <w:rsid w:val="00A140D2"/>
    <w:rsid w:val="00A16797"/>
    <w:rsid w:val="00A172CE"/>
    <w:rsid w:val="00A2040B"/>
    <w:rsid w:val="00A20EF1"/>
    <w:rsid w:val="00A21A52"/>
    <w:rsid w:val="00A21E32"/>
    <w:rsid w:val="00A21FDA"/>
    <w:rsid w:val="00A22B1D"/>
    <w:rsid w:val="00A244B2"/>
    <w:rsid w:val="00A25C2E"/>
    <w:rsid w:val="00A25D23"/>
    <w:rsid w:val="00A26A81"/>
    <w:rsid w:val="00A2731B"/>
    <w:rsid w:val="00A27BF9"/>
    <w:rsid w:val="00A27E6C"/>
    <w:rsid w:val="00A30560"/>
    <w:rsid w:val="00A311AB"/>
    <w:rsid w:val="00A32D9E"/>
    <w:rsid w:val="00A33A4D"/>
    <w:rsid w:val="00A33CBC"/>
    <w:rsid w:val="00A3571F"/>
    <w:rsid w:val="00A360B2"/>
    <w:rsid w:val="00A360B4"/>
    <w:rsid w:val="00A3678F"/>
    <w:rsid w:val="00A37277"/>
    <w:rsid w:val="00A37745"/>
    <w:rsid w:val="00A4046D"/>
    <w:rsid w:val="00A409A6"/>
    <w:rsid w:val="00A41558"/>
    <w:rsid w:val="00A43854"/>
    <w:rsid w:val="00A44BB3"/>
    <w:rsid w:val="00A44FFA"/>
    <w:rsid w:val="00A456D8"/>
    <w:rsid w:val="00A46015"/>
    <w:rsid w:val="00A5005F"/>
    <w:rsid w:val="00A51606"/>
    <w:rsid w:val="00A51862"/>
    <w:rsid w:val="00A5210B"/>
    <w:rsid w:val="00A52372"/>
    <w:rsid w:val="00A529D7"/>
    <w:rsid w:val="00A52DB8"/>
    <w:rsid w:val="00A5440F"/>
    <w:rsid w:val="00A56157"/>
    <w:rsid w:val="00A56191"/>
    <w:rsid w:val="00A56923"/>
    <w:rsid w:val="00A56D7E"/>
    <w:rsid w:val="00A5717B"/>
    <w:rsid w:val="00A57B04"/>
    <w:rsid w:val="00A57C44"/>
    <w:rsid w:val="00A57D3E"/>
    <w:rsid w:val="00A60C73"/>
    <w:rsid w:val="00A61DDF"/>
    <w:rsid w:val="00A627E8"/>
    <w:rsid w:val="00A635C3"/>
    <w:rsid w:val="00A63B2A"/>
    <w:rsid w:val="00A64518"/>
    <w:rsid w:val="00A64AA1"/>
    <w:rsid w:val="00A64CA9"/>
    <w:rsid w:val="00A66F93"/>
    <w:rsid w:val="00A67C19"/>
    <w:rsid w:val="00A70A96"/>
    <w:rsid w:val="00A70B2D"/>
    <w:rsid w:val="00A733D5"/>
    <w:rsid w:val="00A73406"/>
    <w:rsid w:val="00A73415"/>
    <w:rsid w:val="00A7421E"/>
    <w:rsid w:val="00A76470"/>
    <w:rsid w:val="00A81355"/>
    <w:rsid w:val="00A825D4"/>
    <w:rsid w:val="00A8287D"/>
    <w:rsid w:val="00A82B52"/>
    <w:rsid w:val="00A84007"/>
    <w:rsid w:val="00A84922"/>
    <w:rsid w:val="00A874D7"/>
    <w:rsid w:val="00A87975"/>
    <w:rsid w:val="00A90478"/>
    <w:rsid w:val="00A90C02"/>
    <w:rsid w:val="00A9125E"/>
    <w:rsid w:val="00A91733"/>
    <w:rsid w:val="00A920C3"/>
    <w:rsid w:val="00A92802"/>
    <w:rsid w:val="00A92A1A"/>
    <w:rsid w:val="00A94C43"/>
    <w:rsid w:val="00A95052"/>
    <w:rsid w:val="00AA0C46"/>
    <w:rsid w:val="00AA18F4"/>
    <w:rsid w:val="00AA19C4"/>
    <w:rsid w:val="00AA1CFF"/>
    <w:rsid w:val="00AA20DD"/>
    <w:rsid w:val="00AA2AAB"/>
    <w:rsid w:val="00AA35CC"/>
    <w:rsid w:val="00AA3630"/>
    <w:rsid w:val="00AA496D"/>
    <w:rsid w:val="00AA5694"/>
    <w:rsid w:val="00AA5D84"/>
    <w:rsid w:val="00AA5DD4"/>
    <w:rsid w:val="00AA6569"/>
    <w:rsid w:val="00AA669F"/>
    <w:rsid w:val="00AA7E90"/>
    <w:rsid w:val="00AB0FD7"/>
    <w:rsid w:val="00AB2513"/>
    <w:rsid w:val="00AB3C29"/>
    <w:rsid w:val="00AB3C94"/>
    <w:rsid w:val="00AB5125"/>
    <w:rsid w:val="00AB56FA"/>
    <w:rsid w:val="00AB5823"/>
    <w:rsid w:val="00AB659A"/>
    <w:rsid w:val="00AC1314"/>
    <w:rsid w:val="00AC1394"/>
    <w:rsid w:val="00AC160E"/>
    <w:rsid w:val="00AC1CBB"/>
    <w:rsid w:val="00AC2067"/>
    <w:rsid w:val="00AC2217"/>
    <w:rsid w:val="00AC239A"/>
    <w:rsid w:val="00AC2900"/>
    <w:rsid w:val="00AC2BB0"/>
    <w:rsid w:val="00AC40CB"/>
    <w:rsid w:val="00AC478F"/>
    <w:rsid w:val="00AC49A3"/>
    <w:rsid w:val="00AC4F2A"/>
    <w:rsid w:val="00AC5FD9"/>
    <w:rsid w:val="00AC6C25"/>
    <w:rsid w:val="00AC79F4"/>
    <w:rsid w:val="00AC7D38"/>
    <w:rsid w:val="00AD017D"/>
    <w:rsid w:val="00AD097B"/>
    <w:rsid w:val="00AD0A3E"/>
    <w:rsid w:val="00AD0D96"/>
    <w:rsid w:val="00AD1B23"/>
    <w:rsid w:val="00AD1D9A"/>
    <w:rsid w:val="00AD1DAB"/>
    <w:rsid w:val="00AD21E4"/>
    <w:rsid w:val="00AD2DD1"/>
    <w:rsid w:val="00AD4B63"/>
    <w:rsid w:val="00AD658E"/>
    <w:rsid w:val="00AD65E1"/>
    <w:rsid w:val="00AE114A"/>
    <w:rsid w:val="00AE1444"/>
    <w:rsid w:val="00AE1936"/>
    <w:rsid w:val="00AE31ED"/>
    <w:rsid w:val="00AE32E4"/>
    <w:rsid w:val="00AE335C"/>
    <w:rsid w:val="00AE4B88"/>
    <w:rsid w:val="00AE4C2E"/>
    <w:rsid w:val="00AE578A"/>
    <w:rsid w:val="00AF0415"/>
    <w:rsid w:val="00AF17E2"/>
    <w:rsid w:val="00AF1C33"/>
    <w:rsid w:val="00AF2131"/>
    <w:rsid w:val="00AF23F1"/>
    <w:rsid w:val="00AF275B"/>
    <w:rsid w:val="00AF44F4"/>
    <w:rsid w:val="00AF66E5"/>
    <w:rsid w:val="00AF689E"/>
    <w:rsid w:val="00AF68AC"/>
    <w:rsid w:val="00AF6933"/>
    <w:rsid w:val="00AF74AF"/>
    <w:rsid w:val="00AF75E5"/>
    <w:rsid w:val="00B007CA"/>
    <w:rsid w:val="00B0168C"/>
    <w:rsid w:val="00B024D9"/>
    <w:rsid w:val="00B03650"/>
    <w:rsid w:val="00B0433A"/>
    <w:rsid w:val="00B04804"/>
    <w:rsid w:val="00B049FF"/>
    <w:rsid w:val="00B05CEE"/>
    <w:rsid w:val="00B05E27"/>
    <w:rsid w:val="00B07DBD"/>
    <w:rsid w:val="00B101BE"/>
    <w:rsid w:val="00B105EF"/>
    <w:rsid w:val="00B11D20"/>
    <w:rsid w:val="00B126A3"/>
    <w:rsid w:val="00B13000"/>
    <w:rsid w:val="00B131EE"/>
    <w:rsid w:val="00B140E3"/>
    <w:rsid w:val="00B1501C"/>
    <w:rsid w:val="00B152D7"/>
    <w:rsid w:val="00B159E6"/>
    <w:rsid w:val="00B15E84"/>
    <w:rsid w:val="00B16196"/>
    <w:rsid w:val="00B16A5B"/>
    <w:rsid w:val="00B16C1B"/>
    <w:rsid w:val="00B1737E"/>
    <w:rsid w:val="00B203D1"/>
    <w:rsid w:val="00B20BE6"/>
    <w:rsid w:val="00B231B4"/>
    <w:rsid w:val="00B2320B"/>
    <w:rsid w:val="00B24B4E"/>
    <w:rsid w:val="00B26326"/>
    <w:rsid w:val="00B266BB"/>
    <w:rsid w:val="00B26F6D"/>
    <w:rsid w:val="00B27405"/>
    <w:rsid w:val="00B3060A"/>
    <w:rsid w:val="00B3104E"/>
    <w:rsid w:val="00B313C2"/>
    <w:rsid w:val="00B31851"/>
    <w:rsid w:val="00B31F41"/>
    <w:rsid w:val="00B320F5"/>
    <w:rsid w:val="00B328CB"/>
    <w:rsid w:val="00B33173"/>
    <w:rsid w:val="00B3327A"/>
    <w:rsid w:val="00B33447"/>
    <w:rsid w:val="00B336FE"/>
    <w:rsid w:val="00B33974"/>
    <w:rsid w:val="00B33B36"/>
    <w:rsid w:val="00B34D7F"/>
    <w:rsid w:val="00B3507B"/>
    <w:rsid w:val="00B35E90"/>
    <w:rsid w:val="00B36510"/>
    <w:rsid w:val="00B36976"/>
    <w:rsid w:val="00B37CC9"/>
    <w:rsid w:val="00B4006A"/>
    <w:rsid w:val="00B40458"/>
    <w:rsid w:val="00B40C7A"/>
    <w:rsid w:val="00B41533"/>
    <w:rsid w:val="00B42443"/>
    <w:rsid w:val="00B4297F"/>
    <w:rsid w:val="00B42AD5"/>
    <w:rsid w:val="00B42F9A"/>
    <w:rsid w:val="00B43E3A"/>
    <w:rsid w:val="00B441D4"/>
    <w:rsid w:val="00B44587"/>
    <w:rsid w:val="00B44E6E"/>
    <w:rsid w:val="00B456C0"/>
    <w:rsid w:val="00B4589F"/>
    <w:rsid w:val="00B46C31"/>
    <w:rsid w:val="00B474F5"/>
    <w:rsid w:val="00B506B5"/>
    <w:rsid w:val="00B50740"/>
    <w:rsid w:val="00B51080"/>
    <w:rsid w:val="00B5391C"/>
    <w:rsid w:val="00B540D4"/>
    <w:rsid w:val="00B5556C"/>
    <w:rsid w:val="00B56546"/>
    <w:rsid w:val="00B56E0D"/>
    <w:rsid w:val="00B608F4"/>
    <w:rsid w:val="00B61151"/>
    <w:rsid w:val="00B61328"/>
    <w:rsid w:val="00B61F50"/>
    <w:rsid w:val="00B61FAC"/>
    <w:rsid w:val="00B633E2"/>
    <w:rsid w:val="00B63E62"/>
    <w:rsid w:val="00B64A02"/>
    <w:rsid w:val="00B6556B"/>
    <w:rsid w:val="00B67C1C"/>
    <w:rsid w:val="00B7000A"/>
    <w:rsid w:val="00B705DC"/>
    <w:rsid w:val="00B710EA"/>
    <w:rsid w:val="00B71932"/>
    <w:rsid w:val="00B71A30"/>
    <w:rsid w:val="00B72FA8"/>
    <w:rsid w:val="00B74C70"/>
    <w:rsid w:val="00B7579B"/>
    <w:rsid w:val="00B7596D"/>
    <w:rsid w:val="00B75BD5"/>
    <w:rsid w:val="00B75DE4"/>
    <w:rsid w:val="00B76365"/>
    <w:rsid w:val="00B768F8"/>
    <w:rsid w:val="00B80419"/>
    <w:rsid w:val="00B80DDB"/>
    <w:rsid w:val="00B812E7"/>
    <w:rsid w:val="00B81913"/>
    <w:rsid w:val="00B81AD4"/>
    <w:rsid w:val="00B82002"/>
    <w:rsid w:val="00B82303"/>
    <w:rsid w:val="00B836A5"/>
    <w:rsid w:val="00B83F04"/>
    <w:rsid w:val="00B85779"/>
    <w:rsid w:val="00B85E73"/>
    <w:rsid w:val="00B87E62"/>
    <w:rsid w:val="00B904D0"/>
    <w:rsid w:val="00B90E9F"/>
    <w:rsid w:val="00B916C5"/>
    <w:rsid w:val="00B9276F"/>
    <w:rsid w:val="00B92886"/>
    <w:rsid w:val="00B92BF2"/>
    <w:rsid w:val="00B9358C"/>
    <w:rsid w:val="00B93D42"/>
    <w:rsid w:val="00B973DC"/>
    <w:rsid w:val="00B97CDD"/>
    <w:rsid w:val="00BA1C68"/>
    <w:rsid w:val="00BA2006"/>
    <w:rsid w:val="00BA26AE"/>
    <w:rsid w:val="00BA2A32"/>
    <w:rsid w:val="00BA3853"/>
    <w:rsid w:val="00BA446D"/>
    <w:rsid w:val="00BA5B63"/>
    <w:rsid w:val="00BA6C24"/>
    <w:rsid w:val="00BA79DE"/>
    <w:rsid w:val="00BA7D30"/>
    <w:rsid w:val="00BB05A6"/>
    <w:rsid w:val="00BB0E41"/>
    <w:rsid w:val="00BB1A5F"/>
    <w:rsid w:val="00BB4137"/>
    <w:rsid w:val="00BB4A02"/>
    <w:rsid w:val="00BB4F48"/>
    <w:rsid w:val="00BB57EF"/>
    <w:rsid w:val="00BB6470"/>
    <w:rsid w:val="00BC1456"/>
    <w:rsid w:val="00BC1A75"/>
    <w:rsid w:val="00BC2AF4"/>
    <w:rsid w:val="00BC3717"/>
    <w:rsid w:val="00BC5E9D"/>
    <w:rsid w:val="00BC6470"/>
    <w:rsid w:val="00BC648E"/>
    <w:rsid w:val="00BC7532"/>
    <w:rsid w:val="00BD0869"/>
    <w:rsid w:val="00BD0A4C"/>
    <w:rsid w:val="00BD0F4E"/>
    <w:rsid w:val="00BD119C"/>
    <w:rsid w:val="00BD1703"/>
    <w:rsid w:val="00BD18EE"/>
    <w:rsid w:val="00BD1B34"/>
    <w:rsid w:val="00BD1B92"/>
    <w:rsid w:val="00BD1E43"/>
    <w:rsid w:val="00BD2A64"/>
    <w:rsid w:val="00BD2DEC"/>
    <w:rsid w:val="00BD3DEB"/>
    <w:rsid w:val="00BD430A"/>
    <w:rsid w:val="00BD50C2"/>
    <w:rsid w:val="00BE148C"/>
    <w:rsid w:val="00BE57C3"/>
    <w:rsid w:val="00BE74B4"/>
    <w:rsid w:val="00BE7ED3"/>
    <w:rsid w:val="00BF084A"/>
    <w:rsid w:val="00BF0CCE"/>
    <w:rsid w:val="00BF1112"/>
    <w:rsid w:val="00BF4252"/>
    <w:rsid w:val="00BF4319"/>
    <w:rsid w:val="00BF4841"/>
    <w:rsid w:val="00BF5F26"/>
    <w:rsid w:val="00BF61DD"/>
    <w:rsid w:val="00BF7745"/>
    <w:rsid w:val="00C00811"/>
    <w:rsid w:val="00C016C3"/>
    <w:rsid w:val="00C020A9"/>
    <w:rsid w:val="00C020F5"/>
    <w:rsid w:val="00C02257"/>
    <w:rsid w:val="00C0247F"/>
    <w:rsid w:val="00C0335C"/>
    <w:rsid w:val="00C034CF"/>
    <w:rsid w:val="00C03A99"/>
    <w:rsid w:val="00C04191"/>
    <w:rsid w:val="00C0597F"/>
    <w:rsid w:val="00C05CDA"/>
    <w:rsid w:val="00C06641"/>
    <w:rsid w:val="00C07917"/>
    <w:rsid w:val="00C07BB7"/>
    <w:rsid w:val="00C11735"/>
    <w:rsid w:val="00C117C6"/>
    <w:rsid w:val="00C11820"/>
    <w:rsid w:val="00C119C7"/>
    <w:rsid w:val="00C126F3"/>
    <w:rsid w:val="00C129AC"/>
    <w:rsid w:val="00C13133"/>
    <w:rsid w:val="00C14344"/>
    <w:rsid w:val="00C161AC"/>
    <w:rsid w:val="00C20CEF"/>
    <w:rsid w:val="00C20FF7"/>
    <w:rsid w:val="00C228DD"/>
    <w:rsid w:val="00C23FEA"/>
    <w:rsid w:val="00C265A8"/>
    <w:rsid w:val="00C268EA"/>
    <w:rsid w:val="00C27459"/>
    <w:rsid w:val="00C27722"/>
    <w:rsid w:val="00C30011"/>
    <w:rsid w:val="00C30A8C"/>
    <w:rsid w:val="00C31840"/>
    <w:rsid w:val="00C33FD4"/>
    <w:rsid w:val="00C34949"/>
    <w:rsid w:val="00C36BB6"/>
    <w:rsid w:val="00C40347"/>
    <w:rsid w:val="00C41BA0"/>
    <w:rsid w:val="00C42035"/>
    <w:rsid w:val="00C42D66"/>
    <w:rsid w:val="00C43074"/>
    <w:rsid w:val="00C433A7"/>
    <w:rsid w:val="00C43A23"/>
    <w:rsid w:val="00C446A7"/>
    <w:rsid w:val="00C4555D"/>
    <w:rsid w:val="00C4579C"/>
    <w:rsid w:val="00C45C8F"/>
    <w:rsid w:val="00C466EE"/>
    <w:rsid w:val="00C50DC5"/>
    <w:rsid w:val="00C51535"/>
    <w:rsid w:val="00C5156C"/>
    <w:rsid w:val="00C515C8"/>
    <w:rsid w:val="00C51830"/>
    <w:rsid w:val="00C51923"/>
    <w:rsid w:val="00C51C8C"/>
    <w:rsid w:val="00C51F44"/>
    <w:rsid w:val="00C521FE"/>
    <w:rsid w:val="00C54D26"/>
    <w:rsid w:val="00C55150"/>
    <w:rsid w:val="00C5670F"/>
    <w:rsid w:val="00C56AB4"/>
    <w:rsid w:val="00C573B0"/>
    <w:rsid w:val="00C57EDE"/>
    <w:rsid w:val="00C60A4E"/>
    <w:rsid w:val="00C616A9"/>
    <w:rsid w:val="00C6305F"/>
    <w:rsid w:val="00C644F9"/>
    <w:rsid w:val="00C64750"/>
    <w:rsid w:val="00C65686"/>
    <w:rsid w:val="00C66927"/>
    <w:rsid w:val="00C66BAE"/>
    <w:rsid w:val="00C670A3"/>
    <w:rsid w:val="00C67A63"/>
    <w:rsid w:val="00C70521"/>
    <w:rsid w:val="00C71372"/>
    <w:rsid w:val="00C7227B"/>
    <w:rsid w:val="00C72BA0"/>
    <w:rsid w:val="00C72BA5"/>
    <w:rsid w:val="00C7300B"/>
    <w:rsid w:val="00C732ED"/>
    <w:rsid w:val="00C76BC7"/>
    <w:rsid w:val="00C76EBB"/>
    <w:rsid w:val="00C770CA"/>
    <w:rsid w:val="00C77BE8"/>
    <w:rsid w:val="00C77EBE"/>
    <w:rsid w:val="00C801C2"/>
    <w:rsid w:val="00C80257"/>
    <w:rsid w:val="00C81F2D"/>
    <w:rsid w:val="00C81FED"/>
    <w:rsid w:val="00C8263E"/>
    <w:rsid w:val="00C83069"/>
    <w:rsid w:val="00C8440F"/>
    <w:rsid w:val="00C85CBC"/>
    <w:rsid w:val="00C85FD1"/>
    <w:rsid w:val="00C87928"/>
    <w:rsid w:val="00C9279B"/>
    <w:rsid w:val="00C92811"/>
    <w:rsid w:val="00C92838"/>
    <w:rsid w:val="00C928F4"/>
    <w:rsid w:val="00C9379B"/>
    <w:rsid w:val="00C93856"/>
    <w:rsid w:val="00C9427F"/>
    <w:rsid w:val="00C94B1F"/>
    <w:rsid w:val="00C96E20"/>
    <w:rsid w:val="00C9718E"/>
    <w:rsid w:val="00CA03C0"/>
    <w:rsid w:val="00CA0531"/>
    <w:rsid w:val="00CA0834"/>
    <w:rsid w:val="00CA09EB"/>
    <w:rsid w:val="00CA1353"/>
    <w:rsid w:val="00CA3008"/>
    <w:rsid w:val="00CA3F7C"/>
    <w:rsid w:val="00CA589A"/>
    <w:rsid w:val="00CA694E"/>
    <w:rsid w:val="00CA7C2D"/>
    <w:rsid w:val="00CA7C9C"/>
    <w:rsid w:val="00CA7D15"/>
    <w:rsid w:val="00CB0734"/>
    <w:rsid w:val="00CB0F00"/>
    <w:rsid w:val="00CB26C1"/>
    <w:rsid w:val="00CB298F"/>
    <w:rsid w:val="00CB37DC"/>
    <w:rsid w:val="00CB3F3C"/>
    <w:rsid w:val="00CB542E"/>
    <w:rsid w:val="00CB5611"/>
    <w:rsid w:val="00CB7F37"/>
    <w:rsid w:val="00CC05EA"/>
    <w:rsid w:val="00CC10F8"/>
    <w:rsid w:val="00CC165C"/>
    <w:rsid w:val="00CC3D41"/>
    <w:rsid w:val="00CC5AD0"/>
    <w:rsid w:val="00CC5CFB"/>
    <w:rsid w:val="00CC6DB1"/>
    <w:rsid w:val="00CC7746"/>
    <w:rsid w:val="00CC7B2B"/>
    <w:rsid w:val="00CD0071"/>
    <w:rsid w:val="00CD112F"/>
    <w:rsid w:val="00CD1175"/>
    <w:rsid w:val="00CD1C8C"/>
    <w:rsid w:val="00CD2040"/>
    <w:rsid w:val="00CD386C"/>
    <w:rsid w:val="00CD3DBB"/>
    <w:rsid w:val="00CD410F"/>
    <w:rsid w:val="00CD4C94"/>
    <w:rsid w:val="00CD5E35"/>
    <w:rsid w:val="00CD6909"/>
    <w:rsid w:val="00CE0ADE"/>
    <w:rsid w:val="00CE0B49"/>
    <w:rsid w:val="00CE1567"/>
    <w:rsid w:val="00CE1673"/>
    <w:rsid w:val="00CE2845"/>
    <w:rsid w:val="00CE2A7D"/>
    <w:rsid w:val="00CE415E"/>
    <w:rsid w:val="00CE429C"/>
    <w:rsid w:val="00CE45F3"/>
    <w:rsid w:val="00CE4B9A"/>
    <w:rsid w:val="00CE55DE"/>
    <w:rsid w:val="00CE6346"/>
    <w:rsid w:val="00CE6C0A"/>
    <w:rsid w:val="00CE6D7E"/>
    <w:rsid w:val="00CE7630"/>
    <w:rsid w:val="00CE7C26"/>
    <w:rsid w:val="00CE7E61"/>
    <w:rsid w:val="00CF0569"/>
    <w:rsid w:val="00CF1910"/>
    <w:rsid w:val="00CF306A"/>
    <w:rsid w:val="00CF5263"/>
    <w:rsid w:val="00CF545C"/>
    <w:rsid w:val="00CF7306"/>
    <w:rsid w:val="00CF798B"/>
    <w:rsid w:val="00CF7AB9"/>
    <w:rsid w:val="00D00ABC"/>
    <w:rsid w:val="00D010F6"/>
    <w:rsid w:val="00D012A1"/>
    <w:rsid w:val="00D03E7D"/>
    <w:rsid w:val="00D0408E"/>
    <w:rsid w:val="00D0447D"/>
    <w:rsid w:val="00D063F3"/>
    <w:rsid w:val="00D11622"/>
    <w:rsid w:val="00D11708"/>
    <w:rsid w:val="00D11A39"/>
    <w:rsid w:val="00D12346"/>
    <w:rsid w:val="00D1308B"/>
    <w:rsid w:val="00D1386B"/>
    <w:rsid w:val="00D147A3"/>
    <w:rsid w:val="00D151A6"/>
    <w:rsid w:val="00D166BC"/>
    <w:rsid w:val="00D169B3"/>
    <w:rsid w:val="00D16F30"/>
    <w:rsid w:val="00D17403"/>
    <w:rsid w:val="00D177B5"/>
    <w:rsid w:val="00D20493"/>
    <w:rsid w:val="00D20D36"/>
    <w:rsid w:val="00D221DA"/>
    <w:rsid w:val="00D23274"/>
    <w:rsid w:val="00D2423B"/>
    <w:rsid w:val="00D24702"/>
    <w:rsid w:val="00D25093"/>
    <w:rsid w:val="00D2560E"/>
    <w:rsid w:val="00D25AC8"/>
    <w:rsid w:val="00D25B91"/>
    <w:rsid w:val="00D2612B"/>
    <w:rsid w:val="00D3001A"/>
    <w:rsid w:val="00D301B4"/>
    <w:rsid w:val="00D30F80"/>
    <w:rsid w:val="00D31549"/>
    <w:rsid w:val="00D323DD"/>
    <w:rsid w:val="00D32B51"/>
    <w:rsid w:val="00D32DAA"/>
    <w:rsid w:val="00D32DDA"/>
    <w:rsid w:val="00D32F80"/>
    <w:rsid w:val="00D340D7"/>
    <w:rsid w:val="00D35821"/>
    <w:rsid w:val="00D35AA9"/>
    <w:rsid w:val="00D370D5"/>
    <w:rsid w:val="00D371E1"/>
    <w:rsid w:val="00D379AC"/>
    <w:rsid w:val="00D403C7"/>
    <w:rsid w:val="00D40CE7"/>
    <w:rsid w:val="00D41C9D"/>
    <w:rsid w:val="00D42C9A"/>
    <w:rsid w:val="00D436C9"/>
    <w:rsid w:val="00D44B5E"/>
    <w:rsid w:val="00D44D60"/>
    <w:rsid w:val="00D454B2"/>
    <w:rsid w:val="00D462A3"/>
    <w:rsid w:val="00D46D03"/>
    <w:rsid w:val="00D479A6"/>
    <w:rsid w:val="00D47F50"/>
    <w:rsid w:val="00D50007"/>
    <w:rsid w:val="00D5073D"/>
    <w:rsid w:val="00D50759"/>
    <w:rsid w:val="00D50C6E"/>
    <w:rsid w:val="00D50D15"/>
    <w:rsid w:val="00D50EF3"/>
    <w:rsid w:val="00D5190F"/>
    <w:rsid w:val="00D51BD0"/>
    <w:rsid w:val="00D51E1D"/>
    <w:rsid w:val="00D51FE7"/>
    <w:rsid w:val="00D52348"/>
    <w:rsid w:val="00D52CDA"/>
    <w:rsid w:val="00D53BB1"/>
    <w:rsid w:val="00D54A5A"/>
    <w:rsid w:val="00D54D10"/>
    <w:rsid w:val="00D5556E"/>
    <w:rsid w:val="00D55928"/>
    <w:rsid w:val="00D56093"/>
    <w:rsid w:val="00D56FFC"/>
    <w:rsid w:val="00D6047B"/>
    <w:rsid w:val="00D604CF"/>
    <w:rsid w:val="00D61BAA"/>
    <w:rsid w:val="00D61BD3"/>
    <w:rsid w:val="00D61FDE"/>
    <w:rsid w:val="00D66AB7"/>
    <w:rsid w:val="00D66EC2"/>
    <w:rsid w:val="00D70427"/>
    <w:rsid w:val="00D704F1"/>
    <w:rsid w:val="00D70680"/>
    <w:rsid w:val="00D708A1"/>
    <w:rsid w:val="00D719FA"/>
    <w:rsid w:val="00D71C71"/>
    <w:rsid w:val="00D72085"/>
    <w:rsid w:val="00D72F42"/>
    <w:rsid w:val="00D73B4A"/>
    <w:rsid w:val="00D73C28"/>
    <w:rsid w:val="00D73FAB"/>
    <w:rsid w:val="00D743E0"/>
    <w:rsid w:val="00D754A3"/>
    <w:rsid w:val="00D77DBF"/>
    <w:rsid w:val="00D8074A"/>
    <w:rsid w:val="00D80818"/>
    <w:rsid w:val="00D817E3"/>
    <w:rsid w:val="00D81EF6"/>
    <w:rsid w:val="00D82937"/>
    <w:rsid w:val="00D82C28"/>
    <w:rsid w:val="00D82CF2"/>
    <w:rsid w:val="00D83756"/>
    <w:rsid w:val="00D845CC"/>
    <w:rsid w:val="00D858AD"/>
    <w:rsid w:val="00D862B2"/>
    <w:rsid w:val="00D8638C"/>
    <w:rsid w:val="00D863D7"/>
    <w:rsid w:val="00D86681"/>
    <w:rsid w:val="00D86923"/>
    <w:rsid w:val="00D86D06"/>
    <w:rsid w:val="00D86F82"/>
    <w:rsid w:val="00D8742E"/>
    <w:rsid w:val="00D87BED"/>
    <w:rsid w:val="00D87D8D"/>
    <w:rsid w:val="00D9026C"/>
    <w:rsid w:val="00D90AE0"/>
    <w:rsid w:val="00D918C3"/>
    <w:rsid w:val="00D9205E"/>
    <w:rsid w:val="00D92611"/>
    <w:rsid w:val="00D95796"/>
    <w:rsid w:val="00DA1788"/>
    <w:rsid w:val="00DA1B69"/>
    <w:rsid w:val="00DA3F61"/>
    <w:rsid w:val="00DA45E0"/>
    <w:rsid w:val="00DA47D7"/>
    <w:rsid w:val="00DA53AE"/>
    <w:rsid w:val="00DA5A4C"/>
    <w:rsid w:val="00DA5FB4"/>
    <w:rsid w:val="00DA6F65"/>
    <w:rsid w:val="00DA70DB"/>
    <w:rsid w:val="00DA7441"/>
    <w:rsid w:val="00DB0053"/>
    <w:rsid w:val="00DB3929"/>
    <w:rsid w:val="00DB4367"/>
    <w:rsid w:val="00DB4ADF"/>
    <w:rsid w:val="00DB4E59"/>
    <w:rsid w:val="00DB4F83"/>
    <w:rsid w:val="00DB6323"/>
    <w:rsid w:val="00DB6D16"/>
    <w:rsid w:val="00DB7E06"/>
    <w:rsid w:val="00DB7EDD"/>
    <w:rsid w:val="00DC18F3"/>
    <w:rsid w:val="00DC3116"/>
    <w:rsid w:val="00DC3658"/>
    <w:rsid w:val="00DC3FA6"/>
    <w:rsid w:val="00DC445D"/>
    <w:rsid w:val="00DC65E3"/>
    <w:rsid w:val="00DC7EE8"/>
    <w:rsid w:val="00DD0B99"/>
    <w:rsid w:val="00DD16E8"/>
    <w:rsid w:val="00DD2110"/>
    <w:rsid w:val="00DD3829"/>
    <w:rsid w:val="00DD3D1F"/>
    <w:rsid w:val="00DD48DF"/>
    <w:rsid w:val="00DD57D3"/>
    <w:rsid w:val="00DD6CE2"/>
    <w:rsid w:val="00DD6FC8"/>
    <w:rsid w:val="00DD74C9"/>
    <w:rsid w:val="00DD7BEA"/>
    <w:rsid w:val="00DE182D"/>
    <w:rsid w:val="00DE18D4"/>
    <w:rsid w:val="00DE2C74"/>
    <w:rsid w:val="00DE48EE"/>
    <w:rsid w:val="00DE4A3E"/>
    <w:rsid w:val="00DE53F2"/>
    <w:rsid w:val="00DE588E"/>
    <w:rsid w:val="00DE673A"/>
    <w:rsid w:val="00DE6AE6"/>
    <w:rsid w:val="00DE7F76"/>
    <w:rsid w:val="00DF2638"/>
    <w:rsid w:val="00DF2ABE"/>
    <w:rsid w:val="00DF36F1"/>
    <w:rsid w:val="00DF47DF"/>
    <w:rsid w:val="00DF49F9"/>
    <w:rsid w:val="00DF55AB"/>
    <w:rsid w:val="00DF5E02"/>
    <w:rsid w:val="00DF63F7"/>
    <w:rsid w:val="00DF6E53"/>
    <w:rsid w:val="00DF7546"/>
    <w:rsid w:val="00DF7EC3"/>
    <w:rsid w:val="00E00209"/>
    <w:rsid w:val="00E01545"/>
    <w:rsid w:val="00E02DFA"/>
    <w:rsid w:val="00E02FCB"/>
    <w:rsid w:val="00E03430"/>
    <w:rsid w:val="00E04739"/>
    <w:rsid w:val="00E048AA"/>
    <w:rsid w:val="00E04B6D"/>
    <w:rsid w:val="00E050EF"/>
    <w:rsid w:val="00E05F1D"/>
    <w:rsid w:val="00E065DC"/>
    <w:rsid w:val="00E07134"/>
    <w:rsid w:val="00E07F10"/>
    <w:rsid w:val="00E10086"/>
    <w:rsid w:val="00E11957"/>
    <w:rsid w:val="00E11D55"/>
    <w:rsid w:val="00E12274"/>
    <w:rsid w:val="00E129D2"/>
    <w:rsid w:val="00E13556"/>
    <w:rsid w:val="00E14BB3"/>
    <w:rsid w:val="00E15F44"/>
    <w:rsid w:val="00E16356"/>
    <w:rsid w:val="00E17059"/>
    <w:rsid w:val="00E171E6"/>
    <w:rsid w:val="00E20141"/>
    <w:rsid w:val="00E22177"/>
    <w:rsid w:val="00E227CC"/>
    <w:rsid w:val="00E22E69"/>
    <w:rsid w:val="00E234E9"/>
    <w:rsid w:val="00E24E23"/>
    <w:rsid w:val="00E2528E"/>
    <w:rsid w:val="00E26084"/>
    <w:rsid w:val="00E267B2"/>
    <w:rsid w:val="00E27539"/>
    <w:rsid w:val="00E31812"/>
    <w:rsid w:val="00E33355"/>
    <w:rsid w:val="00E33655"/>
    <w:rsid w:val="00E3374B"/>
    <w:rsid w:val="00E33EE3"/>
    <w:rsid w:val="00E342A1"/>
    <w:rsid w:val="00E34508"/>
    <w:rsid w:val="00E3536E"/>
    <w:rsid w:val="00E35746"/>
    <w:rsid w:val="00E36045"/>
    <w:rsid w:val="00E3746D"/>
    <w:rsid w:val="00E37EC6"/>
    <w:rsid w:val="00E40BC0"/>
    <w:rsid w:val="00E42331"/>
    <w:rsid w:val="00E42CF2"/>
    <w:rsid w:val="00E44F2C"/>
    <w:rsid w:val="00E46110"/>
    <w:rsid w:val="00E5064E"/>
    <w:rsid w:val="00E52695"/>
    <w:rsid w:val="00E52BDA"/>
    <w:rsid w:val="00E52D16"/>
    <w:rsid w:val="00E5490A"/>
    <w:rsid w:val="00E54F9F"/>
    <w:rsid w:val="00E55A3B"/>
    <w:rsid w:val="00E55ACE"/>
    <w:rsid w:val="00E5646D"/>
    <w:rsid w:val="00E56846"/>
    <w:rsid w:val="00E5735D"/>
    <w:rsid w:val="00E57D61"/>
    <w:rsid w:val="00E57E27"/>
    <w:rsid w:val="00E61BB4"/>
    <w:rsid w:val="00E61C40"/>
    <w:rsid w:val="00E61CD5"/>
    <w:rsid w:val="00E61F33"/>
    <w:rsid w:val="00E6388B"/>
    <w:rsid w:val="00E63971"/>
    <w:rsid w:val="00E64CEB"/>
    <w:rsid w:val="00E64D7D"/>
    <w:rsid w:val="00E64D9D"/>
    <w:rsid w:val="00E64F3F"/>
    <w:rsid w:val="00E65DE1"/>
    <w:rsid w:val="00E6610B"/>
    <w:rsid w:val="00E67322"/>
    <w:rsid w:val="00E709E9"/>
    <w:rsid w:val="00E712E6"/>
    <w:rsid w:val="00E71E28"/>
    <w:rsid w:val="00E7440F"/>
    <w:rsid w:val="00E747E4"/>
    <w:rsid w:val="00E75240"/>
    <w:rsid w:val="00E75914"/>
    <w:rsid w:val="00E75A68"/>
    <w:rsid w:val="00E765B0"/>
    <w:rsid w:val="00E77072"/>
    <w:rsid w:val="00E772FF"/>
    <w:rsid w:val="00E7784E"/>
    <w:rsid w:val="00E8010F"/>
    <w:rsid w:val="00E8158F"/>
    <w:rsid w:val="00E8189D"/>
    <w:rsid w:val="00E8271F"/>
    <w:rsid w:val="00E828C3"/>
    <w:rsid w:val="00E83F1A"/>
    <w:rsid w:val="00E84E72"/>
    <w:rsid w:val="00E84E9D"/>
    <w:rsid w:val="00E90CE1"/>
    <w:rsid w:val="00E93356"/>
    <w:rsid w:val="00E941E5"/>
    <w:rsid w:val="00E94524"/>
    <w:rsid w:val="00E95F24"/>
    <w:rsid w:val="00E96499"/>
    <w:rsid w:val="00E9706A"/>
    <w:rsid w:val="00E976CA"/>
    <w:rsid w:val="00EA2B2D"/>
    <w:rsid w:val="00EA2C7D"/>
    <w:rsid w:val="00EA4250"/>
    <w:rsid w:val="00EA4412"/>
    <w:rsid w:val="00EA45A3"/>
    <w:rsid w:val="00EA5460"/>
    <w:rsid w:val="00EA5C40"/>
    <w:rsid w:val="00EA7E6C"/>
    <w:rsid w:val="00EB0ADE"/>
    <w:rsid w:val="00EB25B3"/>
    <w:rsid w:val="00EB27A0"/>
    <w:rsid w:val="00EB2F23"/>
    <w:rsid w:val="00EB3075"/>
    <w:rsid w:val="00EB30E4"/>
    <w:rsid w:val="00EB3571"/>
    <w:rsid w:val="00EB3F22"/>
    <w:rsid w:val="00EB4D0B"/>
    <w:rsid w:val="00EB558F"/>
    <w:rsid w:val="00EB5A24"/>
    <w:rsid w:val="00EB6084"/>
    <w:rsid w:val="00EB6BA0"/>
    <w:rsid w:val="00EB7410"/>
    <w:rsid w:val="00EB776E"/>
    <w:rsid w:val="00EC20DD"/>
    <w:rsid w:val="00EC21AB"/>
    <w:rsid w:val="00EC4184"/>
    <w:rsid w:val="00EC4676"/>
    <w:rsid w:val="00EC5A70"/>
    <w:rsid w:val="00EC67B0"/>
    <w:rsid w:val="00EC7457"/>
    <w:rsid w:val="00EC7475"/>
    <w:rsid w:val="00EC78BD"/>
    <w:rsid w:val="00EC7AD1"/>
    <w:rsid w:val="00ED02F6"/>
    <w:rsid w:val="00ED1301"/>
    <w:rsid w:val="00ED1587"/>
    <w:rsid w:val="00ED179A"/>
    <w:rsid w:val="00ED17BE"/>
    <w:rsid w:val="00ED252E"/>
    <w:rsid w:val="00ED2ABA"/>
    <w:rsid w:val="00ED3577"/>
    <w:rsid w:val="00ED4E22"/>
    <w:rsid w:val="00ED4E35"/>
    <w:rsid w:val="00ED697A"/>
    <w:rsid w:val="00EE00FE"/>
    <w:rsid w:val="00EE21C2"/>
    <w:rsid w:val="00EE29B4"/>
    <w:rsid w:val="00EE3147"/>
    <w:rsid w:val="00EE3170"/>
    <w:rsid w:val="00EE325B"/>
    <w:rsid w:val="00EE4789"/>
    <w:rsid w:val="00EE573C"/>
    <w:rsid w:val="00EE5E2F"/>
    <w:rsid w:val="00EE69BF"/>
    <w:rsid w:val="00EE7165"/>
    <w:rsid w:val="00EF0831"/>
    <w:rsid w:val="00EF119E"/>
    <w:rsid w:val="00EF1F66"/>
    <w:rsid w:val="00EF2407"/>
    <w:rsid w:val="00EF3826"/>
    <w:rsid w:val="00EF3B72"/>
    <w:rsid w:val="00EF4A8F"/>
    <w:rsid w:val="00EF4DDF"/>
    <w:rsid w:val="00EF4F89"/>
    <w:rsid w:val="00EF587D"/>
    <w:rsid w:val="00EF68DB"/>
    <w:rsid w:val="00EF7166"/>
    <w:rsid w:val="00F01369"/>
    <w:rsid w:val="00F01A0A"/>
    <w:rsid w:val="00F01BDC"/>
    <w:rsid w:val="00F02E5B"/>
    <w:rsid w:val="00F03905"/>
    <w:rsid w:val="00F03F1C"/>
    <w:rsid w:val="00F041B7"/>
    <w:rsid w:val="00F063FD"/>
    <w:rsid w:val="00F06426"/>
    <w:rsid w:val="00F078A4"/>
    <w:rsid w:val="00F1089C"/>
    <w:rsid w:val="00F10E76"/>
    <w:rsid w:val="00F11019"/>
    <w:rsid w:val="00F13191"/>
    <w:rsid w:val="00F14459"/>
    <w:rsid w:val="00F155B4"/>
    <w:rsid w:val="00F15FCF"/>
    <w:rsid w:val="00F176E1"/>
    <w:rsid w:val="00F176E9"/>
    <w:rsid w:val="00F17D8B"/>
    <w:rsid w:val="00F22812"/>
    <w:rsid w:val="00F233F1"/>
    <w:rsid w:val="00F241AF"/>
    <w:rsid w:val="00F24609"/>
    <w:rsid w:val="00F24633"/>
    <w:rsid w:val="00F25464"/>
    <w:rsid w:val="00F25E34"/>
    <w:rsid w:val="00F25E37"/>
    <w:rsid w:val="00F270B3"/>
    <w:rsid w:val="00F276DB"/>
    <w:rsid w:val="00F31168"/>
    <w:rsid w:val="00F316B5"/>
    <w:rsid w:val="00F3237F"/>
    <w:rsid w:val="00F32633"/>
    <w:rsid w:val="00F333A8"/>
    <w:rsid w:val="00F34231"/>
    <w:rsid w:val="00F34790"/>
    <w:rsid w:val="00F34D1E"/>
    <w:rsid w:val="00F35218"/>
    <w:rsid w:val="00F359ED"/>
    <w:rsid w:val="00F36B08"/>
    <w:rsid w:val="00F36F48"/>
    <w:rsid w:val="00F42861"/>
    <w:rsid w:val="00F43045"/>
    <w:rsid w:val="00F432F8"/>
    <w:rsid w:val="00F4494E"/>
    <w:rsid w:val="00F45111"/>
    <w:rsid w:val="00F4511D"/>
    <w:rsid w:val="00F45B25"/>
    <w:rsid w:val="00F467C9"/>
    <w:rsid w:val="00F46ADB"/>
    <w:rsid w:val="00F473BA"/>
    <w:rsid w:val="00F47FB9"/>
    <w:rsid w:val="00F50155"/>
    <w:rsid w:val="00F50B8B"/>
    <w:rsid w:val="00F510BB"/>
    <w:rsid w:val="00F5186A"/>
    <w:rsid w:val="00F51E3A"/>
    <w:rsid w:val="00F52838"/>
    <w:rsid w:val="00F53119"/>
    <w:rsid w:val="00F536AC"/>
    <w:rsid w:val="00F53D41"/>
    <w:rsid w:val="00F53DD6"/>
    <w:rsid w:val="00F54A9B"/>
    <w:rsid w:val="00F54C27"/>
    <w:rsid w:val="00F54DEC"/>
    <w:rsid w:val="00F5593C"/>
    <w:rsid w:val="00F5657E"/>
    <w:rsid w:val="00F56B8F"/>
    <w:rsid w:val="00F56CA7"/>
    <w:rsid w:val="00F57912"/>
    <w:rsid w:val="00F60069"/>
    <w:rsid w:val="00F61B0C"/>
    <w:rsid w:val="00F6427E"/>
    <w:rsid w:val="00F64F9B"/>
    <w:rsid w:val="00F653A5"/>
    <w:rsid w:val="00F6578C"/>
    <w:rsid w:val="00F65A86"/>
    <w:rsid w:val="00F6690E"/>
    <w:rsid w:val="00F66A83"/>
    <w:rsid w:val="00F7006E"/>
    <w:rsid w:val="00F714F5"/>
    <w:rsid w:val="00F7160A"/>
    <w:rsid w:val="00F717CD"/>
    <w:rsid w:val="00F71E12"/>
    <w:rsid w:val="00F72608"/>
    <w:rsid w:val="00F72B88"/>
    <w:rsid w:val="00F72DCB"/>
    <w:rsid w:val="00F73F55"/>
    <w:rsid w:val="00F742E1"/>
    <w:rsid w:val="00F7504C"/>
    <w:rsid w:val="00F76C4A"/>
    <w:rsid w:val="00F76C5F"/>
    <w:rsid w:val="00F77D2C"/>
    <w:rsid w:val="00F80287"/>
    <w:rsid w:val="00F80483"/>
    <w:rsid w:val="00F807A1"/>
    <w:rsid w:val="00F8230D"/>
    <w:rsid w:val="00F83B82"/>
    <w:rsid w:val="00F864A6"/>
    <w:rsid w:val="00F873D5"/>
    <w:rsid w:val="00F87FED"/>
    <w:rsid w:val="00F9064C"/>
    <w:rsid w:val="00F91788"/>
    <w:rsid w:val="00F91A0C"/>
    <w:rsid w:val="00F924A7"/>
    <w:rsid w:val="00F924B4"/>
    <w:rsid w:val="00F9346A"/>
    <w:rsid w:val="00F937EF"/>
    <w:rsid w:val="00F93B33"/>
    <w:rsid w:val="00F93B65"/>
    <w:rsid w:val="00F93F6D"/>
    <w:rsid w:val="00F94E2B"/>
    <w:rsid w:val="00F956DC"/>
    <w:rsid w:val="00F96B6D"/>
    <w:rsid w:val="00F9733D"/>
    <w:rsid w:val="00F974BF"/>
    <w:rsid w:val="00F97564"/>
    <w:rsid w:val="00FA074E"/>
    <w:rsid w:val="00FA111E"/>
    <w:rsid w:val="00FA2B44"/>
    <w:rsid w:val="00FA360E"/>
    <w:rsid w:val="00FA5304"/>
    <w:rsid w:val="00FA5C87"/>
    <w:rsid w:val="00FA6CBB"/>
    <w:rsid w:val="00FA6ECE"/>
    <w:rsid w:val="00FA772E"/>
    <w:rsid w:val="00FA7C53"/>
    <w:rsid w:val="00FB0717"/>
    <w:rsid w:val="00FB1C32"/>
    <w:rsid w:val="00FB27AD"/>
    <w:rsid w:val="00FB2ABD"/>
    <w:rsid w:val="00FB3008"/>
    <w:rsid w:val="00FB3CE9"/>
    <w:rsid w:val="00FB4658"/>
    <w:rsid w:val="00FB489A"/>
    <w:rsid w:val="00FB5654"/>
    <w:rsid w:val="00FB6213"/>
    <w:rsid w:val="00FB6EA2"/>
    <w:rsid w:val="00FB7D94"/>
    <w:rsid w:val="00FC2343"/>
    <w:rsid w:val="00FC2AEF"/>
    <w:rsid w:val="00FC3458"/>
    <w:rsid w:val="00FC4CB6"/>
    <w:rsid w:val="00FC4DFD"/>
    <w:rsid w:val="00FC5564"/>
    <w:rsid w:val="00FC55CC"/>
    <w:rsid w:val="00FC576C"/>
    <w:rsid w:val="00FC6FAD"/>
    <w:rsid w:val="00FC720F"/>
    <w:rsid w:val="00FC77E4"/>
    <w:rsid w:val="00FD0598"/>
    <w:rsid w:val="00FD13D6"/>
    <w:rsid w:val="00FD160C"/>
    <w:rsid w:val="00FD1771"/>
    <w:rsid w:val="00FD195C"/>
    <w:rsid w:val="00FD19D4"/>
    <w:rsid w:val="00FD2DA9"/>
    <w:rsid w:val="00FD3A1E"/>
    <w:rsid w:val="00FD4AEF"/>
    <w:rsid w:val="00FD4EF1"/>
    <w:rsid w:val="00FD6052"/>
    <w:rsid w:val="00FD682A"/>
    <w:rsid w:val="00FD789A"/>
    <w:rsid w:val="00FE02E2"/>
    <w:rsid w:val="00FE0B01"/>
    <w:rsid w:val="00FE0D01"/>
    <w:rsid w:val="00FE10E7"/>
    <w:rsid w:val="00FE172D"/>
    <w:rsid w:val="00FE24D6"/>
    <w:rsid w:val="00FE2574"/>
    <w:rsid w:val="00FE2873"/>
    <w:rsid w:val="00FE2A25"/>
    <w:rsid w:val="00FE3905"/>
    <w:rsid w:val="00FE4C74"/>
    <w:rsid w:val="00FE4DF3"/>
    <w:rsid w:val="00FE4E6D"/>
    <w:rsid w:val="00FE5A71"/>
    <w:rsid w:val="00FE5CD8"/>
    <w:rsid w:val="00FE5D2E"/>
    <w:rsid w:val="00FE6477"/>
    <w:rsid w:val="00FE6932"/>
    <w:rsid w:val="00FE75E5"/>
    <w:rsid w:val="00FE7AA2"/>
    <w:rsid w:val="00FF00C6"/>
    <w:rsid w:val="00FF1A12"/>
    <w:rsid w:val="00FF1FD1"/>
    <w:rsid w:val="00FF2723"/>
    <w:rsid w:val="00FF4DC2"/>
    <w:rsid w:val="00FF5736"/>
    <w:rsid w:val="00FF6713"/>
    <w:rsid w:val="00FF67FE"/>
    <w:rsid w:val="00FF6B0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01A97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F2407"/>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EF2407"/>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EF2407"/>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EF2407"/>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EF2407"/>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EF2407"/>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EF2407"/>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EF2407"/>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EF2407"/>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2407"/>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EF2407"/>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EF2407"/>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EF2407"/>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EF2407"/>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EF2407"/>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EF2407"/>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EF2407"/>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EF2407"/>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EF2407"/>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EF2407"/>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EF2407"/>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EF2407"/>
    <w:rPr>
      <w:rFonts w:asciiTheme="majorHAnsi" w:eastAsiaTheme="majorEastAsia" w:hAnsiTheme="majorHAnsi" w:cstheme="majorBidi"/>
      <w:i/>
      <w:iCs/>
      <w:spacing w:val="13"/>
      <w:sz w:val="24"/>
      <w:szCs w:val="24"/>
    </w:rPr>
  </w:style>
  <w:style w:type="character" w:styleId="Strong">
    <w:name w:val="Strong"/>
    <w:uiPriority w:val="22"/>
    <w:qFormat/>
    <w:rsid w:val="00EF2407"/>
    <w:rPr>
      <w:b/>
      <w:bCs/>
    </w:rPr>
  </w:style>
  <w:style w:type="character" w:styleId="Emphasis">
    <w:name w:val="Emphasis"/>
    <w:uiPriority w:val="20"/>
    <w:qFormat/>
    <w:rsid w:val="00EF2407"/>
    <w:rPr>
      <w:b/>
      <w:bCs/>
      <w:i/>
      <w:iCs/>
      <w:spacing w:val="10"/>
      <w:bdr w:val="none" w:sz="0" w:space="0" w:color="auto"/>
      <w:shd w:val="clear" w:color="auto" w:fill="auto"/>
    </w:rPr>
  </w:style>
  <w:style w:type="paragraph" w:styleId="NoSpacing">
    <w:name w:val="No Spacing"/>
    <w:basedOn w:val="Normal"/>
    <w:uiPriority w:val="1"/>
    <w:qFormat/>
    <w:rsid w:val="00EF2407"/>
    <w:pPr>
      <w:spacing w:after="0" w:line="240" w:lineRule="auto"/>
    </w:pPr>
  </w:style>
  <w:style w:type="paragraph" w:styleId="ListParagraph">
    <w:name w:val="List Paragraph"/>
    <w:basedOn w:val="Normal"/>
    <w:uiPriority w:val="34"/>
    <w:qFormat/>
    <w:rsid w:val="00EF2407"/>
    <w:pPr>
      <w:ind w:left="720"/>
      <w:contextualSpacing/>
    </w:pPr>
  </w:style>
  <w:style w:type="paragraph" w:styleId="Quote">
    <w:name w:val="Quote"/>
    <w:basedOn w:val="Normal"/>
    <w:next w:val="Normal"/>
    <w:link w:val="QuoteChar"/>
    <w:uiPriority w:val="29"/>
    <w:qFormat/>
    <w:rsid w:val="00EF2407"/>
    <w:pPr>
      <w:spacing w:before="200" w:after="0"/>
      <w:ind w:left="360" w:right="360"/>
    </w:pPr>
    <w:rPr>
      <w:i/>
      <w:iCs/>
    </w:rPr>
  </w:style>
  <w:style w:type="character" w:customStyle="1" w:styleId="QuoteChar">
    <w:name w:val="Quote Char"/>
    <w:basedOn w:val="DefaultParagraphFont"/>
    <w:link w:val="Quote"/>
    <w:uiPriority w:val="29"/>
    <w:rsid w:val="00EF2407"/>
    <w:rPr>
      <w:rFonts w:eastAsiaTheme="minorEastAsia"/>
      <w:i/>
      <w:iCs/>
    </w:rPr>
  </w:style>
  <w:style w:type="paragraph" w:styleId="IntenseQuote">
    <w:name w:val="Intense Quote"/>
    <w:basedOn w:val="Normal"/>
    <w:next w:val="Normal"/>
    <w:link w:val="IntenseQuoteChar"/>
    <w:uiPriority w:val="30"/>
    <w:qFormat/>
    <w:rsid w:val="00EF2407"/>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EF2407"/>
    <w:rPr>
      <w:rFonts w:eastAsiaTheme="minorEastAsia"/>
      <w:b/>
      <w:bCs/>
      <w:i/>
      <w:iCs/>
    </w:rPr>
  </w:style>
  <w:style w:type="character" w:styleId="SubtleEmphasis">
    <w:name w:val="Subtle Emphasis"/>
    <w:uiPriority w:val="19"/>
    <w:qFormat/>
    <w:rsid w:val="00EF2407"/>
    <w:rPr>
      <w:i/>
      <w:iCs/>
    </w:rPr>
  </w:style>
  <w:style w:type="character" w:styleId="IntenseEmphasis">
    <w:name w:val="Intense Emphasis"/>
    <w:uiPriority w:val="21"/>
    <w:qFormat/>
    <w:rsid w:val="00EF2407"/>
    <w:rPr>
      <w:b/>
      <w:bCs/>
    </w:rPr>
  </w:style>
  <w:style w:type="character" w:styleId="SubtleReference">
    <w:name w:val="Subtle Reference"/>
    <w:uiPriority w:val="31"/>
    <w:qFormat/>
    <w:rsid w:val="00EF2407"/>
    <w:rPr>
      <w:smallCaps/>
    </w:rPr>
  </w:style>
  <w:style w:type="character" w:styleId="IntenseReference">
    <w:name w:val="Intense Reference"/>
    <w:uiPriority w:val="32"/>
    <w:qFormat/>
    <w:rsid w:val="00EF2407"/>
    <w:rPr>
      <w:smallCaps/>
      <w:spacing w:val="5"/>
      <w:u w:val="single"/>
    </w:rPr>
  </w:style>
  <w:style w:type="character" w:styleId="BookTitle">
    <w:name w:val="Book Title"/>
    <w:uiPriority w:val="33"/>
    <w:qFormat/>
    <w:rsid w:val="00EF2407"/>
    <w:rPr>
      <w:i/>
      <w:iCs/>
      <w:smallCaps/>
      <w:spacing w:val="5"/>
    </w:rPr>
  </w:style>
  <w:style w:type="paragraph" w:styleId="TOCHeading">
    <w:name w:val="TOC Heading"/>
    <w:basedOn w:val="Heading1"/>
    <w:next w:val="Normal"/>
    <w:uiPriority w:val="39"/>
    <w:semiHidden/>
    <w:unhideWhenUsed/>
    <w:qFormat/>
    <w:rsid w:val="00EF2407"/>
    <w:pPr>
      <w:outlineLvl w:val="9"/>
    </w:pPr>
    <w:rPr>
      <w:lang w:bidi="en-US"/>
    </w:rPr>
  </w:style>
  <w:style w:type="character" w:styleId="CommentReference">
    <w:name w:val="annotation reference"/>
    <w:basedOn w:val="DefaultParagraphFont"/>
    <w:uiPriority w:val="99"/>
    <w:semiHidden/>
    <w:unhideWhenUsed/>
    <w:rsid w:val="00EF2407"/>
    <w:rPr>
      <w:sz w:val="16"/>
      <w:szCs w:val="16"/>
    </w:rPr>
  </w:style>
  <w:style w:type="paragraph" w:styleId="CommentText">
    <w:name w:val="annotation text"/>
    <w:basedOn w:val="Normal"/>
    <w:link w:val="CommentTextChar"/>
    <w:uiPriority w:val="99"/>
    <w:semiHidden/>
    <w:unhideWhenUsed/>
    <w:rsid w:val="00EF2407"/>
    <w:pPr>
      <w:spacing w:line="240" w:lineRule="auto"/>
    </w:pPr>
    <w:rPr>
      <w:sz w:val="20"/>
      <w:szCs w:val="20"/>
    </w:rPr>
  </w:style>
  <w:style w:type="character" w:customStyle="1" w:styleId="CommentTextChar">
    <w:name w:val="Comment Text Char"/>
    <w:basedOn w:val="DefaultParagraphFont"/>
    <w:link w:val="CommentText"/>
    <w:uiPriority w:val="99"/>
    <w:semiHidden/>
    <w:rsid w:val="00EF2407"/>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EF2407"/>
    <w:rPr>
      <w:b/>
      <w:bCs/>
    </w:rPr>
  </w:style>
  <w:style w:type="character" w:customStyle="1" w:styleId="CommentSubjectChar">
    <w:name w:val="Comment Subject Char"/>
    <w:basedOn w:val="CommentTextChar"/>
    <w:link w:val="CommentSubject"/>
    <w:uiPriority w:val="99"/>
    <w:semiHidden/>
    <w:rsid w:val="00EF2407"/>
    <w:rPr>
      <w:rFonts w:eastAsiaTheme="minorEastAsia"/>
      <w:b/>
      <w:bCs/>
      <w:sz w:val="20"/>
      <w:szCs w:val="20"/>
    </w:rPr>
  </w:style>
  <w:style w:type="paragraph" w:styleId="BalloonText">
    <w:name w:val="Balloon Text"/>
    <w:basedOn w:val="Normal"/>
    <w:link w:val="BalloonTextChar"/>
    <w:uiPriority w:val="99"/>
    <w:semiHidden/>
    <w:unhideWhenUsed/>
    <w:rsid w:val="00EF24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2407"/>
    <w:rPr>
      <w:rFonts w:ascii="Tahoma" w:eastAsiaTheme="minorEastAsia" w:hAnsi="Tahoma" w:cs="Tahoma"/>
      <w:sz w:val="16"/>
      <w:szCs w:val="16"/>
    </w:rPr>
  </w:style>
  <w:style w:type="table" w:styleId="TableGrid">
    <w:name w:val="Table Grid"/>
    <w:basedOn w:val="TableNormal"/>
    <w:uiPriority w:val="59"/>
    <w:rsid w:val="00EF24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F2407"/>
    <w:rPr>
      <w:color w:val="0000FF" w:themeColor="hyperlink"/>
      <w:u w:val="single"/>
    </w:rPr>
  </w:style>
  <w:style w:type="table" w:customStyle="1" w:styleId="LightShading1">
    <w:name w:val="Light Shading1"/>
    <w:basedOn w:val="TableNormal"/>
    <w:uiPriority w:val="60"/>
    <w:rsid w:val="00EF240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er">
    <w:name w:val="footer"/>
    <w:basedOn w:val="Normal"/>
    <w:link w:val="FooterChar"/>
    <w:uiPriority w:val="99"/>
    <w:unhideWhenUsed/>
    <w:rsid w:val="00EF2407"/>
    <w:pPr>
      <w:tabs>
        <w:tab w:val="center" w:pos="4513"/>
        <w:tab w:val="right" w:pos="9026"/>
      </w:tabs>
      <w:spacing w:after="0" w:line="240" w:lineRule="auto"/>
    </w:pPr>
  </w:style>
  <w:style w:type="character" w:customStyle="1" w:styleId="FooterChar">
    <w:name w:val="Footer Char"/>
    <w:basedOn w:val="DefaultParagraphFont"/>
    <w:link w:val="Footer"/>
    <w:uiPriority w:val="99"/>
    <w:rsid w:val="00EF2407"/>
    <w:rPr>
      <w:rFonts w:eastAsiaTheme="minorEastAsia"/>
      <w:lang w:eastAsia="zh-CN"/>
    </w:rPr>
  </w:style>
  <w:style w:type="paragraph" w:styleId="Revision">
    <w:name w:val="Revision"/>
    <w:hidden/>
    <w:uiPriority w:val="99"/>
    <w:semiHidden/>
    <w:rsid w:val="00EF2407"/>
    <w:pPr>
      <w:spacing w:after="0" w:line="240" w:lineRule="auto"/>
    </w:pPr>
  </w:style>
  <w:style w:type="character" w:customStyle="1" w:styleId="ref-journal">
    <w:name w:val="ref-journal"/>
    <w:basedOn w:val="DefaultParagraphFont"/>
    <w:rsid w:val="00EF2407"/>
  </w:style>
  <w:style w:type="paragraph" w:styleId="Header">
    <w:name w:val="header"/>
    <w:basedOn w:val="Normal"/>
    <w:link w:val="HeaderChar"/>
    <w:uiPriority w:val="99"/>
    <w:unhideWhenUsed/>
    <w:rsid w:val="00EF2407"/>
    <w:pPr>
      <w:tabs>
        <w:tab w:val="center" w:pos="4513"/>
        <w:tab w:val="right" w:pos="9026"/>
      </w:tabs>
      <w:spacing w:after="0" w:line="240" w:lineRule="auto"/>
    </w:pPr>
  </w:style>
  <w:style w:type="character" w:customStyle="1" w:styleId="HeaderChar">
    <w:name w:val="Header Char"/>
    <w:basedOn w:val="DefaultParagraphFont"/>
    <w:link w:val="Header"/>
    <w:uiPriority w:val="99"/>
    <w:rsid w:val="00EF2407"/>
    <w:rPr>
      <w:rFonts w:eastAsiaTheme="minorEastAsia"/>
      <w:lang w:eastAsia="zh-CN"/>
    </w:rPr>
  </w:style>
  <w:style w:type="character" w:styleId="FollowedHyperlink">
    <w:name w:val="FollowedHyperlink"/>
    <w:basedOn w:val="DefaultParagraphFont"/>
    <w:uiPriority w:val="99"/>
    <w:semiHidden/>
    <w:unhideWhenUsed/>
    <w:rsid w:val="00EF2407"/>
    <w:rPr>
      <w:color w:val="800080" w:themeColor="followedHyperlink"/>
      <w:u w:val="single"/>
    </w:rPr>
  </w:style>
  <w:style w:type="paragraph" w:customStyle="1" w:styleId="EndNoteBibliographyTitle">
    <w:name w:val="EndNote Bibliography Title"/>
    <w:basedOn w:val="Normal"/>
    <w:link w:val="EndNoteBibliographyTitleChar"/>
    <w:rsid w:val="00EB0AD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B0ADE"/>
    <w:rPr>
      <w:rFonts w:ascii="Calibri" w:hAnsi="Calibri"/>
      <w:noProof/>
    </w:rPr>
  </w:style>
  <w:style w:type="paragraph" w:customStyle="1" w:styleId="EndNoteBibliography">
    <w:name w:val="EndNote Bibliography"/>
    <w:basedOn w:val="Normal"/>
    <w:link w:val="EndNoteBibliographyChar"/>
    <w:rsid w:val="00EB0AD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B0ADE"/>
    <w:rPr>
      <w:rFonts w:ascii="Calibri" w:hAnsi="Calibri"/>
      <w:noProof/>
    </w:rPr>
  </w:style>
  <w:style w:type="paragraph" w:styleId="NormalWeb">
    <w:name w:val="Normal (Web)"/>
    <w:basedOn w:val="Normal"/>
    <w:uiPriority w:val="99"/>
    <w:semiHidden/>
    <w:unhideWhenUsed/>
    <w:rsid w:val="0059327E"/>
    <w:pPr>
      <w:spacing w:before="100" w:beforeAutospacing="1" w:after="100" w:afterAutospacing="1" w:line="240" w:lineRule="auto"/>
    </w:pPr>
    <w:rPr>
      <w:rFonts w:ascii="Times New Roman" w:hAnsi="Times New Roman" w:cs="Times New Roman"/>
      <w:sz w:val="24"/>
      <w:szCs w:val="24"/>
      <w:lang w:eastAsia="en-GB"/>
    </w:rPr>
  </w:style>
  <w:style w:type="character" w:customStyle="1" w:styleId="st">
    <w:name w:val="st"/>
    <w:basedOn w:val="DefaultParagraphFont"/>
    <w:rsid w:val="00E95F24"/>
  </w:style>
  <w:style w:type="character" w:styleId="LineNumber">
    <w:name w:val="line number"/>
    <w:basedOn w:val="DefaultParagraphFont"/>
    <w:uiPriority w:val="99"/>
    <w:semiHidden/>
    <w:unhideWhenUsed/>
    <w:rsid w:val="00E2217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F2407"/>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EF2407"/>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EF2407"/>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EF2407"/>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EF2407"/>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EF2407"/>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EF2407"/>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EF2407"/>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EF2407"/>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2407"/>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EF2407"/>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EF2407"/>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EF2407"/>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EF2407"/>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EF2407"/>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EF2407"/>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EF2407"/>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EF2407"/>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EF2407"/>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EF2407"/>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EF2407"/>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EF2407"/>
    <w:rPr>
      <w:rFonts w:asciiTheme="majorHAnsi" w:eastAsiaTheme="majorEastAsia" w:hAnsiTheme="majorHAnsi" w:cstheme="majorBidi"/>
      <w:i/>
      <w:iCs/>
      <w:spacing w:val="13"/>
      <w:sz w:val="24"/>
      <w:szCs w:val="24"/>
    </w:rPr>
  </w:style>
  <w:style w:type="character" w:styleId="Strong">
    <w:name w:val="Strong"/>
    <w:uiPriority w:val="22"/>
    <w:qFormat/>
    <w:rsid w:val="00EF2407"/>
    <w:rPr>
      <w:b/>
      <w:bCs/>
    </w:rPr>
  </w:style>
  <w:style w:type="character" w:styleId="Emphasis">
    <w:name w:val="Emphasis"/>
    <w:uiPriority w:val="20"/>
    <w:qFormat/>
    <w:rsid w:val="00EF2407"/>
    <w:rPr>
      <w:b/>
      <w:bCs/>
      <w:i/>
      <w:iCs/>
      <w:spacing w:val="10"/>
      <w:bdr w:val="none" w:sz="0" w:space="0" w:color="auto"/>
      <w:shd w:val="clear" w:color="auto" w:fill="auto"/>
    </w:rPr>
  </w:style>
  <w:style w:type="paragraph" w:styleId="NoSpacing">
    <w:name w:val="No Spacing"/>
    <w:basedOn w:val="Normal"/>
    <w:uiPriority w:val="1"/>
    <w:qFormat/>
    <w:rsid w:val="00EF2407"/>
    <w:pPr>
      <w:spacing w:after="0" w:line="240" w:lineRule="auto"/>
    </w:pPr>
  </w:style>
  <w:style w:type="paragraph" w:styleId="ListParagraph">
    <w:name w:val="List Paragraph"/>
    <w:basedOn w:val="Normal"/>
    <w:uiPriority w:val="34"/>
    <w:qFormat/>
    <w:rsid w:val="00EF2407"/>
    <w:pPr>
      <w:ind w:left="720"/>
      <w:contextualSpacing/>
    </w:pPr>
  </w:style>
  <w:style w:type="paragraph" w:styleId="Quote">
    <w:name w:val="Quote"/>
    <w:basedOn w:val="Normal"/>
    <w:next w:val="Normal"/>
    <w:link w:val="QuoteChar"/>
    <w:uiPriority w:val="29"/>
    <w:qFormat/>
    <w:rsid w:val="00EF2407"/>
    <w:pPr>
      <w:spacing w:before="200" w:after="0"/>
      <w:ind w:left="360" w:right="360"/>
    </w:pPr>
    <w:rPr>
      <w:i/>
      <w:iCs/>
    </w:rPr>
  </w:style>
  <w:style w:type="character" w:customStyle="1" w:styleId="QuoteChar">
    <w:name w:val="Quote Char"/>
    <w:basedOn w:val="DefaultParagraphFont"/>
    <w:link w:val="Quote"/>
    <w:uiPriority w:val="29"/>
    <w:rsid w:val="00EF2407"/>
    <w:rPr>
      <w:rFonts w:eastAsiaTheme="minorEastAsia"/>
      <w:i/>
      <w:iCs/>
    </w:rPr>
  </w:style>
  <w:style w:type="paragraph" w:styleId="IntenseQuote">
    <w:name w:val="Intense Quote"/>
    <w:basedOn w:val="Normal"/>
    <w:next w:val="Normal"/>
    <w:link w:val="IntenseQuoteChar"/>
    <w:uiPriority w:val="30"/>
    <w:qFormat/>
    <w:rsid w:val="00EF2407"/>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EF2407"/>
    <w:rPr>
      <w:rFonts w:eastAsiaTheme="minorEastAsia"/>
      <w:b/>
      <w:bCs/>
      <w:i/>
      <w:iCs/>
    </w:rPr>
  </w:style>
  <w:style w:type="character" w:styleId="SubtleEmphasis">
    <w:name w:val="Subtle Emphasis"/>
    <w:uiPriority w:val="19"/>
    <w:qFormat/>
    <w:rsid w:val="00EF2407"/>
    <w:rPr>
      <w:i/>
      <w:iCs/>
    </w:rPr>
  </w:style>
  <w:style w:type="character" w:styleId="IntenseEmphasis">
    <w:name w:val="Intense Emphasis"/>
    <w:uiPriority w:val="21"/>
    <w:qFormat/>
    <w:rsid w:val="00EF2407"/>
    <w:rPr>
      <w:b/>
      <w:bCs/>
    </w:rPr>
  </w:style>
  <w:style w:type="character" w:styleId="SubtleReference">
    <w:name w:val="Subtle Reference"/>
    <w:uiPriority w:val="31"/>
    <w:qFormat/>
    <w:rsid w:val="00EF2407"/>
    <w:rPr>
      <w:smallCaps/>
    </w:rPr>
  </w:style>
  <w:style w:type="character" w:styleId="IntenseReference">
    <w:name w:val="Intense Reference"/>
    <w:uiPriority w:val="32"/>
    <w:qFormat/>
    <w:rsid w:val="00EF2407"/>
    <w:rPr>
      <w:smallCaps/>
      <w:spacing w:val="5"/>
      <w:u w:val="single"/>
    </w:rPr>
  </w:style>
  <w:style w:type="character" w:styleId="BookTitle">
    <w:name w:val="Book Title"/>
    <w:uiPriority w:val="33"/>
    <w:qFormat/>
    <w:rsid w:val="00EF2407"/>
    <w:rPr>
      <w:i/>
      <w:iCs/>
      <w:smallCaps/>
      <w:spacing w:val="5"/>
    </w:rPr>
  </w:style>
  <w:style w:type="paragraph" w:styleId="TOCHeading">
    <w:name w:val="TOC Heading"/>
    <w:basedOn w:val="Heading1"/>
    <w:next w:val="Normal"/>
    <w:uiPriority w:val="39"/>
    <w:semiHidden/>
    <w:unhideWhenUsed/>
    <w:qFormat/>
    <w:rsid w:val="00EF2407"/>
    <w:pPr>
      <w:outlineLvl w:val="9"/>
    </w:pPr>
    <w:rPr>
      <w:lang w:bidi="en-US"/>
    </w:rPr>
  </w:style>
  <w:style w:type="character" w:styleId="CommentReference">
    <w:name w:val="annotation reference"/>
    <w:basedOn w:val="DefaultParagraphFont"/>
    <w:uiPriority w:val="99"/>
    <w:semiHidden/>
    <w:unhideWhenUsed/>
    <w:rsid w:val="00EF2407"/>
    <w:rPr>
      <w:sz w:val="16"/>
      <w:szCs w:val="16"/>
    </w:rPr>
  </w:style>
  <w:style w:type="paragraph" w:styleId="CommentText">
    <w:name w:val="annotation text"/>
    <w:basedOn w:val="Normal"/>
    <w:link w:val="CommentTextChar"/>
    <w:uiPriority w:val="99"/>
    <w:semiHidden/>
    <w:unhideWhenUsed/>
    <w:rsid w:val="00EF2407"/>
    <w:pPr>
      <w:spacing w:line="240" w:lineRule="auto"/>
    </w:pPr>
    <w:rPr>
      <w:sz w:val="20"/>
      <w:szCs w:val="20"/>
    </w:rPr>
  </w:style>
  <w:style w:type="character" w:customStyle="1" w:styleId="CommentTextChar">
    <w:name w:val="Comment Text Char"/>
    <w:basedOn w:val="DefaultParagraphFont"/>
    <w:link w:val="CommentText"/>
    <w:uiPriority w:val="99"/>
    <w:semiHidden/>
    <w:rsid w:val="00EF2407"/>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EF2407"/>
    <w:rPr>
      <w:b/>
      <w:bCs/>
    </w:rPr>
  </w:style>
  <w:style w:type="character" w:customStyle="1" w:styleId="CommentSubjectChar">
    <w:name w:val="Comment Subject Char"/>
    <w:basedOn w:val="CommentTextChar"/>
    <w:link w:val="CommentSubject"/>
    <w:uiPriority w:val="99"/>
    <w:semiHidden/>
    <w:rsid w:val="00EF2407"/>
    <w:rPr>
      <w:rFonts w:eastAsiaTheme="minorEastAsia"/>
      <w:b/>
      <w:bCs/>
      <w:sz w:val="20"/>
      <w:szCs w:val="20"/>
    </w:rPr>
  </w:style>
  <w:style w:type="paragraph" w:styleId="BalloonText">
    <w:name w:val="Balloon Text"/>
    <w:basedOn w:val="Normal"/>
    <w:link w:val="BalloonTextChar"/>
    <w:uiPriority w:val="99"/>
    <w:semiHidden/>
    <w:unhideWhenUsed/>
    <w:rsid w:val="00EF24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2407"/>
    <w:rPr>
      <w:rFonts w:ascii="Tahoma" w:eastAsiaTheme="minorEastAsia" w:hAnsi="Tahoma" w:cs="Tahoma"/>
      <w:sz w:val="16"/>
      <w:szCs w:val="16"/>
    </w:rPr>
  </w:style>
  <w:style w:type="table" w:styleId="TableGrid">
    <w:name w:val="Table Grid"/>
    <w:basedOn w:val="TableNormal"/>
    <w:uiPriority w:val="59"/>
    <w:rsid w:val="00EF24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F2407"/>
    <w:rPr>
      <w:color w:val="0000FF" w:themeColor="hyperlink"/>
      <w:u w:val="single"/>
    </w:rPr>
  </w:style>
  <w:style w:type="table" w:customStyle="1" w:styleId="LightShading1">
    <w:name w:val="Light Shading1"/>
    <w:basedOn w:val="TableNormal"/>
    <w:uiPriority w:val="60"/>
    <w:rsid w:val="00EF240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er">
    <w:name w:val="footer"/>
    <w:basedOn w:val="Normal"/>
    <w:link w:val="FooterChar"/>
    <w:uiPriority w:val="99"/>
    <w:unhideWhenUsed/>
    <w:rsid w:val="00EF2407"/>
    <w:pPr>
      <w:tabs>
        <w:tab w:val="center" w:pos="4513"/>
        <w:tab w:val="right" w:pos="9026"/>
      </w:tabs>
      <w:spacing w:after="0" w:line="240" w:lineRule="auto"/>
    </w:pPr>
  </w:style>
  <w:style w:type="character" w:customStyle="1" w:styleId="FooterChar">
    <w:name w:val="Footer Char"/>
    <w:basedOn w:val="DefaultParagraphFont"/>
    <w:link w:val="Footer"/>
    <w:uiPriority w:val="99"/>
    <w:rsid w:val="00EF2407"/>
    <w:rPr>
      <w:rFonts w:eastAsiaTheme="minorEastAsia"/>
      <w:lang w:eastAsia="zh-CN"/>
    </w:rPr>
  </w:style>
  <w:style w:type="paragraph" w:styleId="Revision">
    <w:name w:val="Revision"/>
    <w:hidden/>
    <w:uiPriority w:val="99"/>
    <w:semiHidden/>
    <w:rsid w:val="00EF2407"/>
    <w:pPr>
      <w:spacing w:after="0" w:line="240" w:lineRule="auto"/>
    </w:pPr>
  </w:style>
  <w:style w:type="character" w:customStyle="1" w:styleId="ref-journal">
    <w:name w:val="ref-journal"/>
    <w:basedOn w:val="DefaultParagraphFont"/>
    <w:rsid w:val="00EF2407"/>
  </w:style>
  <w:style w:type="paragraph" w:styleId="Header">
    <w:name w:val="header"/>
    <w:basedOn w:val="Normal"/>
    <w:link w:val="HeaderChar"/>
    <w:uiPriority w:val="99"/>
    <w:unhideWhenUsed/>
    <w:rsid w:val="00EF2407"/>
    <w:pPr>
      <w:tabs>
        <w:tab w:val="center" w:pos="4513"/>
        <w:tab w:val="right" w:pos="9026"/>
      </w:tabs>
      <w:spacing w:after="0" w:line="240" w:lineRule="auto"/>
    </w:pPr>
  </w:style>
  <w:style w:type="character" w:customStyle="1" w:styleId="HeaderChar">
    <w:name w:val="Header Char"/>
    <w:basedOn w:val="DefaultParagraphFont"/>
    <w:link w:val="Header"/>
    <w:uiPriority w:val="99"/>
    <w:rsid w:val="00EF2407"/>
    <w:rPr>
      <w:rFonts w:eastAsiaTheme="minorEastAsia"/>
      <w:lang w:eastAsia="zh-CN"/>
    </w:rPr>
  </w:style>
  <w:style w:type="character" w:styleId="FollowedHyperlink">
    <w:name w:val="FollowedHyperlink"/>
    <w:basedOn w:val="DefaultParagraphFont"/>
    <w:uiPriority w:val="99"/>
    <w:semiHidden/>
    <w:unhideWhenUsed/>
    <w:rsid w:val="00EF2407"/>
    <w:rPr>
      <w:color w:val="800080" w:themeColor="followedHyperlink"/>
      <w:u w:val="single"/>
    </w:rPr>
  </w:style>
  <w:style w:type="paragraph" w:customStyle="1" w:styleId="EndNoteBibliographyTitle">
    <w:name w:val="EndNote Bibliography Title"/>
    <w:basedOn w:val="Normal"/>
    <w:link w:val="EndNoteBibliographyTitleChar"/>
    <w:rsid w:val="00EB0AD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B0ADE"/>
    <w:rPr>
      <w:rFonts w:ascii="Calibri" w:hAnsi="Calibri"/>
      <w:noProof/>
    </w:rPr>
  </w:style>
  <w:style w:type="paragraph" w:customStyle="1" w:styleId="EndNoteBibliography">
    <w:name w:val="EndNote Bibliography"/>
    <w:basedOn w:val="Normal"/>
    <w:link w:val="EndNoteBibliographyChar"/>
    <w:rsid w:val="00EB0AD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B0ADE"/>
    <w:rPr>
      <w:rFonts w:ascii="Calibri" w:hAnsi="Calibri"/>
      <w:noProof/>
    </w:rPr>
  </w:style>
  <w:style w:type="paragraph" w:styleId="NormalWeb">
    <w:name w:val="Normal (Web)"/>
    <w:basedOn w:val="Normal"/>
    <w:uiPriority w:val="99"/>
    <w:semiHidden/>
    <w:unhideWhenUsed/>
    <w:rsid w:val="0059327E"/>
    <w:pPr>
      <w:spacing w:before="100" w:beforeAutospacing="1" w:after="100" w:afterAutospacing="1" w:line="240" w:lineRule="auto"/>
    </w:pPr>
    <w:rPr>
      <w:rFonts w:ascii="Times New Roman" w:hAnsi="Times New Roman" w:cs="Times New Roman"/>
      <w:sz w:val="24"/>
      <w:szCs w:val="24"/>
      <w:lang w:eastAsia="en-GB"/>
    </w:rPr>
  </w:style>
  <w:style w:type="character" w:customStyle="1" w:styleId="st">
    <w:name w:val="st"/>
    <w:basedOn w:val="DefaultParagraphFont"/>
    <w:rsid w:val="00E95F24"/>
  </w:style>
  <w:style w:type="character" w:styleId="LineNumber">
    <w:name w:val="line number"/>
    <w:basedOn w:val="DefaultParagraphFont"/>
    <w:uiPriority w:val="99"/>
    <w:semiHidden/>
    <w:unhideWhenUsed/>
    <w:rsid w:val="00E221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875114">
      <w:bodyDiv w:val="1"/>
      <w:marLeft w:val="0"/>
      <w:marRight w:val="0"/>
      <w:marTop w:val="0"/>
      <w:marBottom w:val="0"/>
      <w:divBdr>
        <w:top w:val="none" w:sz="0" w:space="0" w:color="auto"/>
        <w:left w:val="none" w:sz="0" w:space="0" w:color="auto"/>
        <w:bottom w:val="none" w:sz="0" w:space="0" w:color="auto"/>
        <w:right w:val="none" w:sz="0" w:space="0" w:color="auto"/>
      </w:divBdr>
    </w:div>
    <w:div w:id="869300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P.Little@soton.ac.uk"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H.A.Everitt@soton.ac.uk"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W.Geraghty@soton.ac.uk" TargetMode="External"/><Relationship Id="rId5" Type="http://schemas.openxmlformats.org/officeDocument/2006/relationships/settings" Target="settings.xml"/><Relationship Id="rId15" Type="http://schemas.openxmlformats.org/officeDocument/2006/relationships/hyperlink" Target="mailto:ds2g14@soton.ac.uk" TargetMode="External"/><Relationship Id="rId10" Type="http://schemas.openxmlformats.org/officeDocument/2006/relationships/hyperlink" Target="mailto:beverly101@btinternet.com" TargetMode="External"/><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mailto:F.L.Bishop@southampton.ac.uk" TargetMode="External"/><Relationship Id="rId14" Type="http://schemas.openxmlformats.org/officeDocument/2006/relationships/hyperlink" Target="mailto:M.M.Holmes@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F67CC5-AFAC-41AE-AB83-F7EC5DF038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7279</Words>
  <Characters>98493</Characters>
  <Application>Microsoft Office Word</Application>
  <DocSecurity>0</DocSecurity>
  <Lines>820</Lines>
  <Paragraphs>23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55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lis</dc:creator>
  <cp:lastModifiedBy>Flis</cp:lastModifiedBy>
  <cp:revision>3</cp:revision>
  <cp:lastPrinted>2016-07-03T17:12:00Z</cp:lastPrinted>
  <dcterms:created xsi:type="dcterms:W3CDTF">2017-04-28T15:45:00Z</dcterms:created>
  <dcterms:modified xsi:type="dcterms:W3CDTF">2017-04-28T15:45:00Z</dcterms:modified>
</cp:coreProperties>
</file>